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E7DB726" w14:textId="77777777" w:rsidR="000D7D75" w:rsidRPr="00055EAF" w:rsidRDefault="00D0490B" w:rsidP="005610F6">
      <w:pPr>
        <w:pStyle w:val="JENUITtulo"/>
        <w:pageBreakBefore/>
      </w:pPr>
      <w:bookmarkStart w:id="0" w:name="_Hlk102665266"/>
      <w:r w:rsidRPr="00055EAF">
        <w:t>Predicción del precio del bitcoin mediante redes neuronales recurrentes</w:t>
      </w:r>
    </w:p>
    <w:tbl>
      <w:tblPr>
        <w:tblW w:w="0" w:type="auto"/>
        <w:jc w:val="center"/>
        <w:tblLayout w:type="fixed"/>
        <w:tblLook w:val="0000" w:firstRow="0" w:lastRow="0" w:firstColumn="0" w:lastColumn="0" w:noHBand="0" w:noVBand="0"/>
      </w:tblPr>
      <w:tblGrid>
        <w:gridCol w:w="7691"/>
      </w:tblGrid>
      <w:tr w:rsidR="00274CA1" w:rsidRPr="00E24E85" w14:paraId="04204195" w14:textId="77777777" w:rsidTr="00274CA1">
        <w:trPr>
          <w:trHeight w:val="653"/>
          <w:jc w:val="center"/>
        </w:trPr>
        <w:tc>
          <w:tcPr>
            <w:tcW w:w="7691" w:type="dxa"/>
          </w:tcPr>
          <w:p w14:paraId="47E80572" w14:textId="77777777" w:rsidR="00274CA1" w:rsidRPr="0007301C" w:rsidRDefault="00B73BB9" w:rsidP="00274CA1">
            <w:pPr>
              <w:pStyle w:val="JENUIAutor"/>
              <w:snapToGrid w:val="0"/>
            </w:pPr>
            <w:r w:rsidRPr="0007301C">
              <w:t>Daniel Ramos Hoogwout</w:t>
            </w:r>
          </w:p>
          <w:p w14:paraId="2B25BBAF" w14:textId="206B7C70" w:rsidR="00274CA1" w:rsidRPr="00274CA1" w:rsidRDefault="00274CA1" w:rsidP="00274CA1">
            <w:pPr>
              <w:pStyle w:val="JENUIAutor"/>
              <w:snapToGrid w:val="0"/>
              <w:rPr>
                <w:lang w:val="en-US"/>
              </w:rPr>
            </w:pPr>
            <w:r w:rsidRPr="00274CA1">
              <w:rPr>
                <w:b/>
              </w:rPr>
              <w:t>Tutor</w:t>
            </w:r>
            <w:r>
              <w:t xml:space="preserve">: </w:t>
            </w:r>
            <w:r w:rsidR="00263C74" w:rsidRPr="00887EA2">
              <w:t>Dr.</w:t>
            </w:r>
            <w:r w:rsidR="00263C74">
              <w:t xml:space="preserve"> </w:t>
            </w:r>
            <w:proofErr w:type="spellStart"/>
            <w:r w:rsidR="00B73BB9" w:rsidRPr="0007301C">
              <w:t>Victor</w:t>
            </w:r>
            <w:proofErr w:type="spellEnd"/>
            <w:r w:rsidR="00263C74" w:rsidRPr="0007301C">
              <w:t xml:space="preserve"> Emilio</w:t>
            </w:r>
            <w:r w:rsidR="00B73BB9" w:rsidRPr="0007301C">
              <w:t xml:space="preserve"> </w:t>
            </w:r>
            <w:proofErr w:type="spellStart"/>
            <w:r w:rsidR="00B73BB9" w:rsidRPr="0007301C">
              <w:t>Troster</w:t>
            </w:r>
            <w:proofErr w:type="spellEnd"/>
            <w:r w:rsidR="00E5205A" w:rsidRPr="00E5205A">
              <w:rPr>
                <w:i/>
                <w:lang w:val="en-US"/>
              </w:rPr>
              <w:br/>
            </w:r>
          </w:p>
          <w:p w14:paraId="619DF72C" w14:textId="77777777" w:rsidR="00274CA1" w:rsidRPr="00E24E85" w:rsidRDefault="00274CA1">
            <w:pPr>
              <w:pStyle w:val="JENUIAutor"/>
              <w:snapToGrid w:val="0"/>
            </w:pPr>
          </w:p>
        </w:tc>
      </w:tr>
      <w:tr w:rsidR="00274CA1" w:rsidRPr="00E24E85" w14:paraId="3120CD6E" w14:textId="77777777" w:rsidTr="00274CA1">
        <w:trPr>
          <w:trHeight w:val="825"/>
          <w:jc w:val="center"/>
        </w:trPr>
        <w:tc>
          <w:tcPr>
            <w:tcW w:w="7691" w:type="dxa"/>
          </w:tcPr>
          <w:p w14:paraId="6480A880" w14:textId="77777777" w:rsidR="00383BC0" w:rsidRPr="00383BC0" w:rsidRDefault="00274CA1" w:rsidP="00383BC0">
            <w:pPr>
              <w:pStyle w:val="JENUIAutorAfiliacin"/>
              <w:rPr>
                <w:b/>
                <w:lang w:val="ca-ES"/>
              </w:rPr>
            </w:pPr>
            <w:proofErr w:type="spellStart"/>
            <w:r w:rsidRPr="00274CA1">
              <w:rPr>
                <w:lang w:val="en-US"/>
              </w:rPr>
              <w:t>Treball</w:t>
            </w:r>
            <w:proofErr w:type="spellEnd"/>
            <w:r w:rsidRPr="00274CA1">
              <w:rPr>
                <w:lang w:val="en-US"/>
              </w:rPr>
              <w:t xml:space="preserve"> de fi de </w:t>
            </w:r>
            <w:proofErr w:type="spellStart"/>
            <w:r w:rsidR="00383BC0">
              <w:rPr>
                <w:lang w:val="en-US"/>
              </w:rPr>
              <w:t>Màster</w:t>
            </w:r>
            <w:proofErr w:type="spellEnd"/>
            <w:r w:rsidR="00383BC0">
              <w:rPr>
                <w:lang w:val="en-US"/>
              </w:rPr>
              <w:t xml:space="preserve"> </w:t>
            </w:r>
            <w:proofErr w:type="spellStart"/>
            <w:r w:rsidR="00383BC0">
              <w:rPr>
                <w:lang w:val="en-US"/>
              </w:rPr>
              <w:t>Universitari</w:t>
            </w:r>
            <w:proofErr w:type="spellEnd"/>
            <w:r w:rsidR="00383BC0">
              <w:rPr>
                <w:lang w:val="en-US"/>
              </w:rPr>
              <w:t xml:space="preserve"> </w:t>
            </w:r>
            <w:proofErr w:type="spellStart"/>
            <w:r w:rsidR="00383BC0">
              <w:rPr>
                <w:lang w:val="en-US"/>
              </w:rPr>
              <w:t>en</w:t>
            </w:r>
            <w:proofErr w:type="spellEnd"/>
            <w:r w:rsidR="00383BC0">
              <w:rPr>
                <w:lang w:val="en-US"/>
              </w:rPr>
              <w:t xml:space="preserve"> </w:t>
            </w:r>
            <w:proofErr w:type="spellStart"/>
            <w:r w:rsidR="00383BC0">
              <w:rPr>
                <w:lang w:val="en-US"/>
              </w:rPr>
              <w:t>Analisi</w:t>
            </w:r>
            <w:proofErr w:type="spellEnd"/>
            <w:r w:rsidR="00383BC0">
              <w:rPr>
                <w:lang w:val="en-US"/>
              </w:rPr>
              <w:t xml:space="preserve"> de </w:t>
            </w:r>
            <w:proofErr w:type="spellStart"/>
            <w:r w:rsidR="00383BC0">
              <w:rPr>
                <w:lang w:val="en-US"/>
              </w:rPr>
              <w:t>Dades</w:t>
            </w:r>
            <w:proofErr w:type="spellEnd"/>
            <w:r w:rsidR="00383BC0">
              <w:rPr>
                <w:lang w:val="en-US"/>
              </w:rPr>
              <w:t xml:space="preserve"> </w:t>
            </w:r>
            <w:proofErr w:type="spellStart"/>
            <w:r w:rsidR="00383BC0">
              <w:rPr>
                <w:lang w:val="en-US"/>
              </w:rPr>
              <w:t>Massives</w:t>
            </w:r>
            <w:proofErr w:type="spellEnd"/>
            <w:r w:rsidR="00383BC0">
              <w:rPr>
                <w:lang w:val="en-US"/>
              </w:rPr>
              <w:t xml:space="preserve"> </w:t>
            </w:r>
            <w:proofErr w:type="spellStart"/>
            <w:r w:rsidR="00383BC0">
              <w:rPr>
                <w:lang w:val="en-US"/>
              </w:rPr>
              <w:t>en</w:t>
            </w:r>
            <w:proofErr w:type="spellEnd"/>
            <w:r w:rsidR="00383BC0">
              <w:rPr>
                <w:lang w:val="en-US"/>
              </w:rPr>
              <w:t xml:space="preserve"> Economia </w:t>
            </w:r>
            <w:proofErr w:type="spellStart"/>
            <w:r w:rsidR="004D5798">
              <w:rPr>
                <w:lang w:val="en-US"/>
              </w:rPr>
              <w:t>i</w:t>
            </w:r>
            <w:proofErr w:type="spellEnd"/>
            <w:r w:rsidR="00383BC0">
              <w:rPr>
                <w:lang w:val="en-US"/>
              </w:rPr>
              <w:t xml:space="preserve"> </w:t>
            </w:r>
            <w:proofErr w:type="spellStart"/>
            <w:r w:rsidR="00383BC0">
              <w:rPr>
                <w:lang w:val="en-US"/>
              </w:rPr>
              <w:t>Empresa</w:t>
            </w:r>
            <w:proofErr w:type="spellEnd"/>
            <w:r w:rsidR="00383BC0" w:rsidRPr="00383BC0">
              <w:rPr>
                <w:lang w:val="ca-ES"/>
              </w:rPr>
              <w:t xml:space="preserve"> (MADM)</w:t>
            </w:r>
          </w:p>
          <w:p w14:paraId="36CD1942" w14:textId="1CE172BB" w:rsidR="00274CA1" w:rsidRPr="00274CA1" w:rsidRDefault="00274CA1" w:rsidP="00274CA1">
            <w:pPr>
              <w:pStyle w:val="JENUIAutorAfiliacin"/>
              <w:rPr>
                <w:lang w:val="en-US"/>
              </w:rPr>
            </w:pPr>
            <w:r>
              <w:rPr>
                <w:lang w:val="en-US"/>
              </w:rPr>
              <w:br/>
            </w:r>
            <w:proofErr w:type="spellStart"/>
            <w:r w:rsidRPr="00274CA1">
              <w:rPr>
                <w:lang w:val="en-US"/>
              </w:rPr>
              <w:t>Universitat</w:t>
            </w:r>
            <w:proofErr w:type="spellEnd"/>
            <w:r w:rsidRPr="00274CA1">
              <w:rPr>
                <w:lang w:val="en-US"/>
              </w:rPr>
              <w:t xml:space="preserve"> de les </w:t>
            </w:r>
            <w:proofErr w:type="spellStart"/>
            <w:r w:rsidRPr="00274CA1">
              <w:rPr>
                <w:lang w:val="en-US"/>
              </w:rPr>
              <w:t>Illes</w:t>
            </w:r>
            <w:proofErr w:type="spellEnd"/>
            <w:r w:rsidRPr="00274CA1">
              <w:rPr>
                <w:lang w:val="en-US"/>
              </w:rPr>
              <w:t xml:space="preserve"> </w:t>
            </w:r>
            <w:proofErr w:type="spellStart"/>
            <w:r w:rsidRPr="00274CA1">
              <w:rPr>
                <w:lang w:val="en-US"/>
              </w:rPr>
              <w:t>Balears</w:t>
            </w:r>
            <w:proofErr w:type="spellEnd"/>
            <w:r>
              <w:rPr>
                <w:lang w:val="en-US"/>
              </w:rPr>
              <w:br/>
            </w:r>
            <w:r w:rsidRPr="00274CA1">
              <w:rPr>
                <w:lang w:val="en-US"/>
              </w:rPr>
              <w:t>07122 Palma de Mallorca</w:t>
            </w:r>
          </w:p>
          <w:p w14:paraId="754EBBE2" w14:textId="77777777" w:rsidR="00274CA1" w:rsidRPr="00274CA1" w:rsidRDefault="00B73BB9" w:rsidP="00274CA1">
            <w:pPr>
              <w:pStyle w:val="JENUIAutorE-mail"/>
              <w:rPr>
                <w:lang w:val="en-US"/>
              </w:rPr>
            </w:pPr>
            <w:r>
              <w:rPr>
                <w:lang w:val="en-US"/>
              </w:rPr>
              <w:t>dramoshoogwout@gmail.com</w:t>
            </w:r>
          </w:p>
          <w:p w14:paraId="688AD52B" w14:textId="77777777" w:rsidR="00274CA1" w:rsidRPr="00E24E85" w:rsidRDefault="00274CA1" w:rsidP="00056997">
            <w:pPr>
              <w:pStyle w:val="JENUIAutorE-mail"/>
            </w:pPr>
          </w:p>
        </w:tc>
      </w:tr>
    </w:tbl>
    <w:p w14:paraId="5275C3A3" w14:textId="77777777" w:rsidR="000D7D75" w:rsidRPr="00E24E85" w:rsidRDefault="000D7D75">
      <w:pPr>
        <w:pStyle w:val="JENUIAutor"/>
      </w:pPr>
    </w:p>
    <w:p w14:paraId="0ADF136B" w14:textId="77777777" w:rsidR="006A73BC" w:rsidRPr="00E24E85" w:rsidRDefault="006A73BC" w:rsidP="006A73BC">
      <w:pPr>
        <w:pStyle w:val="JENUIAutorAfiliacin"/>
        <w:sectPr w:rsidR="006A73BC" w:rsidRPr="00E24E85">
          <w:pgSz w:w="11905" w:h="16837"/>
          <w:pgMar w:top="1757" w:right="1417" w:bottom="1757" w:left="1417" w:header="708" w:footer="708" w:gutter="0"/>
          <w:cols w:space="708"/>
        </w:sectPr>
      </w:pPr>
    </w:p>
    <w:p w14:paraId="2AF8A320" w14:textId="77777777" w:rsidR="000D7D75" w:rsidRDefault="000D7D75" w:rsidP="00813FF0">
      <w:pPr>
        <w:pStyle w:val="JENUITituloResumen"/>
      </w:pPr>
      <w:r w:rsidRPr="00E24E85">
        <w:t>Resumen</w:t>
      </w:r>
    </w:p>
    <w:p w14:paraId="7F45B962" w14:textId="77777777" w:rsidR="002237F0" w:rsidRDefault="00A51A0E" w:rsidP="0007301C">
      <w:pPr>
        <w:pStyle w:val="JENUINormal"/>
        <w:ind w:firstLine="0"/>
      </w:pPr>
      <w:r>
        <w:t>En los últimos años se ha incrementado exponencialmente la utilización de criptomonedas, una moneda virtual que pretende sustituir al dinero fiduciario emitido por los bancos centrales</w:t>
      </w:r>
      <w:r w:rsidR="002D4071">
        <w:t xml:space="preserve">. </w:t>
      </w:r>
      <w:r>
        <w:t>Este tipo de activos ha crecido tanto en número como en capitalización al nivel de poder compararse incluso con índices bursátiles, por ello el objetivo de este estudio</w:t>
      </w:r>
      <w:r w:rsidR="00FF2F89">
        <w:t xml:space="preserve"> es </w:t>
      </w:r>
      <w:r>
        <w:t xml:space="preserve">intentar predecir el precio del Bitcoin, la criptomoneda por excelencia, </w:t>
      </w:r>
      <w:r w:rsidR="00FF2F89">
        <w:t xml:space="preserve">mediante un tipo de redes neuronales recurrentes, en concreto, </w:t>
      </w:r>
      <w:r w:rsidR="00FF2F89" w:rsidRPr="00FF2F89">
        <w:rPr>
          <w:i/>
          <w:iCs/>
        </w:rPr>
        <w:t>Long Short-</w:t>
      </w:r>
      <w:proofErr w:type="spellStart"/>
      <w:r w:rsidR="00FF2F89" w:rsidRPr="00FF2F89">
        <w:rPr>
          <w:i/>
          <w:iCs/>
        </w:rPr>
        <w:t>Term</w:t>
      </w:r>
      <w:proofErr w:type="spellEnd"/>
      <w:r w:rsidR="00FF2F89">
        <w:t xml:space="preserve"> </w:t>
      </w:r>
      <w:proofErr w:type="spellStart"/>
      <w:r w:rsidR="00FF2F89">
        <w:t>Memory</w:t>
      </w:r>
      <w:proofErr w:type="spellEnd"/>
      <w:r w:rsidR="00FF2F89">
        <w:t xml:space="preserve"> (LSTM), uno de los algoritmos de </w:t>
      </w:r>
      <w:proofErr w:type="spellStart"/>
      <w:r w:rsidR="00FF2F89">
        <w:rPr>
          <w:i/>
          <w:iCs/>
        </w:rPr>
        <w:t>deep</w:t>
      </w:r>
      <w:proofErr w:type="spellEnd"/>
      <w:r w:rsidR="00FF2F89">
        <w:rPr>
          <w:i/>
          <w:iCs/>
        </w:rPr>
        <w:t xml:space="preserve"> </w:t>
      </w:r>
      <w:proofErr w:type="spellStart"/>
      <w:r w:rsidR="00FF2F89">
        <w:rPr>
          <w:i/>
          <w:iCs/>
        </w:rPr>
        <w:t>learning</w:t>
      </w:r>
      <w:proofErr w:type="spellEnd"/>
      <w:r w:rsidR="00FF2F89">
        <w:t xml:space="preserve"> más avanzados que existen que gracias a su celda de memoria permiten almacenar información del pasado para hacer predicciones más precisas.</w:t>
      </w:r>
    </w:p>
    <w:p w14:paraId="41AD022F" w14:textId="255C8192" w:rsidR="002237F0" w:rsidRPr="00D26B4F" w:rsidRDefault="002237F0" w:rsidP="0007301C">
      <w:pPr>
        <w:pStyle w:val="JENUINormal"/>
        <w:ind w:firstLine="0"/>
      </w:pPr>
      <w:r w:rsidRPr="002237F0">
        <w:rPr>
          <w:b/>
          <w:sz w:val="22"/>
        </w:rPr>
        <w:t>Palabras clave</w:t>
      </w:r>
      <w:r>
        <w:rPr>
          <w:sz w:val="22"/>
        </w:rPr>
        <w:t xml:space="preserve">: </w:t>
      </w:r>
      <w:r>
        <w:t>predicción, series temporales, redes neuronales recurrentes, LSTM, Bitcoin, Cripto.</w:t>
      </w:r>
    </w:p>
    <w:p w14:paraId="75394514" w14:textId="77777777" w:rsidR="00A51A0E" w:rsidRDefault="00A51A0E" w:rsidP="0007301C">
      <w:pPr>
        <w:pStyle w:val="JENUINormal"/>
        <w:ind w:firstLine="0"/>
      </w:pPr>
    </w:p>
    <w:p w14:paraId="311C03BB" w14:textId="77777777" w:rsidR="00E72920" w:rsidRPr="007B5D6B" w:rsidRDefault="00813FF0" w:rsidP="00E72920">
      <w:pPr>
        <w:pStyle w:val="JENUITtuloNoNumerado"/>
        <w:rPr>
          <w:lang w:val="en-US"/>
        </w:rPr>
      </w:pPr>
      <w:r w:rsidRPr="007B5D6B">
        <w:rPr>
          <w:lang w:val="en-US"/>
        </w:rPr>
        <w:t>Abstract</w:t>
      </w:r>
    </w:p>
    <w:p w14:paraId="4D189997" w14:textId="77777777" w:rsidR="002237F0" w:rsidRPr="007B5D6B" w:rsidRDefault="00E72920" w:rsidP="007B5D6B">
      <w:pPr>
        <w:pStyle w:val="JENUINormal"/>
        <w:ind w:firstLine="0"/>
        <w:rPr>
          <w:lang w:val="en-US"/>
        </w:rPr>
      </w:pPr>
      <w:r w:rsidRPr="007B5D6B">
        <w:rPr>
          <w:lang w:val="en-US"/>
        </w:rPr>
        <w:t>In recent years, the use of cryptocurrencies has increased exponentially, a virtual currency that aims to replace fiduciary money issued by the central banks. This type of asset has grown both in number and in capitalization to the level of being able to be compared even with stock market indexes, for this reason the objective of this study is to try to predict the price of Bitcoin, the cryptocurrency by excellence, through a type of recurrent neural network, specifically, Long Short-Term Memory (LSTM), one of the most advanced deep learning algorithms to date, that thanks to its memory cell, allows to store</w:t>
      </w:r>
      <w:r w:rsidR="00A7547E" w:rsidRPr="007B5D6B">
        <w:rPr>
          <w:lang w:val="en-US"/>
        </w:rPr>
        <w:t xml:space="preserve"> past </w:t>
      </w:r>
      <w:r w:rsidRPr="007B5D6B">
        <w:rPr>
          <w:lang w:val="en-US"/>
        </w:rPr>
        <w:t>information to make more precise predictions.</w:t>
      </w:r>
    </w:p>
    <w:p w14:paraId="72A45F29" w14:textId="4375CB59" w:rsidR="002237F0" w:rsidRPr="002237F0" w:rsidRDefault="002237F0" w:rsidP="0007301C">
      <w:pPr>
        <w:pStyle w:val="JENUINormal"/>
        <w:ind w:firstLine="0"/>
      </w:pPr>
      <w:proofErr w:type="spellStart"/>
      <w:r w:rsidRPr="0007301C">
        <w:rPr>
          <w:b/>
        </w:rPr>
        <w:t>Keywords</w:t>
      </w:r>
      <w:proofErr w:type="spellEnd"/>
      <w:r w:rsidRPr="0007301C">
        <w:rPr>
          <w:b/>
        </w:rPr>
        <w:t xml:space="preserve">: </w:t>
      </w:r>
      <w:proofErr w:type="spellStart"/>
      <w:r>
        <w:t>forecast</w:t>
      </w:r>
      <w:proofErr w:type="spellEnd"/>
      <w:r>
        <w:t xml:space="preserve">, time series, </w:t>
      </w:r>
      <w:proofErr w:type="spellStart"/>
      <w:r>
        <w:t>Recurrent</w:t>
      </w:r>
      <w:proofErr w:type="spellEnd"/>
      <w:r>
        <w:t xml:space="preserve"> Neural Networks, LSTM, Bitcoin, </w:t>
      </w:r>
      <w:proofErr w:type="spellStart"/>
      <w:r>
        <w:t>Cryptocurrencies</w:t>
      </w:r>
      <w:proofErr w:type="spellEnd"/>
      <w:r>
        <w:t>.</w:t>
      </w:r>
    </w:p>
    <w:p w14:paraId="2918755E" w14:textId="77777777" w:rsidR="00F35E6B" w:rsidRDefault="00BD75A1" w:rsidP="00754208">
      <w:pPr>
        <w:pStyle w:val="JENUITtulo1"/>
      </w:pPr>
      <w:r>
        <w:t>Introducción</w:t>
      </w:r>
    </w:p>
    <w:p w14:paraId="7FE8CC9C" w14:textId="629FDEC0" w:rsidR="00164F2A" w:rsidRDefault="00F35E6B" w:rsidP="00802E3C">
      <w:pPr>
        <w:pStyle w:val="JENUINormal"/>
      </w:pPr>
      <w:r>
        <w:t xml:space="preserve">Las redes neuronales recurrentes representan uno de los algoritmos más avanzados que existen en el mundo del </w:t>
      </w:r>
      <w:proofErr w:type="spellStart"/>
      <w:r w:rsidRPr="00077947">
        <w:rPr>
          <w:i/>
          <w:iCs/>
        </w:rPr>
        <w:t>deep</w:t>
      </w:r>
      <w:proofErr w:type="spellEnd"/>
      <w:r w:rsidRPr="00077947">
        <w:rPr>
          <w:i/>
          <w:iCs/>
        </w:rPr>
        <w:t xml:space="preserve"> </w:t>
      </w:r>
      <w:proofErr w:type="spellStart"/>
      <w:r w:rsidRPr="00077947">
        <w:rPr>
          <w:i/>
          <w:iCs/>
        </w:rPr>
        <w:t>learning</w:t>
      </w:r>
      <w:proofErr w:type="spellEnd"/>
      <w:r>
        <w:rPr>
          <w:i/>
          <w:iCs/>
        </w:rPr>
        <w:t xml:space="preserve"> </w:t>
      </w:r>
      <w:r>
        <w:t>supervisado.</w:t>
      </w:r>
      <w:r w:rsidR="00802E3C">
        <w:t xml:space="preserve"> </w:t>
      </w:r>
      <w:r>
        <w:t>Como ya su propio nombre indica una red neuronal intenta imitar un cerebro humano para resolver problemas, en este caso, la red neuronal recurrente intenta imitar el lóbulo frontal, la parte del cerebro humano que se encarga de la memoria a corto plazo.</w:t>
      </w:r>
      <w:r w:rsidR="00330B75">
        <w:t xml:space="preserve"> </w:t>
      </w:r>
      <w:r>
        <w:t>Haciendo uso de esta memoria el algoritmo es capaz de reaccionar a situaciones futuras con información del pasado y por este motivo hace que este tipo de algoritmos sea</w:t>
      </w:r>
      <w:r w:rsidR="005A2EC0">
        <w:t>n</w:t>
      </w:r>
      <w:r>
        <w:t xml:space="preserve"> tan potentes para predecir series temporales.</w:t>
      </w:r>
    </w:p>
    <w:p w14:paraId="622B9C1E" w14:textId="6599AC2F" w:rsidR="00754208" w:rsidRDefault="00754208" w:rsidP="00887EA2">
      <w:pPr>
        <w:pStyle w:val="JENUINormal"/>
      </w:pPr>
      <w:r>
        <w:t>Las redes neuronal</w:t>
      </w:r>
      <w:r w:rsidR="00964A49">
        <w:t>e</w:t>
      </w:r>
      <w:r>
        <w:t xml:space="preserve">s recurrentes, en concreto, la variante de </w:t>
      </w:r>
      <w:r w:rsidRPr="0066046F">
        <w:rPr>
          <w:i/>
          <w:rPrChange w:id="1" w:author="Victor" w:date="2022-06-16T10:50:00Z">
            <w:rPr/>
          </w:rPrChange>
        </w:rPr>
        <w:t>Long Short-</w:t>
      </w:r>
      <w:proofErr w:type="spellStart"/>
      <w:r w:rsidRPr="0066046F">
        <w:rPr>
          <w:i/>
          <w:rPrChange w:id="2" w:author="Victor" w:date="2022-06-16T10:50:00Z">
            <w:rPr/>
          </w:rPrChange>
        </w:rPr>
        <w:t>Term</w:t>
      </w:r>
      <w:proofErr w:type="spellEnd"/>
      <w:r w:rsidRPr="0066046F">
        <w:rPr>
          <w:i/>
          <w:rPrChange w:id="3" w:author="Victor" w:date="2022-06-16T10:50:00Z">
            <w:rPr/>
          </w:rPrChange>
        </w:rPr>
        <w:t xml:space="preserve"> </w:t>
      </w:r>
      <w:proofErr w:type="spellStart"/>
      <w:r w:rsidRPr="0066046F">
        <w:rPr>
          <w:i/>
          <w:rPrChange w:id="4" w:author="Victor" w:date="2022-06-16T10:50:00Z">
            <w:rPr/>
          </w:rPrChange>
        </w:rPr>
        <w:t>Memory</w:t>
      </w:r>
      <w:proofErr w:type="spellEnd"/>
      <w:r>
        <w:t xml:space="preserve"> (LSTM) son redes neuronales muy adecuadas para datos de series temporales ya que gracias a su estructura incluye una celda de memoria que permite mantener información por periodos prolongados en el tiempo venciendo así al problema del gradiente descend</w:t>
      </w:r>
      <w:del w:id="5" w:author="Victor" w:date="2022-06-16T20:41:00Z">
        <w:r w:rsidDel="006D7DA3">
          <w:delText>i</w:delText>
        </w:r>
      </w:del>
      <w:r>
        <w:t>ente</w:t>
      </w:r>
      <w:r w:rsidR="00986A7F">
        <w:t>, un problema inherente de las redes neuronales recurrentes clásicas</w:t>
      </w:r>
      <w:r>
        <w:t>.</w:t>
      </w:r>
    </w:p>
    <w:p w14:paraId="3E110F61" w14:textId="7933A3B9" w:rsidR="00754208" w:rsidRDefault="00754208" w:rsidP="00754208">
      <w:pPr>
        <w:pStyle w:val="JENUINormal"/>
      </w:pPr>
      <w:r>
        <w:t>Este tipo de redes se han aplicado con resultados notables en aplicaciones como reconocimiento de voz, lenguaje natural, síntesis de voz… Por ello se va a utilizar este tipo de redes neuronales en este trabajo para intentar predecir el precio del bitcoin haciendo uso de datos de series temporales con su precio pasado</w:t>
      </w:r>
      <w:r w:rsidR="00330B75">
        <w:t xml:space="preserve"> entre otros indicadores para poder hacer una predicción lo más precisa posible</w:t>
      </w:r>
      <w:r w:rsidR="00C47FAD">
        <w:t>.</w:t>
      </w:r>
    </w:p>
    <w:p w14:paraId="2F87C5F8" w14:textId="5934AE9A" w:rsidR="003749D8" w:rsidRPr="00E24E85" w:rsidRDefault="003749D8" w:rsidP="005A2EC0">
      <w:pPr>
        <w:pStyle w:val="JENUITtulo2"/>
        <w:tabs>
          <w:tab w:val="clear" w:pos="1191"/>
          <w:tab w:val="num" w:pos="578"/>
        </w:tabs>
        <w:ind w:left="510" w:hanging="510"/>
      </w:pPr>
      <w:r>
        <w:lastRenderedPageBreak/>
        <w:t xml:space="preserve">Redes </w:t>
      </w:r>
      <w:r w:rsidR="00701BF9">
        <w:t>neuronales recurrentes</w:t>
      </w:r>
    </w:p>
    <w:p w14:paraId="06C28ABF" w14:textId="74F6D583" w:rsidR="00195F10" w:rsidRDefault="00330B75" w:rsidP="00195F10">
      <w:pPr>
        <w:pStyle w:val="JENUINormal"/>
      </w:pPr>
      <w:r>
        <w:t>Una red neuronal recurrente</w:t>
      </w:r>
      <w:r w:rsidR="007C21B7">
        <w:t xml:space="preserve"> (RNR)</w:t>
      </w:r>
      <w:r w:rsidR="00A326CA">
        <w:t xml:space="preserve"> </w:t>
      </w:r>
      <w:r w:rsidR="004145E6">
        <w:t>es un tipo de red neuronal que dentro de su estructura puede retroalimentarse, es decir, utiliza</w:t>
      </w:r>
      <w:r w:rsidR="00181B72">
        <w:t xml:space="preserve"> su propio</w:t>
      </w:r>
      <w:r w:rsidR="004145E6">
        <w:t xml:space="preserve"> </w:t>
      </w:r>
      <w:proofErr w:type="spellStart"/>
      <w:r w:rsidR="004145E6" w:rsidRPr="004145E6">
        <w:rPr>
          <w:i/>
          <w:iCs/>
        </w:rPr>
        <w:t>feedback</w:t>
      </w:r>
      <w:proofErr w:type="spellEnd"/>
      <w:r w:rsidR="004145E6">
        <w:t xml:space="preserve"> para influenciar </w:t>
      </w:r>
      <w:r w:rsidR="002A1C4B">
        <w:t>la</w:t>
      </w:r>
      <w:r w:rsidR="004145E6">
        <w:t xml:space="preserve"> </w:t>
      </w:r>
      <w:r w:rsidR="002A1C4B">
        <w:t>entrada</w:t>
      </w:r>
      <w:r w:rsidR="004145E6">
        <w:t xml:space="preserve"> actual y </w:t>
      </w:r>
      <w:r w:rsidR="002A1C4B">
        <w:t>la salida</w:t>
      </w:r>
      <w:r w:rsidR="004145E6">
        <w:t>.</w:t>
      </w:r>
    </w:p>
    <w:p w14:paraId="70517815" w14:textId="77777777" w:rsidR="00D83702" w:rsidRDefault="00D83702" w:rsidP="00F35E6B">
      <w:pPr>
        <w:pStyle w:val="JENUINormal"/>
      </w:pPr>
    </w:p>
    <w:p w14:paraId="0078AE66" w14:textId="7071309C" w:rsidR="00181B72" w:rsidRDefault="004D06A0" w:rsidP="00181B72">
      <w:pPr>
        <w:pStyle w:val="JENUINormal"/>
        <w:ind w:firstLine="0"/>
      </w:pPr>
      <w:r>
        <w:rPr>
          <w:noProof/>
          <w:lang w:eastAsia="es-ES"/>
        </w:rPr>
        <w:drawing>
          <wp:inline distT="0" distB="0" distL="0" distR="0" wp14:anchorId="7BC9AD63" wp14:editId="23A79E50">
            <wp:extent cx="2647950" cy="942975"/>
            <wp:effectExtent l="0" t="0" r="0" b="9525"/>
            <wp:docPr id="1" name="Imagen 1" descr="RedNeurona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Neuronal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47950" cy="942975"/>
                    </a:xfrm>
                    <a:prstGeom prst="rect">
                      <a:avLst/>
                    </a:prstGeom>
                    <a:noFill/>
                    <a:ln>
                      <a:noFill/>
                    </a:ln>
                  </pic:spPr>
                </pic:pic>
              </a:graphicData>
            </a:graphic>
          </wp:inline>
        </w:drawing>
      </w:r>
    </w:p>
    <w:p w14:paraId="30C740C5" w14:textId="77777777" w:rsidR="004145E6" w:rsidRDefault="002A1C4B" w:rsidP="004145E6">
      <w:pPr>
        <w:pStyle w:val="JENUINormal"/>
        <w:ind w:firstLine="0"/>
      </w:pPr>
      <w:r>
        <w:t>Figura 1: Diagrama de la red neuronal recurrente</w:t>
      </w:r>
    </w:p>
    <w:p w14:paraId="670C8481" w14:textId="77777777" w:rsidR="002A1C4B" w:rsidRDefault="002A1C4B" w:rsidP="004145E6">
      <w:pPr>
        <w:pStyle w:val="JENUINormal"/>
        <w:ind w:firstLine="0"/>
      </w:pPr>
    </w:p>
    <w:p w14:paraId="7C64FCF0" w14:textId="6DF5F4A7" w:rsidR="00986A7F" w:rsidRDefault="002A1C4B" w:rsidP="00986A7F">
      <w:pPr>
        <w:pStyle w:val="JENUINormal"/>
        <w:rPr>
          <w:color w:val="000000"/>
        </w:rPr>
      </w:pPr>
      <w:r>
        <w:t>Por tanto, la salida de una red neuronal recurrente depende de los elementos previos de la propia secuencia. Esto</w:t>
      </w:r>
      <w:r w:rsidR="009403DF">
        <w:t xml:space="preserve"> </w:t>
      </w:r>
      <w:r>
        <w:t xml:space="preserve">genera una característica distintiva, </w:t>
      </w:r>
      <w:r w:rsidR="009403DF">
        <w:t>la red neuronal recurrente comparte el mismo parámetro de peso dentro de cada capa de la red.</w:t>
      </w:r>
      <w:r w:rsidR="00DB1B31">
        <w:fldChar w:fldCharType="begin"/>
      </w:r>
      <w:r w:rsidR="00DB1B31">
        <w:instrText xml:space="preserve"> ADDIN ZOTERO_ITEM CSL_CITATION {"citationID":"aONzQHCK","properties":{"formattedCitation":"[1]","plainCitation":"[1]","noteIndex":0},"citationItems":[{"id":10,"uris":["http://zotero.org/users/9733613/items/IUJBIPU2"],"itemData":{"id":10,"type":"post-weblog","container-title":"IBM","title":"Recurrent Neural Networks","URL":"https://www.ibm.com/cloud/learn/recurrent-neural-networks","author":[{"family":"IBM Cloud Education","given":""}],"accessed":{"date-parts":[["2022",5,19]]},"issued":{"date-parts":[["2020",9,14]]}}}],"schema":"https://github.com/citation-style-language/schema/raw/master/csl-citation.json"} </w:instrText>
      </w:r>
      <w:r w:rsidR="00DB1B31">
        <w:fldChar w:fldCharType="separate"/>
      </w:r>
      <w:r w:rsidR="00DB1B31" w:rsidRPr="00DB1B31">
        <w:t>[1]</w:t>
      </w:r>
      <w:r w:rsidR="00DB1B31">
        <w:fldChar w:fldCharType="end"/>
      </w:r>
      <w:del w:id="6" w:author="Daniel Ramos Hoogwout" w:date="2022-07-03T13:02:00Z">
        <w:r w:rsidR="00ED5499" w:rsidRPr="00ED5499" w:rsidDel="00DB1B31">
          <w:rPr>
            <w:color w:val="000000"/>
          </w:rPr>
          <w:delText>[1]</w:delText>
        </w:r>
      </w:del>
    </w:p>
    <w:p w14:paraId="229C59BE" w14:textId="77777777" w:rsidR="001E5DD4" w:rsidRDefault="001E5DD4" w:rsidP="00986A7F">
      <w:pPr>
        <w:pStyle w:val="JENUINormal"/>
        <w:rPr>
          <w:color w:val="000000"/>
        </w:rPr>
      </w:pPr>
    </w:p>
    <w:p w14:paraId="5909F2FB" w14:textId="18838991" w:rsidR="00436F28" w:rsidRDefault="004D06A0" w:rsidP="00436F28">
      <w:pPr>
        <w:pStyle w:val="JENUINormal"/>
        <w:ind w:firstLine="0"/>
        <w:rPr>
          <w:color w:val="000000"/>
        </w:rPr>
      </w:pPr>
      <w:r>
        <w:rPr>
          <w:noProof/>
          <w:color w:val="000000"/>
          <w:lang w:eastAsia="es-ES"/>
        </w:rPr>
        <w:drawing>
          <wp:inline distT="0" distB="0" distL="0" distR="0" wp14:anchorId="2E476802" wp14:editId="58964936">
            <wp:extent cx="2647950" cy="990600"/>
            <wp:effectExtent l="0" t="0" r="0" b="0"/>
            <wp:docPr id="2" name="Imagen 2" descr="LSTM3-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STM3-chai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47950" cy="990600"/>
                    </a:xfrm>
                    <a:prstGeom prst="rect">
                      <a:avLst/>
                    </a:prstGeom>
                    <a:noFill/>
                    <a:ln>
                      <a:noFill/>
                    </a:ln>
                  </pic:spPr>
                </pic:pic>
              </a:graphicData>
            </a:graphic>
          </wp:inline>
        </w:drawing>
      </w:r>
    </w:p>
    <w:p w14:paraId="6BED3BA9" w14:textId="0A071821" w:rsidR="00807ACE" w:rsidRDefault="00807ACE" w:rsidP="00436F28">
      <w:pPr>
        <w:pStyle w:val="JENUINormal"/>
        <w:ind w:firstLine="0"/>
        <w:rPr>
          <w:color w:val="000000"/>
        </w:rPr>
      </w:pPr>
      <w:r>
        <w:rPr>
          <w:color w:val="000000"/>
        </w:rPr>
        <w:t>Figura 2: Estructura de un módulo RNR clásico</w:t>
      </w:r>
    </w:p>
    <w:p w14:paraId="4D35640F" w14:textId="05A62F5A" w:rsidR="00807ACE" w:rsidRDefault="00807ACE" w:rsidP="00436F28">
      <w:pPr>
        <w:pStyle w:val="JENUINormal"/>
        <w:ind w:firstLine="0"/>
        <w:rPr>
          <w:color w:val="000000"/>
        </w:rPr>
      </w:pPr>
      <w:r>
        <w:rPr>
          <w:color w:val="000000"/>
        </w:rPr>
        <w:t xml:space="preserve">Fuente: </w:t>
      </w:r>
      <w:proofErr w:type="spellStart"/>
      <w:r>
        <w:rPr>
          <w:color w:val="000000"/>
        </w:rPr>
        <w:t>Colah’s</w:t>
      </w:r>
      <w:proofErr w:type="spellEnd"/>
      <w:r>
        <w:rPr>
          <w:color w:val="000000"/>
        </w:rPr>
        <w:t xml:space="preserve"> </w:t>
      </w:r>
      <w:r w:rsidR="001E5DD4">
        <w:rPr>
          <w:color w:val="000000"/>
        </w:rPr>
        <w:t>Blog</w:t>
      </w:r>
      <w:ins w:id="7" w:author="Daniel Ramos Hoogwout" w:date="2022-07-03T12:48:00Z">
        <w:r w:rsidR="0043141C">
          <w:rPr>
            <w:color w:val="000000"/>
          </w:rPr>
          <w:t xml:space="preserve"> </w:t>
        </w:r>
      </w:ins>
      <w:r w:rsidR="0043141C">
        <w:rPr>
          <w:color w:val="000000"/>
        </w:rPr>
        <w:fldChar w:fldCharType="begin"/>
      </w:r>
      <w:r w:rsidR="00DB1B31">
        <w:rPr>
          <w:color w:val="000000"/>
        </w:rPr>
        <w:instrText xml:space="preserve"> ADDIN ZOTERO_ITEM CSL_CITATION {"citationID":"9Ce0Gb7Q","properties":{"formattedCitation":"[2]","plainCitation":"[2]","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Pr>
          <w:color w:val="000000"/>
        </w:rPr>
        <w:fldChar w:fldCharType="separate"/>
      </w:r>
      <w:r w:rsidR="00DB1B31" w:rsidRPr="00DB1B31">
        <w:t>[2]</w:t>
      </w:r>
      <w:r w:rsidR="0043141C">
        <w:rPr>
          <w:color w:val="000000"/>
        </w:rPr>
        <w:fldChar w:fldCharType="end"/>
      </w:r>
      <w:del w:id="8" w:author="Daniel Ramos Hoogwout" w:date="2022-07-03T12:48:00Z">
        <w:r w:rsidR="001E5DD4" w:rsidDel="0043141C">
          <w:rPr>
            <w:color w:val="000000"/>
          </w:rPr>
          <w:delText xml:space="preserve"> [1]</w:delText>
        </w:r>
      </w:del>
    </w:p>
    <w:p w14:paraId="1145F9E1" w14:textId="77777777" w:rsidR="00807ACE" w:rsidRDefault="00807ACE" w:rsidP="00436F28">
      <w:pPr>
        <w:pStyle w:val="JENUINormal"/>
        <w:ind w:firstLine="0"/>
      </w:pPr>
    </w:p>
    <w:p w14:paraId="16316C4C" w14:textId="6B439179" w:rsidR="00986A7F" w:rsidRPr="00986A7F" w:rsidRDefault="00986A7F" w:rsidP="00986A7F">
      <w:pPr>
        <w:pStyle w:val="JENUINormal"/>
      </w:pPr>
      <w:r>
        <w:t>Es decir, cada vez que la red actualiza sus pesos debe propagarse hacia atrás para actualizar todos y cada uno de los pesos de las capas que constituyen la red, generando así</w:t>
      </w:r>
      <w:r w:rsidR="007857A9">
        <w:t xml:space="preserve"> un posible desvanecimiento del gradiente.</w:t>
      </w:r>
    </w:p>
    <w:p w14:paraId="77E30DFD" w14:textId="7C761F60" w:rsidR="00071A42" w:rsidRDefault="00071A42" w:rsidP="00071A42">
      <w:pPr>
        <w:pStyle w:val="JENUINormal"/>
      </w:pPr>
      <w:r>
        <w:t xml:space="preserve">Este problema que presentan las redes neuronales recurrentes fue descubierto por Josep </w:t>
      </w:r>
      <w:proofErr w:type="spellStart"/>
      <w:r>
        <w:t>Hochreiter</w:t>
      </w:r>
      <w:proofErr w:type="spellEnd"/>
      <w:r>
        <w:t>.</w:t>
      </w:r>
      <w:r w:rsidR="00E05C57">
        <w:fldChar w:fldCharType="begin"/>
      </w:r>
      <w:r w:rsidR="00DB1B31">
        <w:instrText xml:space="preserve"> ADDIN ZOTERO_ITEM CSL_CITATION {"citationID":"jEgTSin4","properties":{"formattedCitation":"[3]","plainCitation":"[3]","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rsidR="00E05C57">
        <w:fldChar w:fldCharType="separate"/>
      </w:r>
      <w:r w:rsidR="00DB1B31" w:rsidRPr="00DB1B31">
        <w:t>[3]</w:t>
      </w:r>
      <w:r w:rsidR="00E05C57">
        <w:fldChar w:fldCharType="end"/>
      </w:r>
      <w:del w:id="9" w:author="Daniel Ramos Hoogwout" w:date="2022-07-03T12:55:00Z">
        <w:r w:rsidR="00ED5499" w:rsidRPr="00ED5499" w:rsidDel="00E05C57">
          <w:rPr>
            <w:color w:val="000000"/>
          </w:rPr>
          <w:delText>[2]</w:delText>
        </w:r>
      </w:del>
    </w:p>
    <w:p w14:paraId="45453DCB" w14:textId="03D2EF86" w:rsidR="005B2F00" w:rsidRDefault="00071A42" w:rsidP="0007301C">
      <w:pPr>
        <w:pStyle w:val="JENUINormal"/>
        <w:ind w:firstLine="0"/>
      </w:pPr>
      <w:r>
        <w:t>El problema radica que en la red neuronal utiliza un algoritmo de gradiente descend</w:t>
      </w:r>
      <w:del w:id="10" w:author="Victor" w:date="2022-06-16T20:41:00Z">
        <w:r w:rsidDel="006D7DA3">
          <w:delText>i</w:delText>
        </w:r>
      </w:del>
      <w:r>
        <w:t>ente para encontrar el mínimo global de la función de costes</w:t>
      </w:r>
      <w:r w:rsidR="005970E1">
        <w:t xml:space="preserve"> que es la configuración óptima de la red. </w:t>
      </w:r>
    </w:p>
    <w:p w14:paraId="7D7B601D" w14:textId="75744AA3" w:rsidR="00071A42" w:rsidRDefault="005970E1" w:rsidP="005B2F00">
      <w:pPr>
        <w:pStyle w:val="JENUINormal"/>
      </w:pPr>
      <w:r>
        <w:t xml:space="preserve">En el caso de las redes neuronales recurrentes la </w:t>
      </w:r>
      <w:r w:rsidR="00F73F35">
        <w:t>información pasada</w:t>
      </w:r>
      <w:r>
        <w:t xml:space="preserve"> se utiliza como input para determinar la predicción presente por lo tanto </w:t>
      </w:r>
      <w:r w:rsidR="00F73F35">
        <w:t xml:space="preserve">cuando se actualizan </w:t>
      </w:r>
      <w:r>
        <w:t>los pesos para minimizar el error se tendrá que actualizar todas las neuronas que han participado en el proceso</w:t>
      </w:r>
      <w:r w:rsidR="00F73F35">
        <w:t>.</w:t>
      </w:r>
    </w:p>
    <w:p w14:paraId="09603F63" w14:textId="77777777" w:rsidR="00CF0067" w:rsidRDefault="00CF0067" w:rsidP="005B2F00">
      <w:pPr>
        <w:pStyle w:val="JENUINormal"/>
      </w:pPr>
    </w:p>
    <w:p w14:paraId="2DAE514C" w14:textId="144C3FDA" w:rsidR="007544B2" w:rsidRDefault="004D06A0" w:rsidP="007544B2">
      <w:pPr>
        <w:pStyle w:val="JENUINormal"/>
        <w:ind w:firstLine="0"/>
      </w:pPr>
      <w:r>
        <w:rPr>
          <w:noProof/>
          <w:lang w:eastAsia="es-ES"/>
        </w:rPr>
        <w:drawing>
          <wp:inline distT="0" distB="0" distL="0" distR="0" wp14:anchorId="1CA7E542" wp14:editId="43AB0E31">
            <wp:extent cx="2647950" cy="1571625"/>
            <wp:effectExtent l="0" t="0" r="0" b="9525"/>
            <wp:docPr id="3" name="Imagen 3" descr="Tim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meLin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47950" cy="1571625"/>
                    </a:xfrm>
                    <a:prstGeom prst="rect">
                      <a:avLst/>
                    </a:prstGeom>
                    <a:noFill/>
                    <a:ln>
                      <a:noFill/>
                    </a:ln>
                  </pic:spPr>
                </pic:pic>
              </a:graphicData>
            </a:graphic>
          </wp:inline>
        </w:drawing>
      </w:r>
    </w:p>
    <w:p w14:paraId="0B07158F" w14:textId="77236D3F" w:rsidR="005B2F00" w:rsidRDefault="007544B2" w:rsidP="007544B2">
      <w:pPr>
        <w:pStyle w:val="JENUINormal"/>
        <w:ind w:firstLine="0"/>
      </w:pPr>
      <w:r>
        <w:t xml:space="preserve">Figura 2: Diagrama de RNR </w:t>
      </w:r>
      <w:proofErr w:type="spellStart"/>
      <w:r w:rsidRPr="007544B2">
        <w:rPr>
          <w:i/>
          <w:iCs/>
        </w:rPr>
        <w:t>Many</w:t>
      </w:r>
      <w:proofErr w:type="spellEnd"/>
      <w:r w:rsidRPr="007544B2">
        <w:rPr>
          <w:i/>
          <w:iCs/>
        </w:rPr>
        <w:t xml:space="preserve"> </w:t>
      </w:r>
      <w:proofErr w:type="spellStart"/>
      <w:r w:rsidRPr="007544B2">
        <w:rPr>
          <w:i/>
          <w:iCs/>
        </w:rPr>
        <w:t>to</w:t>
      </w:r>
      <w:proofErr w:type="spellEnd"/>
      <w:r w:rsidRPr="007544B2">
        <w:rPr>
          <w:i/>
          <w:iCs/>
        </w:rPr>
        <w:t xml:space="preserve"> </w:t>
      </w:r>
      <w:proofErr w:type="spellStart"/>
      <w:r w:rsidRPr="007544B2">
        <w:rPr>
          <w:i/>
          <w:iCs/>
        </w:rPr>
        <w:t>One</w:t>
      </w:r>
      <w:proofErr w:type="spellEnd"/>
    </w:p>
    <w:p w14:paraId="6A9F1EF8" w14:textId="77777777" w:rsidR="007544B2" w:rsidRDefault="007544B2" w:rsidP="005B2F00">
      <w:pPr>
        <w:pStyle w:val="JENUINormal"/>
      </w:pPr>
    </w:p>
    <w:p w14:paraId="01232BC7" w14:textId="77777777" w:rsidR="00F73F35" w:rsidRDefault="00F73F35" w:rsidP="00071A42">
      <w:pPr>
        <w:pStyle w:val="JENUINormal"/>
      </w:pPr>
      <w:r>
        <w:t>Al principio del proceso se asignan pesos aleatorios con valores cercanos a cero y entonces se comienza a entrenar la red, al multiplicar todos los momentos pasados por un valor cercano a cero el gradiente se reduce tras cada multiplicación por lo que al final se hace cada vez más difícil actualizar los pesos de la red y aumenta el tiempo en el que se obtiene el resultado final.</w:t>
      </w:r>
    </w:p>
    <w:p w14:paraId="3D5332DB" w14:textId="77777777" w:rsidR="00920A10" w:rsidRDefault="00920A10" w:rsidP="00920A10">
      <w:pPr>
        <w:pStyle w:val="JENUITtulo2"/>
        <w:tabs>
          <w:tab w:val="clear" w:pos="1191"/>
          <w:tab w:val="num" w:pos="578"/>
        </w:tabs>
        <w:ind w:left="510" w:hanging="510"/>
      </w:pPr>
      <w:r>
        <w:t>LSTM</w:t>
      </w:r>
    </w:p>
    <w:p w14:paraId="3BD2D2ED" w14:textId="0DDF2F0B" w:rsidR="00920A10" w:rsidRDefault="007C21B7" w:rsidP="00920A10">
      <w:pPr>
        <w:pStyle w:val="JENUINormal"/>
      </w:pPr>
      <w:r>
        <w:t>El LSTM (</w:t>
      </w:r>
      <w:r>
        <w:rPr>
          <w:i/>
        </w:rPr>
        <w:t>Long short-</w:t>
      </w:r>
      <w:proofErr w:type="spellStart"/>
      <w:r>
        <w:rPr>
          <w:i/>
        </w:rPr>
        <w:t>term</w:t>
      </w:r>
      <w:proofErr w:type="spellEnd"/>
      <w:r>
        <w:rPr>
          <w:i/>
        </w:rPr>
        <w:t xml:space="preserve"> </w:t>
      </w:r>
      <w:proofErr w:type="spellStart"/>
      <w:r w:rsidRPr="007C21B7">
        <w:rPr>
          <w:i/>
        </w:rPr>
        <w:t>memory</w:t>
      </w:r>
      <w:proofErr w:type="spellEnd"/>
      <w:r>
        <w:t>, en inglés) e</w:t>
      </w:r>
      <w:r w:rsidR="00920A10" w:rsidRPr="007C21B7">
        <w:t>s</w:t>
      </w:r>
      <w:r w:rsidR="00920A10" w:rsidRPr="00920A10">
        <w:t xml:space="preserve"> una variación de la red neuronal recurrente</w:t>
      </w:r>
      <w:r w:rsidR="00FF686D">
        <w:t xml:space="preserve"> clásica </w:t>
      </w:r>
      <w:r w:rsidR="00920A10" w:rsidRPr="00920A10">
        <w:t xml:space="preserve">que soluciona </w:t>
      </w:r>
      <w:r w:rsidR="00F73F35">
        <w:t xml:space="preserve">el problema </w:t>
      </w:r>
      <w:r w:rsidR="00FF686D">
        <w:t xml:space="preserve">del desvanecimiento del gradiente </w:t>
      </w:r>
      <w:r w:rsidR="00F73F35">
        <w:t>comentado en la sección anterior</w:t>
      </w:r>
      <w:r w:rsidR="005B2F00">
        <w:t>.</w:t>
      </w:r>
      <w:r w:rsidR="00E668EA">
        <w:t xml:space="preserve"> Fue una de las soluciones propuestas por Josep </w:t>
      </w:r>
      <w:proofErr w:type="spellStart"/>
      <w:r w:rsidR="00E668EA">
        <w:t>Hochreiter</w:t>
      </w:r>
      <w:proofErr w:type="spellEnd"/>
      <w:r w:rsidR="00E668EA">
        <w:t xml:space="preserve"> y </w:t>
      </w:r>
      <w:r w:rsidR="00E668EA" w:rsidRPr="00E668EA">
        <w:t>Jürgen</w:t>
      </w:r>
      <w:r w:rsidR="00E668EA">
        <w:t xml:space="preserve"> </w:t>
      </w:r>
      <w:proofErr w:type="spellStart"/>
      <w:r w:rsidR="00E668EA" w:rsidRPr="00E668EA">
        <w:t>Schmidhuber</w:t>
      </w:r>
      <w:proofErr w:type="spellEnd"/>
      <w:r w:rsidR="0043141C">
        <w:fldChar w:fldCharType="begin"/>
      </w:r>
      <w:r w:rsidR="00DB1B31">
        <w:instrText xml:space="preserve"> ADDIN ZOTERO_ITEM CSL_CITATION {"citationID":"igFDDWtG","properties":{"formattedCitation":"[4]","plainCitation":"[4]","noteIndex":0},"citationItems":[{"id":9,"uris":["http://zotero.org/users/9733613/items/LHNUXLBH"],"itemData":{"id":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rsidR="0043141C">
        <w:fldChar w:fldCharType="separate"/>
      </w:r>
      <w:r w:rsidR="00DB1B31" w:rsidRPr="00DB1B31">
        <w:t>[4]</w:t>
      </w:r>
      <w:r w:rsidR="0043141C">
        <w:fldChar w:fldCharType="end"/>
      </w:r>
      <w:del w:id="11" w:author="Daniel Ramos Hoogwout" w:date="2022-07-03T12:47:00Z">
        <w:r w:rsidR="00E668EA" w:rsidRPr="00E668EA" w:rsidDel="0043141C">
          <w:rPr>
            <w:color w:val="000000"/>
          </w:rPr>
          <w:delText>[1]</w:delText>
        </w:r>
      </w:del>
      <w:r w:rsidR="00EF4B51">
        <w:t>, e</w:t>
      </w:r>
      <w:r w:rsidR="005B2F00">
        <w:t>st</w:t>
      </w:r>
      <w:r w:rsidR="00BA1B72">
        <w:t>a</w:t>
      </w:r>
      <w:r w:rsidR="005B2F00">
        <w:t xml:space="preserve"> evolución añade celdas de entrada, salida y olvido</w:t>
      </w:r>
      <w:r w:rsidR="00815975">
        <w:t>.</w:t>
      </w:r>
    </w:p>
    <w:p w14:paraId="0E26A460" w14:textId="7B7CBCEE" w:rsidR="00112666" w:rsidRDefault="00112666" w:rsidP="00112666">
      <w:pPr>
        <w:pStyle w:val="JENUINormal"/>
        <w:ind w:firstLine="0"/>
      </w:pPr>
    </w:p>
    <w:p w14:paraId="7B68F04B" w14:textId="2EF0FE00" w:rsidR="00112666" w:rsidRDefault="004D06A0" w:rsidP="00112666">
      <w:pPr>
        <w:pStyle w:val="JENUINormal"/>
        <w:ind w:firstLine="0"/>
      </w:pPr>
      <w:r>
        <w:rPr>
          <w:noProof/>
          <w:lang w:eastAsia="es-ES"/>
        </w:rPr>
        <w:drawing>
          <wp:inline distT="0" distB="0" distL="0" distR="0" wp14:anchorId="02CAAE87" wp14:editId="28E687B5">
            <wp:extent cx="2647950" cy="1943100"/>
            <wp:effectExtent l="0" t="0" r="0" b="0"/>
            <wp:docPr id="4" name="Imagen 4" descr="LSTMSt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STMStuctu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47950" cy="1943100"/>
                    </a:xfrm>
                    <a:prstGeom prst="rect">
                      <a:avLst/>
                    </a:prstGeom>
                    <a:noFill/>
                    <a:ln>
                      <a:noFill/>
                    </a:ln>
                  </pic:spPr>
                </pic:pic>
              </a:graphicData>
            </a:graphic>
          </wp:inline>
        </w:drawing>
      </w:r>
    </w:p>
    <w:p w14:paraId="2DD9B98C" w14:textId="6F040FA0" w:rsidR="00112666" w:rsidRDefault="00112666" w:rsidP="00112666">
      <w:pPr>
        <w:pStyle w:val="JENUINormal"/>
        <w:ind w:firstLine="0"/>
        <w:rPr>
          <w:color w:val="000000"/>
        </w:rPr>
      </w:pPr>
      <w:r>
        <w:t>Figura 3: Estructura de</w:t>
      </w:r>
      <w:r w:rsidR="009640C2">
        <w:t xml:space="preserve"> un</w:t>
      </w:r>
      <w:r>
        <w:t xml:space="preserve"> </w:t>
      </w:r>
      <w:r w:rsidR="009640C2">
        <w:t>módulo</w:t>
      </w:r>
      <w:r>
        <w:t xml:space="preserve"> LSTM</w:t>
      </w:r>
    </w:p>
    <w:p w14:paraId="09D872BA" w14:textId="2A533B30" w:rsidR="009640C2" w:rsidRDefault="009640C2" w:rsidP="00112666">
      <w:pPr>
        <w:pStyle w:val="JENUINormal"/>
        <w:ind w:firstLine="0"/>
        <w:rPr>
          <w:color w:val="000000"/>
        </w:rPr>
      </w:pPr>
      <w:r>
        <w:rPr>
          <w:color w:val="000000"/>
        </w:rPr>
        <w:t xml:space="preserve">Fuente: Adaptado de </w:t>
      </w:r>
      <w:r w:rsidR="0043141C">
        <w:rPr>
          <w:color w:val="000000"/>
        </w:rPr>
        <w:fldChar w:fldCharType="begin"/>
      </w:r>
      <w:r w:rsidR="00DB1B31">
        <w:rPr>
          <w:color w:val="000000"/>
        </w:rPr>
        <w:instrText xml:space="preserve"> ADDIN ZOTERO_ITEM CSL_CITATION {"citationID":"f9ajdwkc","properties":{"formattedCitation":"[2]","plainCitation":"[2]","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Pr>
          <w:color w:val="000000"/>
        </w:rPr>
        <w:fldChar w:fldCharType="separate"/>
      </w:r>
      <w:r w:rsidR="00DB1B31" w:rsidRPr="00DB1B31">
        <w:t>[2]</w:t>
      </w:r>
      <w:r w:rsidR="0043141C">
        <w:rPr>
          <w:color w:val="000000"/>
        </w:rPr>
        <w:fldChar w:fldCharType="end"/>
      </w:r>
      <w:del w:id="12" w:author="Daniel Ramos Hoogwout" w:date="2022-07-03T12:49:00Z">
        <w:r w:rsidR="00ED5499" w:rsidRPr="00ED5499" w:rsidDel="0043141C">
          <w:rPr>
            <w:color w:val="000000"/>
          </w:rPr>
          <w:delText>[3]</w:delText>
        </w:r>
      </w:del>
    </w:p>
    <w:p w14:paraId="0252F324" w14:textId="43466BD8" w:rsidR="00EF4B51" w:rsidRDefault="00EF4B51" w:rsidP="00112666">
      <w:pPr>
        <w:pStyle w:val="JENUINormal"/>
        <w:ind w:firstLine="0"/>
        <w:rPr>
          <w:color w:val="000000"/>
        </w:rPr>
      </w:pPr>
    </w:p>
    <w:p w14:paraId="7FA4070C" w14:textId="21DBDE51" w:rsidR="00EF4B51" w:rsidRDefault="00EF4B51" w:rsidP="00112666">
      <w:pPr>
        <w:pStyle w:val="JENUINormal"/>
        <w:ind w:firstLine="0"/>
      </w:pPr>
      <w:r>
        <w:rPr>
          <w:color w:val="000000"/>
        </w:rPr>
        <w:t xml:space="preserve">Gracias a esta nueva </w:t>
      </w:r>
      <w:r w:rsidR="00DB6CD7">
        <w:rPr>
          <w:color w:val="000000"/>
        </w:rPr>
        <w:t>arquitectura</w:t>
      </w:r>
      <w:r w:rsidR="00517D28">
        <w:rPr>
          <w:color w:val="000000"/>
        </w:rPr>
        <w:t xml:space="preserve"> se </w:t>
      </w:r>
      <w:r w:rsidR="00533FB8">
        <w:rPr>
          <w:color w:val="000000"/>
        </w:rPr>
        <w:t xml:space="preserve">separa las celdas de memoria (C) y los valores de salida de la red (h) </w:t>
      </w:r>
      <w:r w:rsidR="00517D28">
        <w:rPr>
          <w:color w:val="000000"/>
        </w:rPr>
        <w:t xml:space="preserve">evitando así el desvanecimiento del gradiente. </w:t>
      </w:r>
      <w:r w:rsidR="00533FB8">
        <w:rPr>
          <w:color w:val="000000"/>
        </w:rPr>
        <w:t>Cabe recordar que en la figura anterior C, h y X son vectores, es decir, son capas completas de neuronas.</w:t>
      </w:r>
    </w:p>
    <w:p w14:paraId="2E6F7D19" w14:textId="77777777" w:rsidR="002C2C96" w:rsidRDefault="002C2C96">
      <w:pPr>
        <w:suppressAutoHyphens w:val="0"/>
        <w:spacing w:line="240" w:lineRule="auto"/>
        <w:textAlignment w:val="auto"/>
        <w:rPr>
          <w:ins w:id="13" w:author="Daniel Ramos Hoogwout" w:date="2022-07-03T12:53:00Z"/>
          <w:b/>
          <w:sz w:val="28"/>
        </w:rPr>
      </w:pPr>
      <w:ins w:id="14" w:author="Daniel Ramos Hoogwout" w:date="2022-07-03T12:53:00Z">
        <w:r>
          <w:br w:type="page"/>
        </w:r>
      </w:ins>
    </w:p>
    <w:p w14:paraId="21F2AB76" w14:textId="41D54972" w:rsidR="000D7D75" w:rsidRDefault="00BD75A1">
      <w:pPr>
        <w:pStyle w:val="JENUITtulo1"/>
      </w:pPr>
      <w:r>
        <w:lastRenderedPageBreak/>
        <w:t>Metodología</w:t>
      </w:r>
    </w:p>
    <w:p w14:paraId="75A88DC7" w14:textId="77777777" w:rsidR="006C0006" w:rsidRDefault="006C0006" w:rsidP="006C0006">
      <w:pPr>
        <w:pStyle w:val="JENUINormal"/>
      </w:pPr>
    </w:p>
    <w:p w14:paraId="22283527" w14:textId="20B742C7" w:rsidR="007A6637" w:rsidRDefault="006C0006" w:rsidP="00555E9D">
      <w:pPr>
        <w:pStyle w:val="JENUINormal"/>
      </w:pPr>
      <w:r>
        <w:t xml:space="preserve">En esta sección se expone la metodología utilizada para obtener el modelo </w:t>
      </w:r>
      <w:r w:rsidR="00B75AFA">
        <w:t>de redes neuronales recurrentes que se empleará para predecir el precio del bitcoin</w:t>
      </w:r>
      <w:r>
        <w:t>.</w:t>
      </w:r>
      <w:r w:rsidR="005125A1">
        <w:t xml:space="preserve"> Generalmente</w:t>
      </w:r>
      <w:ins w:id="15" w:author="Victor" w:date="2022-06-16T11:13:00Z">
        <w:r w:rsidR="00CF27B9">
          <w:t>,</w:t>
        </w:r>
      </w:ins>
      <w:r w:rsidR="005125A1">
        <w:t xml:space="preserve"> una predicción se basa en la descomposición de </w:t>
      </w:r>
      <w:commentRangeStart w:id="16"/>
      <w:r w:rsidR="005125A1">
        <w:t xml:space="preserve">una serie temporal </w:t>
      </w:r>
      <w:commentRangeEnd w:id="16"/>
      <w:r w:rsidR="000C388A">
        <w:rPr>
          <w:rStyle w:val="Refdecomentario"/>
        </w:rPr>
        <w:commentReference w:id="16"/>
      </w:r>
      <w:ins w:id="17" w:author="Victor" w:date="2022-06-16T11:13:00Z">
        <w:r w:rsidR="00CF27B9">
          <w:t>(</w:t>
        </w:r>
      </w:ins>
      <m:oMath>
        <m:sSub>
          <m:sSubPr>
            <m:ctrlPr>
              <w:ins w:id="18" w:author="Victor" w:date="2022-06-16T11:13:00Z">
                <w:rPr>
                  <w:rFonts w:ascii="Cambria Math" w:hAnsi="Cambria Math"/>
                  <w:i/>
                </w:rPr>
              </w:ins>
            </m:ctrlPr>
          </m:sSubPr>
          <m:e>
            <m:r>
              <w:ins w:id="19" w:author="Victor" w:date="2022-06-16T11:13:00Z">
                <w:rPr>
                  <w:rFonts w:ascii="Cambria Math" w:hAnsi="Cambria Math"/>
                </w:rPr>
                <m:t>y</m:t>
              </w:ins>
            </m:r>
          </m:e>
          <m:sub>
            <m:r>
              <w:ins w:id="20" w:author="Victor" w:date="2022-06-16T11:13:00Z">
                <w:rPr>
                  <w:rFonts w:ascii="Cambria Math" w:hAnsi="Cambria Math"/>
                </w:rPr>
                <m:t>t</m:t>
              </w:ins>
            </m:r>
          </m:sub>
        </m:sSub>
        <m:r>
          <w:ins w:id="21" w:author="Victor" w:date="2022-06-16T11:13:00Z">
            <w:rPr>
              <w:rFonts w:ascii="Cambria Math" w:hAnsi="Cambria Math"/>
            </w:rPr>
            <m:t xml:space="preserve">) </m:t>
          </w:ins>
        </m:r>
      </m:oMath>
      <w:r w:rsidR="005125A1">
        <w:t xml:space="preserve">la cual es constituida por </w:t>
      </w:r>
      <w:r w:rsidR="00815763">
        <w:t>tres</w:t>
      </w:r>
      <w:r w:rsidR="005125A1">
        <w:t xml:space="preserve"> </w:t>
      </w:r>
      <w:r w:rsidR="00815763">
        <w:t>componentes:</w:t>
      </w:r>
    </w:p>
    <w:p w14:paraId="3DDA803E" w14:textId="1E3BA253" w:rsidR="007A6637" w:rsidRPr="00555E9D" w:rsidRDefault="007A6637" w:rsidP="00546A5A">
      <w:pPr>
        <w:pStyle w:val="JENUINormal"/>
      </w:pPr>
    </w:p>
    <w:tbl>
      <w:tblPr>
        <w:tblStyle w:val="Tablaconcuadrcula"/>
        <w:tblW w:w="0" w:type="auto"/>
        <w:tblLook w:val="04A0" w:firstRow="1" w:lastRow="0" w:firstColumn="1" w:lastColumn="0" w:noHBand="0" w:noVBand="1"/>
      </w:tblPr>
      <w:tblGrid>
        <w:gridCol w:w="3539"/>
        <w:gridCol w:w="632"/>
      </w:tblGrid>
      <w:tr w:rsidR="00555E9D" w14:paraId="4160B48B" w14:textId="77777777" w:rsidTr="00555E9D">
        <w:tc>
          <w:tcPr>
            <w:tcW w:w="3539" w:type="dxa"/>
            <w:tcBorders>
              <w:top w:val="nil"/>
              <w:left w:val="nil"/>
              <w:bottom w:val="nil"/>
              <w:right w:val="nil"/>
            </w:tcBorders>
          </w:tcPr>
          <w:p w14:paraId="2B90ED3E" w14:textId="4CFAE7F6" w:rsidR="00555E9D" w:rsidRDefault="006245DF">
            <w:pPr>
              <w:pStyle w:val="JENUINormal"/>
              <w:ind w:firstLine="0"/>
              <w:jc w:val="center"/>
              <w:pPrChange w:id="22" w:author="Victor" w:date="2022-06-16T11:12:00Z">
                <w:pPr>
                  <w:pStyle w:val="JENUINormal"/>
                  <w:ind w:firstLine="0"/>
                </w:pPr>
              </w:pPrChange>
            </w:pPr>
            <m:oMath>
              <m:sSub>
                <m:sSubPr>
                  <m:ctrlPr>
                    <w:rPr>
                      <w:rFonts w:ascii="Cambria Math" w:hAnsi="Cambria Math"/>
                      <w:i/>
                    </w:rPr>
                  </m:ctrlPr>
                </m:sSubPr>
                <m:e>
                  <m:r>
                    <w:del w:id="23" w:author="Victor" w:date="2022-06-16T11:12:00Z">
                      <w:rPr>
                        <w:rFonts w:ascii="Cambria Math" w:hAnsi="Cambria Math"/>
                      </w:rPr>
                      <m:t>X</m:t>
                    </w:del>
                  </m:r>
                  <m:r>
                    <w:ins w:id="24" w:author="Victor" w:date="2022-06-16T11:12:00Z">
                      <w:rPr>
                        <w:rFonts w:ascii="Cambria Math" w:hAnsi="Cambria Math"/>
                      </w:rPr>
                      <m:t>y</m:t>
                    </w:ins>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oMath>
            <w:ins w:id="25" w:author="Victor" w:date="2022-06-16T10:51:00Z">
              <w:r w:rsidR="00C715FB">
                <w:t>,</w:t>
              </w:r>
            </w:ins>
          </w:p>
        </w:tc>
        <w:tc>
          <w:tcPr>
            <w:tcW w:w="632" w:type="dxa"/>
            <w:tcBorders>
              <w:top w:val="nil"/>
              <w:left w:val="nil"/>
              <w:bottom w:val="nil"/>
              <w:right w:val="nil"/>
            </w:tcBorders>
          </w:tcPr>
          <w:p w14:paraId="71EA3784" w14:textId="5A8F8208" w:rsidR="00555E9D" w:rsidRDefault="00555E9D">
            <w:pPr>
              <w:pStyle w:val="JENUINormal"/>
              <w:ind w:firstLine="0"/>
              <w:jc w:val="right"/>
              <w:pPrChange w:id="26" w:author="Victor" w:date="2022-06-16T10:51:00Z">
                <w:pPr>
                  <w:pStyle w:val="JENUINormal"/>
                  <w:ind w:firstLine="0"/>
                </w:pPr>
              </w:pPrChange>
            </w:pPr>
            <w:r>
              <w:t>(1)</w:t>
            </w:r>
          </w:p>
        </w:tc>
      </w:tr>
    </w:tbl>
    <w:p w14:paraId="76244BE0" w14:textId="77777777" w:rsidR="007A6637" w:rsidRPr="007A6637" w:rsidRDefault="007A6637" w:rsidP="00555E9D">
      <w:pPr>
        <w:pStyle w:val="JENUINormal"/>
        <w:ind w:firstLine="0"/>
      </w:pPr>
    </w:p>
    <w:p w14:paraId="28B22F60" w14:textId="518B536D" w:rsidR="00815763" w:rsidDel="004E74D0" w:rsidRDefault="00815763" w:rsidP="00815763">
      <w:pPr>
        <w:pStyle w:val="JENUINormal"/>
        <w:numPr>
          <w:ilvl w:val="0"/>
          <w:numId w:val="47"/>
        </w:numPr>
        <w:rPr>
          <w:del w:id="27" w:author="Victor" w:date="2022-06-16T10:52:00Z"/>
        </w:rPr>
      </w:pPr>
      <w:del w:id="28" w:author="Victor" w:date="2022-06-16T10:52:00Z">
        <w:r w:rsidRPr="00815763" w:rsidDel="004E74D0">
          <w:rPr>
            <w:i/>
            <w:iCs/>
          </w:rPr>
          <w:delText>T</w:delText>
        </w:r>
        <w:r w:rsidRPr="00815763" w:rsidDel="004E74D0">
          <w:rPr>
            <w:i/>
            <w:iCs/>
            <w:vertAlign w:val="subscript"/>
          </w:rPr>
          <w:delText xml:space="preserve">t </w:delText>
        </w:r>
        <w:r w:rsidDel="004E74D0">
          <w:delText xml:space="preserve">= </w:delText>
        </w:r>
        <w:r w:rsidRPr="00815763" w:rsidDel="004E74D0">
          <w:delText>Tendencia</w:delText>
        </w:r>
        <w:r w:rsidDel="004E74D0">
          <w:delText>;</w:delText>
        </w:r>
      </w:del>
    </w:p>
    <w:p w14:paraId="7AAFEC04" w14:textId="1B8D2CA3" w:rsidR="00815763" w:rsidDel="004E74D0" w:rsidRDefault="00815763" w:rsidP="00815763">
      <w:pPr>
        <w:pStyle w:val="JENUINormal"/>
        <w:numPr>
          <w:ilvl w:val="0"/>
          <w:numId w:val="47"/>
        </w:numPr>
        <w:rPr>
          <w:del w:id="29" w:author="Victor" w:date="2022-06-16T10:52:00Z"/>
        </w:rPr>
      </w:pPr>
      <w:del w:id="30" w:author="Victor" w:date="2022-06-16T10:52:00Z">
        <w:r w:rsidRPr="00815763" w:rsidDel="004E74D0">
          <w:rPr>
            <w:i/>
            <w:iCs/>
          </w:rPr>
          <w:delText>S</w:delText>
        </w:r>
        <w:r w:rsidRPr="00815763" w:rsidDel="004E74D0">
          <w:rPr>
            <w:i/>
            <w:iCs/>
            <w:vertAlign w:val="subscript"/>
          </w:rPr>
          <w:delText>t</w:delText>
        </w:r>
        <w:r w:rsidDel="004E74D0">
          <w:delText xml:space="preserve"> = Estacionalidad;</w:delText>
        </w:r>
      </w:del>
    </w:p>
    <w:p w14:paraId="715EAF2F" w14:textId="6E8B4222" w:rsidR="00815763" w:rsidDel="004E74D0" w:rsidRDefault="00815763" w:rsidP="00815763">
      <w:pPr>
        <w:pStyle w:val="JENUINormal"/>
        <w:numPr>
          <w:ilvl w:val="0"/>
          <w:numId w:val="47"/>
        </w:numPr>
        <w:rPr>
          <w:del w:id="31" w:author="Victor" w:date="2022-06-16T10:52:00Z"/>
        </w:rPr>
      </w:pPr>
      <w:del w:id="32" w:author="Victor" w:date="2022-06-16T10:52:00Z">
        <w:r w:rsidRPr="00815763" w:rsidDel="004E74D0">
          <w:rPr>
            <w:i/>
            <w:iCs/>
          </w:rPr>
          <w:delText>I</w:delText>
        </w:r>
        <w:r w:rsidRPr="00815763" w:rsidDel="004E74D0">
          <w:rPr>
            <w:i/>
            <w:iCs/>
            <w:vertAlign w:val="subscript"/>
          </w:rPr>
          <w:delText>t</w:delText>
        </w:r>
        <w:r w:rsidDel="004E74D0">
          <w:delText xml:space="preserve"> = Irregular;</w:delText>
        </w:r>
      </w:del>
    </w:p>
    <w:p w14:paraId="58F0BCD1" w14:textId="7AB17AC8" w:rsidR="004D28C5" w:rsidDel="001A383C" w:rsidRDefault="004E74D0" w:rsidP="001466BF">
      <w:pPr>
        <w:pStyle w:val="JENUINormal"/>
        <w:ind w:firstLine="0"/>
        <w:rPr>
          <w:ins w:id="33" w:author="Daniel Ramos Hoogwout" w:date="2022-06-05T17:45:00Z"/>
          <w:del w:id="34" w:author="Victor" w:date="2022-06-16T10:53:00Z"/>
        </w:rPr>
      </w:pPr>
      <w:del w:id="35" w:author="Victor" w:date="2022-06-16T10:52:00Z">
        <w:r w:rsidDel="004E74D0">
          <w:delText>D</w:delText>
        </w:r>
        <w:r w:rsidR="00815763" w:rsidDel="004E74D0">
          <w:delText>onde</w:delText>
        </w:r>
      </w:del>
      <w:ins w:id="36" w:author="Victor" w:date="2022-06-16T10:52:00Z">
        <w:r>
          <w:t>donde la tendencia</w:t>
        </w:r>
      </w:ins>
      <w:r w:rsidR="00815763">
        <w:t xml:space="preserve"> </w:t>
      </w:r>
      <w:proofErr w:type="spellStart"/>
      <w:r w:rsidR="00815763" w:rsidRPr="00A15766">
        <w:rPr>
          <w:i/>
          <w:iCs/>
        </w:rPr>
        <w:t>T</w:t>
      </w:r>
      <w:r w:rsidR="00815763" w:rsidRPr="00A15766">
        <w:rPr>
          <w:i/>
          <w:iCs/>
          <w:vertAlign w:val="subscript"/>
        </w:rPr>
        <w:t>t</w:t>
      </w:r>
      <w:proofErr w:type="spellEnd"/>
      <w:r w:rsidR="00A15766">
        <w:rPr>
          <w:i/>
          <w:iCs/>
          <w:vertAlign w:val="subscript"/>
        </w:rPr>
        <w:t xml:space="preserve"> </w:t>
      </w:r>
      <w:r w:rsidR="00A15766">
        <w:t>son comportamientos suaves de la serie a largo plazo</w:t>
      </w:r>
      <w:r w:rsidR="00A15766" w:rsidRPr="00A15766">
        <w:t>,</w:t>
      </w:r>
      <w:ins w:id="37" w:author="Victor" w:date="2022-06-16T10:52:00Z">
        <w:r>
          <w:t xml:space="preserve"> la estacionalidad</w:t>
        </w:r>
      </w:ins>
      <w:r w:rsidR="00A15766">
        <w:t xml:space="preserve"> </w:t>
      </w:r>
      <w:proofErr w:type="spellStart"/>
      <w:r w:rsidR="00815763" w:rsidRPr="00A15766">
        <w:rPr>
          <w:i/>
          <w:iCs/>
        </w:rPr>
        <w:t>S</w:t>
      </w:r>
      <w:r w:rsidR="00815763" w:rsidRPr="00A15766">
        <w:rPr>
          <w:i/>
          <w:iCs/>
          <w:vertAlign w:val="subscript"/>
        </w:rPr>
        <w:t>t</w:t>
      </w:r>
      <w:proofErr w:type="spellEnd"/>
      <w:r w:rsidR="00A15766">
        <w:t xml:space="preserve"> son movimientos de oscilación dentro del año y</w:t>
      </w:r>
      <w:ins w:id="38" w:author="Victor" w:date="2022-06-16T10:52:00Z">
        <w:r>
          <w:t xml:space="preserve"> el componente irregular</w:t>
        </w:r>
      </w:ins>
      <w:r w:rsidR="00A15766">
        <w:t xml:space="preserve"> </w:t>
      </w:r>
      <w:proofErr w:type="spellStart"/>
      <w:r w:rsidR="00815763" w:rsidRPr="00A15766">
        <w:rPr>
          <w:i/>
          <w:iCs/>
        </w:rPr>
        <w:t>I</w:t>
      </w:r>
      <w:r w:rsidR="00815763" w:rsidRPr="00A15766">
        <w:rPr>
          <w:i/>
          <w:iCs/>
          <w:vertAlign w:val="subscript"/>
        </w:rPr>
        <w:t>t</w:t>
      </w:r>
      <w:proofErr w:type="spellEnd"/>
      <w:r w:rsidR="00A15766">
        <w:t xml:space="preserve"> son variaciones aleatorias a</w:t>
      </w:r>
      <w:r w:rsidR="00622463">
        <w:t xml:space="preserve">lrededor de las componentes anteriores. Es interesante aislar estas distintas componentes para </w:t>
      </w:r>
      <w:r w:rsidR="00ED76BB">
        <w:t>entender su comportamiento y as</w:t>
      </w:r>
      <w:r w:rsidR="00415240">
        <w:t>í poder hacer predicciones.</w:t>
      </w:r>
      <w:ins w:id="39" w:author="Victor" w:date="2022-06-16T10:53:00Z">
        <w:r w:rsidR="001A383C">
          <w:t xml:space="preserve"> </w:t>
        </w:r>
      </w:ins>
      <w:commentRangeStart w:id="40"/>
    </w:p>
    <w:p w14:paraId="6BF3BEC0" w14:textId="6A748450" w:rsidR="00415240" w:rsidRDefault="00415240">
      <w:pPr>
        <w:pStyle w:val="JENUINormal"/>
        <w:ind w:firstLine="0"/>
        <w:pPrChange w:id="41" w:author="Victor" w:date="2022-06-16T10:53:00Z">
          <w:pPr>
            <w:pStyle w:val="JENUINormal"/>
          </w:pPr>
        </w:pPrChange>
      </w:pPr>
      <w:r>
        <w:t xml:space="preserve">Por tanto, </w:t>
      </w:r>
      <w:commentRangeEnd w:id="40"/>
      <w:r w:rsidR="001A383C">
        <w:rPr>
          <w:rStyle w:val="Refdecomentario"/>
        </w:rPr>
        <w:commentReference w:id="40"/>
      </w:r>
      <w:r>
        <w:t>el objetivo de la red es capturar este tipo de oscilaciones, aprender los patrones que siguen y así poder hacer predicciones.</w:t>
      </w:r>
    </w:p>
    <w:p w14:paraId="5E3BF6CB" w14:textId="461B82DD" w:rsidR="004D28C5" w:rsidRDefault="004D28C5" w:rsidP="00920A10">
      <w:pPr>
        <w:pStyle w:val="JENUITtulo2"/>
        <w:tabs>
          <w:tab w:val="clear" w:pos="1191"/>
          <w:tab w:val="num" w:pos="578"/>
        </w:tabs>
        <w:ind w:left="510" w:hanging="510"/>
      </w:pPr>
      <w:r>
        <w:t>Construcción de la red neuronal</w:t>
      </w:r>
    </w:p>
    <w:p w14:paraId="5277C620" w14:textId="180FDBED" w:rsidR="00A40995" w:rsidRDefault="00AB797D" w:rsidP="00887EA2">
      <w:pPr>
        <w:pStyle w:val="JENUINormal"/>
      </w:pPr>
      <w:r>
        <w:t xml:space="preserve">Para </w:t>
      </w:r>
      <w:r w:rsidR="00B75AFA">
        <w:t>la construcción de la red neuronal</w:t>
      </w:r>
      <w:r>
        <w:t xml:space="preserve"> se </w:t>
      </w:r>
      <w:r w:rsidR="00F800B5">
        <w:t>va a</w:t>
      </w:r>
      <w:r>
        <w:t xml:space="preserve"> utilizar una estructura compuesta por 4 capas de entrada</w:t>
      </w:r>
      <w:r w:rsidR="001423E0">
        <w:t xml:space="preserve"> interconectadas</w:t>
      </w:r>
      <w:r w:rsidR="00B75AFA">
        <w:t>, que contienen</w:t>
      </w:r>
      <w:r>
        <w:t xml:space="preserve"> 50 neuronas en cada capa</w:t>
      </w:r>
      <w:r w:rsidR="001423E0">
        <w:t xml:space="preserve"> dándole así una elevada dimensionalidad para que el modelo pueda capturar correlaciones en el precio del bitcoin a un nivel mucho más complejo que si el modelo fuese sencillo</w:t>
      </w:r>
      <w:r w:rsidR="003B0C52">
        <w:t xml:space="preserve"> ya que no podría capturar correlaciones más avanzadas.</w:t>
      </w:r>
    </w:p>
    <w:p w14:paraId="11CE63B9" w14:textId="52C96CD5" w:rsidR="003B0C52" w:rsidRDefault="003B0C52" w:rsidP="003A4E61">
      <w:pPr>
        <w:pStyle w:val="JENUINormal"/>
        <w:rPr>
          <w:ins w:id="42" w:author="Daniel Ramos Hoogwout" w:date="2022-06-05T18:11:00Z"/>
        </w:rPr>
      </w:pPr>
      <w:r>
        <w:t xml:space="preserve">Tras cada capa de entrada se le añade una capa de </w:t>
      </w:r>
      <w:proofErr w:type="spellStart"/>
      <w:r w:rsidRPr="003B0C52">
        <w:rPr>
          <w:i/>
          <w:iCs/>
        </w:rPr>
        <w:t>dropout</w:t>
      </w:r>
      <w:proofErr w:type="spellEnd"/>
      <w:r>
        <w:t xml:space="preserve">, </w:t>
      </w:r>
      <w:r w:rsidR="00B75AFA">
        <w:t xml:space="preserve">que es </w:t>
      </w:r>
      <w:r>
        <w:t>una capa de olvido que se utiliza para desactivar</w:t>
      </w:r>
      <w:r w:rsidR="00F800B5">
        <w:t xml:space="preserve"> aleatoriamente</w:t>
      </w:r>
      <w:r>
        <w:t xml:space="preserve"> </w:t>
      </w:r>
      <w:r w:rsidR="00F800B5">
        <w:t>neuronas de la capa anterior y solo un cierto porcentaje de ellas pase la información hacia delante para prevenir el sobreajuste.</w:t>
      </w:r>
    </w:p>
    <w:p w14:paraId="1460FC0D" w14:textId="5BF5615E" w:rsidR="004E6A0B" w:rsidRPr="003B0C52" w:rsidRDefault="004E6A0B" w:rsidP="003A4E61">
      <w:pPr>
        <w:pStyle w:val="JENUINormal"/>
      </w:pPr>
      <w:r>
        <w:t xml:space="preserve">Este </w:t>
      </w:r>
      <w:proofErr w:type="spellStart"/>
      <w:r>
        <w:t>hiperparámetro</w:t>
      </w:r>
      <w:proofErr w:type="spellEnd"/>
      <w:r>
        <w:t xml:space="preserve"> se mantendrá constante para todos los modelos y se ha situado en un 20</w:t>
      </w:r>
      <w:ins w:id="43" w:author="Victor" w:date="2022-06-16T10:56:00Z">
        <w:r w:rsidR="004B4246">
          <w:t xml:space="preserve"> </w:t>
        </w:r>
      </w:ins>
      <w:r>
        <w:t>%, por tanto, solo un 80</w:t>
      </w:r>
      <w:ins w:id="44" w:author="Victor" w:date="2022-06-16T10:56:00Z">
        <w:r w:rsidR="004B4246">
          <w:t xml:space="preserve"> </w:t>
        </w:r>
      </w:ins>
      <w:r>
        <w:t>% de la información pasa de una capa de entrada a otra.</w:t>
      </w:r>
    </w:p>
    <w:p w14:paraId="2045B13E" w14:textId="527BED2E" w:rsidR="003057F6" w:rsidRDefault="008826F6" w:rsidP="003057F6">
      <w:pPr>
        <w:pStyle w:val="JENUITtulo2"/>
        <w:tabs>
          <w:tab w:val="clear" w:pos="1191"/>
          <w:tab w:val="num" w:pos="578"/>
        </w:tabs>
        <w:ind w:left="510" w:hanging="510"/>
      </w:pPr>
      <w:r>
        <w:t>C</w:t>
      </w:r>
      <w:r w:rsidR="00B75AFA">
        <w:t xml:space="preserve">omplejidad </w:t>
      </w:r>
      <w:r w:rsidR="00E13264">
        <w:t>de</w:t>
      </w:r>
      <w:r w:rsidR="00B75AFA">
        <w:t xml:space="preserve"> entrenamiento</w:t>
      </w:r>
    </w:p>
    <w:p w14:paraId="04356F5F" w14:textId="354778FF" w:rsidR="00D62731" w:rsidRDefault="006F0F94" w:rsidP="003057F6">
      <w:pPr>
        <w:pStyle w:val="JENUINormal"/>
        <w:rPr>
          <w:ins w:id="45" w:author="Victor" w:date="2022-06-16T11:00:00Z"/>
        </w:rPr>
      </w:pPr>
      <w:r w:rsidRPr="008C6E96">
        <w:rPr>
          <w:i/>
          <w:rPrChange w:id="46" w:author="Victor" w:date="2022-06-16T10:57:00Z">
            <w:rPr/>
          </w:rPrChange>
        </w:rPr>
        <w:t>A priori</w:t>
      </w:r>
      <w:r w:rsidRPr="003057F6">
        <w:t xml:space="preserve"> las redes neuronales pueden</w:t>
      </w:r>
      <w:r w:rsidR="008826F6">
        <w:t xml:space="preserve"> parece</w:t>
      </w:r>
      <w:r w:rsidR="0025060C">
        <w:t>r</w:t>
      </w:r>
      <w:r w:rsidRPr="003057F6">
        <w:t xml:space="preserve"> modelos sencillos que imitan a un cerebro humano y pueden aplicarse fácilmente a todo tipo de problemas</w:t>
      </w:r>
      <w:del w:id="47" w:author="Victor" w:date="2022-06-16T10:58:00Z">
        <w:r w:rsidRPr="003057F6" w:rsidDel="00EE4A57">
          <w:delText xml:space="preserve">, </w:delText>
        </w:r>
      </w:del>
      <w:ins w:id="48" w:author="Victor" w:date="2022-06-16T10:58:00Z">
        <w:r w:rsidR="00EE4A57">
          <w:t xml:space="preserve">; </w:t>
        </w:r>
      </w:ins>
      <w:r w:rsidRPr="003057F6">
        <w:t xml:space="preserve">nada más lejos de la realidad, </w:t>
      </w:r>
      <w:ins w:id="49" w:author="Victor" w:date="2022-06-16T10:58:00Z">
        <w:r w:rsidR="00EE4A57">
          <w:t xml:space="preserve">porque </w:t>
        </w:r>
      </w:ins>
      <w:r w:rsidRPr="003057F6">
        <w:t>son modelos muy complejos que requieren de ajustes muy minuciosos para poder obtener resultados aceptables.</w:t>
      </w:r>
      <w:r w:rsidR="003057F6">
        <w:t xml:space="preserve"> </w:t>
      </w:r>
      <w:r w:rsidRPr="003057F6">
        <w:t>Las redes neuronales recurrentes son especialmente complejas a la hora de ser entrenadas</w:t>
      </w:r>
      <w:del w:id="50" w:author="Victor" w:date="2022-06-16T10:59:00Z">
        <w:r w:rsidRPr="003057F6" w:rsidDel="00D62731">
          <w:delText xml:space="preserve"> ya</w:delText>
        </w:r>
      </w:del>
      <w:ins w:id="51" w:author="Victor" w:date="2022-06-16T10:59:00Z">
        <w:r w:rsidR="00D62731">
          <w:t>. A</w:t>
        </w:r>
      </w:ins>
      <w:del w:id="52" w:author="Victor" w:date="2022-06-16T10:59:00Z">
        <w:r w:rsidRPr="003057F6" w:rsidDel="00D62731">
          <w:delText xml:space="preserve"> a</w:delText>
        </w:r>
      </w:del>
      <w:del w:id="53" w:author="Victor" w:date="2022-06-16T10:58:00Z">
        <w:r w:rsidRPr="003057F6" w:rsidDel="00CF7517">
          <w:delText xml:space="preserve"> </w:delText>
        </w:r>
      </w:del>
      <w:r w:rsidRPr="003057F6">
        <w:t>parte del problema del desvanecimiento del gradiente</w:t>
      </w:r>
      <w:r w:rsidR="00E05C57">
        <w:fldChar w:fldCharType="begin"/>
      </w:r>
      <w:r w:rsidR="00DB1B31">
        <w:instrText xml:space="preserve"> ADDIN ZOTERO_ITEM CSL_CITATION {"citationID":"dr9oEmTZ","properties":{"formattedCitation":"[3]","plainCitation":"[3]","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rsidR="00E05C57">
        <w:fldChar w:fldCharType="separate"/>
      </w:r>
      <w:r w:rsidR="00DB1B31" w:rsidRPr="00DB1B31">
        <w:t>[3]</w:t>
      </w:r>
      <w:r w:rsidR="00E05C57">
        <w:fldChar w:fldCharType="end"/>
      </w:r>
      <w:ins w:id="54" w:author="Victor" w:date="2022-06-16T10:58:00Z">
        <w:r w:rsidR="00CF7517">
          <w:t xml:space="preserve"> </w:t>
        </w:r>
      </w:ins>
      <w:del w:id="55" w:author="Daniel Ramos Hoogwout" w:date="2022-07-03T12:54:00Z">
        <w:r w:rsidRPr="00CF7517" w:rsidDel="00E05C57">
          <w:rPr>
            <w:highlight w:val="yellow"/>
            <w:rPrChange w:id="56" w:author="Victor" w:date="2022-06-16T10:59:00Z">
              <w:rPr/>
            </w:rPrChange>
          </w:rPr>
          <w:delText>[paper]</w:delText>
        </w:r>
        <w:r w:rsidRPr="003057F6" w:rsidDel="00E05C57">
          <w:delText xml:space="preserve"> </w:delText>
        </w:r>
      </w:del>
      <w:r w:rsidRPr="003057F6">
        <w:t>comentado anteriormente</w:t>
      </w:r>
      <w:ins w:id="57" w:author="Victor" w:date="2022-06-16T10:59:00Z">
        <w:r w:rsidR="00D62731">
          <w:t>,</w:t>
        </w:r>
      </w:ins>
      <w:r w:rsidRPr="003057F6">
        <w:t xml:space="preserve"> también existe un grado de aleatoriedad muy elevado al iniciar el modelo que puede afectar el ritmo de aprendizaje o incluso que el modelo aprenda de manera ilógica. </w:t>
      </w:r>
      <w:del w:id="58" w:author="Victor" w:date="2022-06-16T10:59:00Z">
        <w:r w:rsidRPr="003057F6" w:rsidDel="00D62731">
          <w:delText xml:space="preserve">También </w:delText>
        </w:r>
      </w:del>
      <w:ins w:id="59" w:author="Victor" w:date="2022-06-16T10:59:00Z">
        <w:r w:rsidR="00D62731">
          <w:t>Asimismo,</w:t>
        </w:r>
        <w:r w:rsidR="00D62731" w:rsidRPr="003057F6">
          <w:t xml:space="preserve"> </w:t>
        </w:r>
      </w:ins>
      <w:r w:rsidRPr="003057F6">
        <w:t xml:space="preserve">la </w:t>
      </w:r>
      <w:r w:rsidRPr="003057F6">
        <w:t xml:space="preserve">estructura o arquitectura escogida e incluso los </w:t>
      </w:r>
      <w:proofErr w:type="spellStart"/>
      <w:r w:rsidRPr="003057F6">
        <w:t>hiperparámetros</w:t>
      </w:r>
      <w:proofErr w:type="spellEnd"/>
      <w:r w:rsidRPr="003057F6">
        <w:t xml:space="preserve"> escogidos puede</w:t>
      </w:r>
      <w:ins w:id="60" w:author="Victor" w:date="2022-06-16T10:59:00Z">
        <w:r w:rsidR="00D62731">
          <w:t>n</w:t>
        </w:r>
      </w:ins>
      <w:r w:rsidRPr="003057F6">
        <w:t xml:space="preserve"> tener una importancia significativa. </w:t>
      </w:r>
    </w:p>
    <w:p w14:paraId="056833CF" w14:textId="14C44F97" w:rsidR="00E13264" w:rsidRPr="003057F6" w:rsidRDefault="00D62731" w:rsidP="003057F6">
      <w:pPr>
        <w:pStyle w:val="JENUINormal"/>
      </w:pPr>
      <w:ins w:id="61" w:author="Victor" w:date="2022-06-16T11:00:00Z">
        <w:r>
          <w:t xml:space="preserve"> </w:t>
        </w:r>
      </w:ins>
      <w:r w:rsidR="006F0F94" w:rsidRPr="003057F6">
        <w:t>Todos estos factores juegan un papel fundamental en la dificultad de entrenar una red neuronal</w:t>
      </w:r>
      <w:ins w:id="62" w:author="Victor" w:date="2022-06-16T11:00:00Z">
        <w:r>
          <w:t>,</w:t>
        </w:r>
      </w:ins>
      <w:r w:rsidR="006F0F94" w:rsidRPr="003057F6">
        <w:t xml:space="preserve"> y entender los efectos que tienen estos factores está</w:t>
      </w:r>
      <w:del w:id="63" w:author="Victor" w:date="2022-06-16T11:00:00Z">
        <w:r w:rsidR="006F0F94" w:rsidRPr="003057F6" w:rsidDel="00D62731">
          <w:delText>n</w:delText>
        </w:r>
      </w:del>
      <w:r w:rsidR="006F0F94" w:rsidRPr="003057F6">
        <w:t xml:space="preserve"> aún por determinar en investigac</w:t>
      </w:r>
      <w:r w:rsidR="00711309">
        <w:t>iones</w:t>
      </w:r>
      <w:r w:rsidR="006F0F94" w:rsidRPr="003057F6">
        <w:t xml:space="preserve"> en curso</w:t>
      </w:r>
      <w:r w:rsidR="006A1D0C">
        <w:fldChar w:fldCharType="begin"/>
      </w:r>
      <w:r w:rsidR="00DB1B31">
        <w:instrText xml:space="preserve"> ADDIN ZOTERO_ITEM CSL_CITATION {"citationID":"vbniePIy","properties":{"formattedCitation":"[5]","plainCitation":"[5]","noteIndex":0},"citationItems":[{"id":15,"uris":["http://zotero.org/users/9733613/items/Z876DUCH"],"itemData":{"id":15,"type":"article-journal","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language":"en","page":"9","source":"Zotero","title":"On the diﬃculty of training recurrent neural networks","author":[{"family":"Pascanu","given":"Razvan"},{"family":"Mikolov","given":"Tomas"},{"family":"Bengio","given":"Yoshua"}]}}],"schema":"https://github.com/citation-style-language/schema/raw/master/csl-citation.json"} </w:instrText>
      </w:r>
      <w:r w:rsidR="006A1D0C">
        <w:fldChar w:fldCharType="separate"/>
      </w:r>
      <w:r w:rsidR="00DB1B31" w:rsidRPr="00DB1B31">
        <w:t>[5]</w:t>
      </w:r>
      <w:r w:rsidR="006A1D0C">
        <w:fldChar w:fldCharType="end"/>
      </w:r>
      <w:ins w:id="64" w:author="Daniel Ramos Hoogwout" w:date="2022-07-03T12:52:00Z">
        <w:r w:rsidR="0043141C">
          <w:t xml:space="preserve">. </w:t>
        </w:r>
      </w:ins>
      <w:del w:id="65" w:author="Daniel Ramos Hoogwout" w:date="2022-07-03T12:52:00Z">
        <w:r w:rsidR="006F0F94" w:rsidRPr="003057F6" w:rsidDel="0043141C">
          <w:delText xml:space="preserve"> </w:delText>
        </w:r>
        <w:r w:rsidR="006F0F94" w:rsidRPr="00D62731" w:rsidDel="0043141C">
          <w:rPr>
            <w:highlight w:val="yellow"/>
            <w:rPrChange w:id="66" w:author="Victor" w:date="2022-06-16T11:00:00Z">
              <w:rPr/>
            </w:rPrChange>
          </w:rPr>
          <w:delText>[</w:delText>
        </w:r>
      </w:del>
      <w:customXmlInsRangeStart w:id="67" w:author="Daniel Ramos Hoogwout" w:date="2022-06-30T16:52:00Z"/>
      <w:sdt>
        <w:sdtPr>
          <w:rPr>
            <w:color w:val="000000"/>
            <w:highlight w:val="yellow"/>
          </w:rPr>
          <w:tag w:val="MENDELEY_CITATION_v3_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"/>
          <w:id w:val="812905641"/>
          <w:placeholder>
            <w:docPart w:val="DefaultPlaceholder_-1854013440"/>
          </w:placeholder>
        </w:sdtPr>
        <w:sdtEndPr/>
        <w:sdtContent>
          <w:customXmlInsRangeEnd w:id="67"/>
          <w:del w:id="68" w:author="Daniel Ramos Hoogwout" w:date="2022-06-30T16:52:00Z">
            <w:r w:rsidR="006F0F94" w:rsidRPr="0076177D" w:rsidDel="0076177D">
              <w:rPr>
                <w:color w:val="000000"/>
                <w:highlight w:val="yellow"/>
                <w:rPrChange w:id="69" w:author="Daniel Ramos Hoogwout" w:date="2022-06-30T16:52:00Z">
                  <w:rPr/>
                </w:rPrChange>
              </w:rPr>
              <w:delText>paper web</w:delText>
            </w:r>
          </w:del>
          <w:customXmlInsRangeStart w:id="70" w:author="Daniel Ramos Hoogwout" w:date="2022-06-30T16:52:00Z"/>
        </w:sdtContent>
      </w:sdt>
      <w:customXmlInsRangeEnd w:id="70"/>
      <w:del w:id="71" w:author="Daniel Ramos Hoogwout" w:date="2022-07-03T12:52:00Z">
        <w:r w:rsidR="006F0F94" w:rsidRPr="00D62731" w:rsidDel="0043141C">
          <w:rPr>
            <w:highlight w:val="yellow"/>
            <w:rPrChange w:id="72" w:author="Victor" w:date="2022-06-16T11:00:00Z">
              <w:rPr/>
            </w:rPrChange>
          </w:rPr>
          <w:delText>]</w:delText>
        </w:r>
        <w:r w:rsidR="006F0F94" w:rsidRPr="003057F6" w:rsidDel="0043141C">
          <w:delText xml:space="preserve">. </w:delText>
        </w:r>
      </w:del>
      <w:r w:rsidR="006F0F94" w:rsidRPr="003057F6">
        <w:t>Por lo tanto, entrenar este tipo de redes requiere de un nivel de pericia elevado y numerosos intentos de prueba y error hasta alcanzar objetivos aceptables. Por esta razón</w:t>
      </w:r>
      <w:ins w:id="73" w:author="Victor" w:date="2022-06-16T11:01:00Z">
        <w:r w:rsidR="007E2CDF">
          <w:t>,</w:t>
        </w:r>
      </w:ins>
      <w:r w:rsidR="006F0F94" w:rsidRPr="003057F6">
        <w:t xml:space="preserve"> en este estudio se va a intentar limitar el número de variables escogidas arbitrariamente para poder obtener resultados objetivos y co</w:t>
      </w:r>
      <w:r w:rsidR="003057F6">
        <w:t>m</w:t>
      </w:r>
      <w:r w:rsidR="006F0F94" w:rsidRPr="003057F6">
        <w:t>par</w:t>
      </w:r>
      <w:r w:rsidR="00711309">
        <w:t>a</w:t>
      </w:r>
      <w:r w:rsidR="006F0F94" w:rsidRPr="003057F6">
        <w:t>bles.</w:t>
      </w:r>
    </w:p>
    <w:p w14:paraId="44ABBDC6" w14:textId="77777777" w:rsidR="003057F6" w:rsidRPr="003057F6" w:rsidDel="006F0F94" w:rsidRDefault="003057F6" w:rsidP="003057F6">
      <w:pPr>
        <w:pStyle w:val="JENUINormal"/>
        <w:rPr>
          <w:del w:id="74" w:author="Daniel Ramos Hoogwout" w:date="2022-05-30T17:17:00Z"/>
        </w:rPr>
      </w:pPr>
    </w:p>
    <w:p w14:paraId="348BC37B" w14:textId="2A088DBD" w:rsidR="00A326CA" w:rsidRDefault="003749D8" w:rsidP="005A2EC0">
      <w:pPr>
        <w:pStyle w:val="JENUITtulo2"/>
        <w:tabs>
          <w:tab w:val="clear" w:pos="1191"/>
          <w:tab w:val="num" w:pos="578"/>
        </w:tabs>
        <w:ind w:left="510" w:hanging="510"/>
      </w:pPr>
      <w:bookmarkStart w:id="75" w:name="_Hlk103699201"/>
      <w:r>
        <w:t>Modelo inicial</w:t>
      </w:r>
      <w:r w:rsidR="00C9605D">
        <w:t xml:space="preserve"> e </w:t>
      </w:r>
      <w:proofErr w:type="spellStart"/>
      <w:r w:rsidR="00C9605D">
        <w:t>hiperparametrización</w:t>
      </w:r>
      <w:proofErr w:type="spellEnd"/>
    </w:p>
    <w:p w14:paraId="68E7321C" w14:textId="68EC7EF7" w:rsidR="00555E9D" w:rsidRDefault="00AB797D" w:rsidP="00555E9D">
      <w:pPr>
        <w:pStyle w:val="JENUINormal"/>
      </w:pPr>
      <w:r w:rsidRPr="00AB797D">
        <w:t xml:space="preserve">Se comienza con un modelo sencillo para establecer una base sobre la cual introducir cambios y mejorar el poder predictivo del modelo. El modelo inicial solo toma como </w:t>
      </w:r>
      <w:r w:rsidRPr="0007301C">
        <w:rPr>
          <w:i/>
        </w:rPr>
        <w:t xml:space="preserve">input </w:t>
      </w:r>
      <w:r w:rsidRPr="00AB797D">
        <w:t>los precios de apertura pasados</w:t>
      </w:r>
      <w:r w:rsidR="0015114C">
        <w:t xml:space="preserve">, por </w:t>
      </w:r>
      <w:del w:id="76" w:author="Victor" w:date="2022-06-16T11:01:00Z">
        <w:r w:rsidR="0015114C" w:rsidDel="00827317">
          <w:delText>tanto,</w:delText>
        </w:r>
      </w:del>
      <w:ins w:id="77" w:author="Victor" w:date="2022-06-16T11:01:00Z">
        <w:r w:rsidR="00827317">
          <w:t>lo que</w:t>
        </w:r>
      </w:ins>
      <w:r w:rsidR="0015114C">
        <w:t xml:space="preserve"> inicialmente podría describirse de la siguiente manera:</w:t>
      </w:r>
    </w:p>
    <w:p w14:paraId="74126654" w14:textId="77777777" w:rsidR="00555E9D" w:rsidRPr="00555E9D" w:rsidRDefault="00555E9D" w:rsidP="00555E9D">
      <w:pPr>
        <w:pStyle w:val="JENUINormal"/>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8" w:author="Victor" w:date="2022-06-16T11:08:00Z">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3681"/>
        <w:gridCol w:w="490"/>
        <w:tblGridChange w:id="79">
          <w:tblGrid>
            <w:gridCol w:w="3681"/>
            <w:gridCol w:w="490"/>
          </w:tblGrid>
        </w:tblGridChange>
      </w:tblGrid>
      <w:tr w:rsidR="00555E9D" w14:paraId="3757A917" w14:textId="77777777" w:rsidTr="00C61879">
        <w:trPr>
          <w:trHeight w:val="315"/>
        </w:trPr>
        <w:tc>
          <w:tcPr>
            <w:tcW w:w="3681" w:type="dxa"/>
            <w:tcPrChange w:id="80" w:author="Victor" w:date="2022-06-16T11:08:00Z">
              <w:tcPr>
                <w:tcW w:w="3681" w:type="dxa"/>
              </w:tcPr>
            </w:tcPrChange>
          </w:tcPr>
          <w:p w14:paraId="43ADBA1F" w14:textId="64FED7B4" w:rsidR="00555E9D" w:rsidRDefault="006245DF">
            <w:pPr>
              <w:pStyle w:val="JENUINormal"/>
              <w:ind w:firstLine="0"/>
              <w:jc w:val="center"/>
              <w:pPrChange w:id="81" w:author="Victor" w:date="2022-06-16T11:13:00Z">
                <w:pPr>
                  <w:pStyle w:val="JENUINormal"/>
                  <w:ind w:firstLine="0"/>
                </w:pPr>
              </w:pPrChange>
            </w:pPr>
            <m:oMath>
              <m:sSub>
                <m:sSubPr>
                  <m:ctrlPr>
                    <w:rPr>
                      <w:rFonts w:ascii="Cambria Math" w:hAnsi="Cambria Math"/>
                      <w:i/>
                    </w:rPr>
                  </m:ctrlPr>
                </m:sSubPr>
                <m:e>
                  <m:r>
                    <w:del w:id="82" w:author="Victor" w:date="2022-06-16T11:13:00Z">
                      <w:rPr>
                        <w:rFonts w:ascii="Cambria Math" w:hAnsi="Cambria Math"/>
                      </w:rPr>
                      <m:t>X</m:t>
                    </w:del>
                  </m:r>
                  <m:r>
                    <w:ins w:id="83" w:author="Victor" w:date="2022-06-16T11:13:00Z">
                      <w:rPr>
                        <w:rFonts w:ascii="Cambria Math" w:hAnsi="Cambria Math"/>
                      </w:rPr>
                      <m:t>y</m:t>
                    </w:ins>
                  </m:r>
                </m:e>
                <m:sub>
                  <m:r>
                    <w:rPr>
                      <w:rFonts w:ascii="Cambria Math" w:hAnsi="Cambria Math"/>
                    </w:rPr>
                    <m:t>t</m:t>
                  </m:r>
                </m:sub>
              </m:sSub>
              <m:r>
                <w:rPr>
                  <w:rFonts w:ascii="Cambria Math" w:hAnsi="Cambria Math"/>
                </w:rPr>
                <m:t>=α+</m:t>
              </m:r>
              <m:sSub>
                <m:sSubPr>
                  <m:ctrlPr>
                    <w:rPr>
                      <w:rFonts w:ascii="Cambria Math" w:hAnsi="Cambria Math"/>
                      <w:i/>
                    </w:rPr>
                  </m:ctrlPr>
                </m:sSubPr>
                <m:e>
                  <m:r>
                    <w:rPr>
                      <w:rFonts w:ascii="Cambria Math" w:hAnsi="Cambria Math"/>
                    </w:rPr>
                    <m:t>θ</m:t>
                  </m:r>
                </m:e>
                <m:sub>
                  <m:r>
                    <w:rPr>
                      <w:rFonts w:ascii="Cambria Math" w:hAnsi="Cambria Math"/>
                    </w:rPr>
                    <m:t>1</m:t>
                  </m:r>
                </m:sub>
              </m:sSub>
              <m:sSub>
                <m:sSubPr>
                  <m:ctrlPr>
                    <w:rPr>
                      <w:rFonts w:ascii="Cambria Math" w:hAnsi="Cambria Math"/>
                      <w:i/>
                    </w:rPr>
                  </m:ctrlPr>
                </m:sSubPr>
                <m:e>
                  <m:r>
                    <w:del w:id="84" w:author="Victor" w:date="2022-06-16T11:13:00Z">
                      <w:rPr>
                        <w:rFonts w:ascii="Cambria Math" w:hAnsi="Cambria Math"/>
                      </w:rPr>
                      <m:t>X</m:t>
                    </w:del>
                  </m:r>
                  <m:r>
                    <w:ins w:id="85" w:author="Victor" w:date="2022-06-16T11:13:00Z">
                      <w:rPr>
                        <w:rFonts w:ascii="Cambria Math" w:hAnsi="Cambria Math"/>
                      </w:rPr>
                      <m:t>y</m:t>
                    </w:ins>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p</m:t>
                  </m:r>
                </m:sub>
              </m:sSub>
              <m:sSub>
                <m:sSubPr>
                  <m:ctrlPr>
                    <w:rPr>
                      <w:rFonts w:ascii="Cambria Math" w:hAnsi="Cambria Math"/>
                      <w:i/>
                    </w:rPr>
                  </m:ctrlPr>
                </m:sSubPr>
                <m:e>
                  <m:r>
                    <w:ins w:id="86" w:author="Victor" w:date="2022-06-16T11:13:00Z">
                      <w:rPr>
                        <w:rFonts w:ascii="Cambria Math" w:hAnsi="Cambria Math"/>
                      </w:rPr>
                      <m:t>y</m:t>
                    </w:ins>
                  </m:r>
                  <m:r>
                    <w:del w:id="87" w:author="Victor" w:date="2022-06-16T11:13:00Z">
                      <w:rPr>
                        <w:rFonts w:ascii="Cambria Math" w:hAnsi="Cambria Math"/>
                      </w:rPr>
                      <m:t>X</m:t>
                    </w:del>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m:t>
                  </m:r>
                </m:sub>
              </m:sSub>
            </m:oMath>
            <w:ins w:id="88" w:author="Victor" w:date="2022-06-16T11:01:00Z">
              <w:r w:rsidR="00FD73CF">
                <w:t>,</w:t>
              </w:r>
            </w:ins>
          </w:p>
        </w:tc>
        <w:tc>
          <w:tcPr>
            <w:tcW w:w="490" w:type="dxa"/>
            <w:tcBorders>
              <w:left w:val="nil"/>
            </w:tcBorders>
            <w:tcPrChange w:id="89" w:author="Victor" w:date="2022-06-16T11:08:00Z">
              <w:tcPr>
                <w:tcW w:w="490" w:type="dxa"/>
                <w:tcBorders>
                  <w:left w:val="nil"/>
                </w:tcBorders>
              </w:tcPr>
            </w:tcPrChange>
          </w:tcPr>
          <w:p w14:paraId="7ACA20C2" w14:textId="4E3A39C8" w:rsidR="00555E9D" w:rsidRDefault="00555E9D">
            <w:pPr>
              <w:pStyle w:val="JENUINormal"/>
              <w:ind w:firstLine="0"/>
              <w:jc w:val="right"/>
              <w:pPrChange w:id="90" w:author="Victor" w:date="2022-06-16T11:01:00Z">
                <w:pPr>
                  <w:pStyle w:val="JENUINormal"/>
                  <w:ind w:firstLine="0"/>
                </w:pPr>
              </w:pPrChange>
            </w:pPr>
            <w:r>
              <w:t>(2)</w:t>
            </w:r>
          </w:p>
        </w:tc>
      </w:tr>
    </w:tbl>
    <w:p w14:paraId="1F4A47D8" w14:textId="77777777" w:rsidR="00C20FCF" w:rsidDel="00C61879" w:rsidRDefault="00C20FCF" w:rsidP="003A2868">
      <w:pPr>
        <w:pStyle w:val="JENUINormal"/>
        <w:rPr>
          <w:del w:id="91" w:author="Victor" w:date="2022-06-16T11:08:00Z"/>
        </w:rPr>
      </w:pPr>
    </w:p>
    <w:p w14:paraId="23104022" w14:textId="72F90049" w:rsidR="003A2868" w:rsidRDefault="00E00545">
      <w:pPr>
        <w:pStyle w:val="JENUINormal"/>
        <w:ind w:firstLine="0"/>
        <w:pPrChange w:id="92" w:author="Victor" w:date="2022-06-16T11:02:00Z">
          <w:pPr>
            <w:pStyle w:val="JENUINormal"/>
          </w:pPr>
        </w:pPrChange>
      </w:pPr>
      <w:ins w:id="93" w:author="Victor" w:date="2022-06-16T11:02:00Z">
        <w:r>
          <w:t xml:space="preserve">donde </w:t>
        </w:r>
      </w:ins>
      <m:oMath>
        <m:sSub>
          <m:sSubPr>
            <m:ctrlPr>
              <w:ins w:id="94" w:author="Victor" w:date="2022-06-16T11:02:00Z">
                <w:rPr>
                  <w:rFonts w:ascii="Cambria Math" w:hAnsi="Cambria Math"/>
                  <w:i/>
                </w:rPr>
              </w:ins>
            </m:ctrlPr>
          </m:sSubPr>
          <m:e>
            <m:r>
              <w:ins w:id="95" w:author="Victor" w:date="2022-06-16T11:02:00Z">
                <w:rPr>
                  <w:rFonts w:ascii="Cambria Math" w:hAnsi="Cambria Math"/>
                </w:rPr>
                <m:t>ϵ</m:t>
              </w:ins>
            </m:r>
          </m:e>
          <m:sub>
            <m:r>
              <w:ins w:id="96" w:author="Victor" w:date="2022-06-16T11:02:00Z">
                <w:rPr>
                  <w:rFonts w:ascii="Cambria Math" w:hAnsi="Cambria Math"/>
                </w:rPr>
                <m:t>t</m:t>
              </w:ins>
            </m:r>
          </m:sub>
        </m:sSub>
        <m:r>
          <w:ins w:id="97" w:author="Victor" w:date="2022-06-16T11:05:00Z">
            <w:rPr>
              <w:rFonts w:ascii="Cambria Math" w:hAnsi="Cambria Math"/>
              <w:rPrChange w:id="98" w:author="Victor" w:date="2022-06-16T11:06:00Z">
                <w:rPr>
                  <w:rFonts w:ascii="Cambria Math" w:hAnsi="Cambria Math"/>
                  <w:sz w:val="16"/>
                  <w:szCs w:val="16"/>
                </w:rPr>
              </w:rPrChange>
            </w:rPr>
            <m:t xml:space="preserve"> </m:t>
          </w:ins>
        </m:r>
        <m:limUpp>
          <m:limUppPr>
            <m:ctrlPr>
              <w:ins w:id="99" w:author="Victor" w:date="2022-06-16T11:07:00Z">
                <w:rPr>
                  <w:rFonts w:ascii="Cambria Math" w:hAnsi="Cambria Math"/>
                  <w:i/>
                </w:rPr>
              </w:ins>
            </m:ctrlPr>
          </m:limUppPr>
          <m:e>
            <m:r>
              <w:ins w:id="100" w:author="Victor" w:date="2022-06-16T11:07:00Z">
                <w:rPr>
                  <w:rFonts w:ascii="Cambria Math" w:hAnsi="Cambria Math"/>
                </w:rPr>
                <m:t>~</m:t>
              </w:ins>
            </m:r>
          </m:e>
          <m:lim>
            <m:r>
              <w:ins w:id="101" w:author="Victor" w:date="2022-06-16T11:07:00Z">
                <w:rPr>
                  <w:rFonts w:ascii="Cambria Math" w:hAnsi="Cambria Math"/>
                </w:rPr>
                <m:t>i.i.d.</m:t>
              </w:ins>
            </m:r>
            <m:r>
              <w:del w:id="102" w:author="Victor" w:date="2022-06-16T11:07:00Z">
                <w:rPr>
                  <w:rFonts w:ascii="Cambria Math" w:hAnsi="Cambria Math"/>
                </w:rPr>
                <m:t>@</m:t>
              </w:del>
            </m:r>
          </m:lim>
        </m:limUpp>
        <m:r>
          <w:ins w:id="103" w:author="Victor" w:date="2022-06-16T11:07:00Z">
            <w:rPr>
              <w:rFonts w:ascii="Cambria Math" w:hAnsi="Cambria Math"/>
            </w:rPr>
            <m:t>N</m:t>
          </w:ins>
        </m:r>
        <m:d>
          <m:dPr>
            <m:ctrlPr>
              <w:ins w:id="104" w:author="Victor" w:date="2022-06-16T11:07:00Z">
                <w:rPr>
                  <w:rFonts w:ascii="Cambria Math" w:hAnsi="Cambria Math"/>
                  <w:i/>
                </w:rPr>
              </w:ins>
            </m:ctrlPr>
          </m:dPr>
          <m:e>
            <m:r>
              <w:ins w:id="105" w:author="Victor" w:date="2022-06-16T11:07:00Z">
                <w:rPr>
                  <w:rFonts w:ascii="Cambria Math" w:hAnsi="Cambria Math"/>
                </w:rPr>
                <m:t>0,</m:t>
              </w:ins>
            </m:r>
            <m:sSubSup>
              <m:sSubSupPr>
                <m:ctrlPr>
                  <w:ins w:id="106" w:author="Victor" w:date="2022-06-16T11:07:00Z">
                    <w:rPr>
                      <w:rFonts w:ascii="Cambria Math" w:hAnsi="Cambria Math"/>
                      <w:i/>
                    </w:rPr>
                  </w:ins>
                </m:ctrlPr>
              </m:sSubSupPr>
              <m:e>
                <m:r>
                  <w:ins w:id="107" w:author="Victor" w:date="2022-06-16T11:07:00Z">
                    <w:rPr>
                      <w:rFonts w:ascii="Cambria Math" w:hAnsi="Cambria Math"/>
                    </w:rPr>
                    <m:t>σ</m:t>
                  </w:ins>
                </m:r>
              </m:e>
              <m:sub>
                <m:r>
                  <w:ins w:id="108" w:author="Victor" w:date="2022-06-16T11:08:00Z">
                    <w:rPr>
                      <w:rFonts w:ascii="Cambria Math" w:hAnsi="Cambria Math"/>
                    </w:rPr>
                    <m:t>ϵ</m:t>
                  </w:ins>
                </m:r>
              </m:sub>
              <m:sup>
                <m:r>
                  <w:ins w:id="109" w:author="Victor" w:date="2022-06-16T11:07:00Z">
                    <w:rPr>
                      <w:rFonts w:ascii="Cambria Math" w:hAnsi="Cambria Math"/>
                    </w:rPr>
                    <m:t>2</m:t>
                  </w:ins>
                </m:r>
              </m:sup>
            </m:sSubSup>
          </m:e>
        </m:d>
        <m:r>
          <w:ins w:id="110" w:author="Victor" w:date="2022-06-16T11:02:00Z">
            <w:rPr>
              <w:rFonts w:ascii="Cambria Math" w:hAnsi="Cambria Math"/>
            </w:rPr>
            <m:t xml:space="preserve"> </m:t>
          </w:ins>
        </m:r>
      </m:oMath>
      <w:ins w:id="111" w:author="Victor" w:date="2022-06-16T11:08:00Z">
        <w:r w:rsidR="004817DE">
          <w:t>es un ruido blanco</w:t>
        </w:r>
        <w:r w:rsidR="00C61879">
          <w:t xml:space="preserve">. </w:t>
        </w:r>
      </w:ins>
      <w:ins w:id="112" w:author="Victor" w:date="2022-06-16T11:09:00Z">
        <w:r w:rsidR="00C61879">
          <w:t>La Ecuación (2) tendría</w:t>
        </w:r>
      </w:ins>
      <w:del w:id="113" w:author="Victor" w:date="2022-06-16T11:02:00Z">
        <w:r w:rsidR="003A2868" w:rsidDel="00E00545">
          <w:delText xml:space="preserve"> </w:delText>
        </w:r>
      </w:del>
      <w:del w:id="114" w:author="Victor" w:date="2022-06-16T11:09:00Z">
        <w:r w:rsidR="003A2868" w:rsidDel="00C61879">
          <w:delText>Sería</w:delText>
        </w:r>
      </w:del>
      <w:r w:rsidR="003A2868">
        <w:t xml:space="preserve"> la forma de un AR(</w:t>
      </w:r>
      <w:r w:rsidR="003A2868" w:rsidRPr="00C61879">
        <w:rPr>
          <w:i/>
          <w:rPrChange w:id="115" w:author="Victor" w:date="2022-06-16T11:09:00Z">
            <w:rPr/>
          </w:rPrChange>
        </w:rPr>
        <w:t>p</w:t>
      </w:r>
      <w:r w:rsidR="003A2868">
        <w:t xml:space="preserve">), un </w:t>
      </w:r>
      <w:ins w:id="116" w:author="Victor" w:date="2022-06-16T11:09:00Z">
        <w:r w:rsidR="00C61879">
          <w:t xml:space="preserve">modelo </w:t>
        </w:r>
      </w:ins>
      <w:r w:rsidR="003A2868">
        <w:t>autorregresivo</w:t>
      </w:r>
      <w:commentRangeStart w:id="117"/>
      <w:commentRangeStart w:id="118"/>
      <w:commentRangeEnd w:id="117"/>
      <w:r w:rsidR="003A2868" w:rsidRPr="0025060C">
        <w:commentReference w:id="117"/>
      </w:r>
      <w:commentRangeEnd w:id="118"/>
      <w:r w:rsidR="00EA2FB5">
        <w:rPr>
          <w:rStyle w:val="Refdecomentario"/>
        </w:rPr>
        <w:commentReference w:id="118"/>
      </w:r>
      <w:r w:rsidR="003A2868">
        <w:t xml:space="preserve"> de orden </w:t>
      </w:r>
      <w:r w:rsidR="003A2868" w:rsidRPr="00C61879">
        <w:rPr>
          <w:i/>
          <w:rPrChange w:id="119" w:author="Victor" w:date="2022-06-16T11:09:00Z">
            <w:rPr/>
          </w:rPrChange>
        </w:rPr>
        <w:t>p</w:t>
      </w:r>
      <w:ins w:id="120" w:author="Victor" w:date="2022-06-16T11:09:00Z">
        <w:r w:rsidR="00C61879">
          <w:t>,</w:t>
        </w:r>
      </w:ins>
      <w:r w:rsidR="003A2868" w:rsidRPr="00C61879">
        <w:rPr>
          <w:i/>
          <w:rPrChange w:id="121" w:author="Victor" w:date="2022-06-16T11:09:00Z">
            <w:rPr/>
          </w:rPrChange>
        </w:rPr>
        <w:t xml:space="preserve"> </w:t>
      </w:r>
      <w:r w:rsidR="003A2868">
        <w:t xml:space="preserve">donde </w:t>
      </w:r>
      <w:r w:rsidR="003A2868" w:rsidRPr="00C61879">
        <w:rPr>
          <w:i/>
          <w:rPrChange w:id="122" w:author="Victor" w:date="2022-06-16T11:09:00Z">
            <w:rPr/>
          </w:rPrChange>
        </w:rPr>
        <w:t>p</w:t>
      </w:r>
      <w:r w:rsidR="003A2868">
        <w:t xml:space="preserve"> sería el número de periodos atrás en el tiempo que la red neuronal es capaz de observar.</w:t>
      </w:r>
    </w:p>
    <w:p w14:paraId="13691EF5" w14:textId="595B6A77" w:rsidR="00C9605D" w:rsidRDefault="00AB797D" w:rsidP="00555E9D">
      <w:pPr>
        <w:pStyle w:val="JENUINormal"/>
      </w:pPr>
      <w:r w:rsidRPr="00AB797D">
        <w:t xml:space="preserve">Cabe destacar que los pesos iniciales en las redes neuronales se asignan de manera completamente </w:t>
      </w:r>
      <w:r w:rsidR="004275BE" w:rsidRPr="00AB797D">
        <w:t>aleatori</w:t>
      </w:r>
      <w:r w:rsidR="004275BE">
        <w:t>a;</w:t>
      </w:r>
      <w:r w:rsidR="004275BE" w:rsidRPr="00AB797D">
        <w:t xml:space="preserve"> </w:t>
      </w:r>
      <w:r w:rsidRPr="00AB797D">
        <w:t>por tanto, es muy importante fijar esta aleatoriedad con una semilla para poder replicar los resultados y compararlos con otros modelos.</w:t>
      </w:r>
      <w:bookmarkEnd w:id="75"/>
    </w:p>
    <w:p w14:paraId="1557D265" w14:textId="33D84837" w:rsidR="0075696E" w:rsidRDefault="005848D4" w:rsidP="0073130A">
      <w:pPr>
        <w:pStyle w:val="JENUINormal"/>
      </w:pPr>
      <w:r>
        <w:t xml:space="preserve">En el proceso de entrenar una red neuronal hay varios </w:t>
      </w:r>
      <w:r w:rsidR="00DF6F93">
        <w:t>parámetros</w:t>
      </w:r>
      <w:r>
        <w:t xml:space="preserve"> </w:t>
      </w:r>
      <w:r w:rsidR="00DF6F93">
        <w:t>que pueden alterarse para obtener mejores resultados.</w:t>
      </w:r>
      <w:r w:rsidR="00225BA8">
        <w:t xml:space="preserve"> </w:t>
      </w:r>
      <w:r w:rsidR="00DF6F93">
        <w:t xml:space="preserve">En este caso los más importantes son el </w:t>
      </w:r>
      <w:proofErr w:type="spellStart"/>
      <w:r w:rsidR="00DF6F93" w:rsidRPr="00DF6F93">
        <w:rPr>
          <w:i/>
          <w:iCs/>
        </w:rPr>
        <w:t>batch</w:t>
      </w:r>
      <w:proofErr w:type="spellEnd"/>
      <w:r w:rsidR="00DF6F93" w:rsidRPr="00DF6F93">
        <w:rPr>
          <w:i/>
          <w:iCs/>
        </w:rPr>
        <w:t xml:space="preserve"> </w:t>
      </w:r>
      <w:proofErr w:type="spellStart"/>
      <w:r w:rsidR="00DF6F93" w:rsidRPr="00DF6F93">
        <w:rPr>
          <w:i/>
          <w:iCs/>
        </w:rPr>
        <w:t>size</w:t>
      </w:r>
      <w:proofErr w:type="spellEnd"/>
      <w:r w:rsidR="00DF6F93">
        <w:t xml:space="preserve">, los </w:t>
      </w:r>
      <w:proofErr w:type="spellStart"/>
      <w:r w:rsidR="00DF6F93" w:rsidRPr="00DF6F93">
        <w:rPr>
          <w:i/>
          <w:iCs/>
        </w:rPr>
        <w:t>epochs</w:t>
      </w:r>
      <w:proofErr w:type="spellEnd"/>
      <w:r w:rsidR="00DF6F93">
        <w:t xml:space="preserve"> y el periodo </w:t>
      </w:r>
      <w:r w:rsidR="00117AC4">
        <w:t xml:space="preserve">en </w:t>
      </w:r>
      <w:r w:rsidR="00DF6F93">
        <w:t>el cual la red neuronal puede observar valores pasados.</w:t>
      </w:r>
    </w:p>
    <w:p w14:paraId="58FF3CEC" w14:textId="7ECEE81C" w:rsidR="00117AC4" w:rsidDel="00A307A0" w:rsidRDefault="00DF6F93" w:rsidP="00A307A0">
      <w:pPr>
        <w:pStyle w:val="JENUINormal"/>
        <w:rPr>
          <w:del w:id="123" w:author="Daniel Ramos Hoogwout" w:date="2022-06-25T17:44:00Z"/>
        </w:rPr>
      </w:pPr>
      <w:r>
        <w:t xml:space="preserve">El </w:t>
      </w:r>
      <w:proofErr w:type="spellStart"/>
      <w:r w:rsidRPr="0075696E">
        <w:rPr>
          <w:i/>
          <w:iCs/>
        </w:rPr>
        <w:t>batch</w:t>
      </w:r>
      <w:proofErr w:type="spellEnd"/>
      <w:r w:rsidRPr="0075696E">
        <w:rPr>
          <w:i/>
          <w:iCs/>
        </w:rPr>
        <w:t xml:space="preserve"> </w:t>
      </w:r>
      <w:proofErr w:type="spellStart"/>
      <w:r w:rsidRPr="0075696E">
        <w:rPr>
          <w:i/>
          <w:iCs/>
        </w:rPr>
        <w:t>size</w:t>
      </w:r>
      <w:proofErr w:type="spellEnd"/>
      <w:r>
        <w:t xml:space="preserve"> es el número de</w:t>
      </w:r>
      <w:r w:rsidR="00D349CD">
        <w:t xml:space="preserve"> muestras para trabajar antes de actualizar los parámetros internos del modelo.</w:t>
      </w:r>
      <w:r w:rsidR="00B73885">
        <w:t xml:space="preserve"> Es decir, el </w:t>
      </w:r>
      <w:r w:rsidR="00117AC4">
        <w:t>conjunto de datos se</w:t>
      </w:r>
      <w:r w:rsidR="00B73885">
        <w:t xml:space="preserve"> va a dividir en muestras de 32 unidades tras las cuales los </w:t>
      </w:r>
      <w:r w:rsidR="00480AB6">
        <w:t>parámetros</w:t>
      </w:r>
      <w:r w:rsidR="00B73885">
        <w:t xml:space="preserve"> del modelo se actualizarán</w:t>
      </w:r>
      <w:r w:rsidR="0011085C">
        <w:fldChar w:fldCharType="begin"/>
      </w:r>
      <w:r w:rsidR="00DB1B31">
        <w:instrText xml:space="preserve"> ADDIN ZOTERO_ITEM CSL_CITATION {"citationID":"mpRGSWHU","properties":{"formattedCitation":"[6]","plainCitation":"[6]","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DB1B31" w:rsidRPr="00DB1B31">
        <w:t>[6]</w:t>
      </w:r>
      <w:r w:rsidR="0011085C">
        <w:fldChar w:fldCharType="end"/>
      </w:r>
      <w:del w:id="124" w:author="Daniel Ramos Hoogwout" w:date="2022-07-03T12:58:00Z">
        <w:r w:rsidR="00337BD4" w:rsidDel="0011085C">
          <w:fldChar w:fldCharType="begin"/>
        </w:r>
        <w:r w:rsidR="00337BD4" w:rsidDel="0011085C">
          <w:delInstrText xml:space="preserve"> ADDIN ZOTERO_ITEM CSL_CITATION {"citationID":"GJAEQOOH","properties":{"formattedCitation":"[5]","plainCitation":"[5]","noteIndex":0},"citationItems":[{"id":7,"uris":["http://zotero.org/users/9733613/items/BPX8R8XN"],"itemData":{"id":7,"type":"post-weblog","container-title":"Machine Learning Mastery","language":"Inglés","title":"A Gentle Introduction to Mini-Batch Gradient Descent and How to Configure Batch Size","URL":"https://machinelearningmastery.com/gentle-introduction-mini-batch-gradient-descent-configure-batch-size/","author":[{"family":"Brownlee","given":"Jason"}],"accessed":{"date-parts":[["2022",5,22]]},"issued":{"date-parts":[["2021",7]]}}}],"schema":"https://github.com/citation-style-language/schema/raw/master/csl-citation.json"} </w:delInstrText>
        </w:r>
        <w:r w:rsidR="00337BD4" w:rsidDel="0011085C">
          <w:fldChar w:fldCharType="separate"/>
        </w:r>
        <w:r w:rsidR="00337BD4" w:rsidRPr="00337BD4" w:rsidDel="0011085C">
          <w:delText>[5]</w:delText>
        </w:r>
        <w:r w:rsidR="00337BD4" w:rsidDel="0011085C">
          <w:fldChar w:fldCharType="end"/>
        </w:r>
      </w:del>
      <w:del w:id="125" w:author="Daniel Ramos Hoogwout" w:date="2022-07-03T12:56:00Z">
        <w:r w:rsidR="00B73885" w:rsidDel="00337BD4">
          <w:delText xml:space="preserve"> [</w:delText>
        </w:r>
        <w:r w:rsidR="006B5A31" w:rsidDel="00337BD4">
          <w:delText>1]</w:delText>
        </w:r>
      </w:del>
      <w:r w:rsidR="00B73885">
        <w:t>.</w:t>
      </w:r>
    </w:p>
    <w:p w14:paraId="40619CAE" w14:textId="77777777" w:rsidR="00A307A0" w:rsidRDefault="00A307A0" w:rsidP="00F21709">
      <w:pPr>
        <w:pStyle w:val="JENUINormal"/>
        <w:rPr>
          <w:ins w:id="126" w:author="Daniel Ramos Hoogwout" w:date="2022-06-25T17:44:00Z"/>
        </w:rPr>
      </w:pPr>
    </w:p>
    <w:p w14:paraId="497BB9AC" w14:textId="1F6E0778" w:rsidR="005578F1" w:rsidRDefault="006B5A31">
      <w:pPr>
        <w:pStyle w:val="JENUINormal"/>
        <w:pPrChange w:id="127" w:author="Daniel Ramos Hoogwout" w:date="2022-06-25T17:44:00Z">
          <w:pPr>
            <w:pStyle w:val="JENUINormal"/>
            <w:ind w:firstLine="0"/>
          </w:pPr>
        </w:pPrChange>
      </w:pPr>
      <w:r>
        <w:t>Un buen tamaño por defecto es 32</w:t>
      </w:r>
      <w:r w:rsidR="00117AC4">
        <w:t>,</w:t>
      </w:r>
      <w:r>
        <w:t xml:space="preserve"> ya que usar tamaños pequeños </w:t>
      </w:r>
      <w:r w:rsidR="00117AC4">
        <w:t>permite</w:t>
      </w:r>
      <w:r>
        <w:t xml:space="preserve"> mejorar la estabilidad y el rendimiento de </w:t>
      </w:r>
      <w:r w:rsidR="00235209">
        <w:t>generalización</w:t>
      </w:r>
      <w:r w:rsidR="0011085C">
        <w:fldChar w:fldCharType="begin"/>
      </w:r>
      <w:r w:rsidR="00DB1B31">
        <w:instrText xml:space="preserve"> ADDIN ZOTERO_ITEM CSL_CITATION {"citationID":"9Au8cypm","properties":{"formattedCitation":"[7]","plainCitation":"[7]","noteIndex":0},"citationItems":[{"id":7,"uris":["http://zotero.org/users/9733613/items/BPX8R8XN"],"itemData":{"id":7,"type":"post-weblog","container-title":"Machine Learning Mastery","language":"Inglés","title":"A Gentle Introduction to Mini-Batch Gradient Descent and How to Configure Batch Size","URL":"https://machinelearningmastery.com/gentle-introduction-mini-batch-gradient-descent-configure-batch-size/","author":[{"family":"Brownlee","given":"Jason"}],"accessed":{"date-parts":[["2022",5,22]]},"issued":{"date-parts":[["2021",7]]}}}],"schema":"https://github.com/citation-style-language/schema/raw/master/csl-citation.json"} </w:instrText>
      </w:r>
      <w:r w:rsidR="0011085C">
        <w:fldChar w:fldCharType="separate"/>
      </w:r>
      <w:r w:rsidR="00DB1B31" w:rsidRPr="00DB1B31">
        <w:t>[7]</w:t>
      </w:r>
      <w:r w:rsidR="0011085C">
        <w:fldChar w:fldCharType="end"/>
      </w:r>
      <w:ins w:id="128" w:author="Daniel Ramos Hoogwout" w:date="2022-07-03T12:58:00Z">
        <w:r w:rsidR="0011085C">
          <w:t xml:space="preserve"> </w:t>
        </w:r>
      </w:ins>
      <w:del w:id="129" w:author="Daniel Ramos Hoogwout" w:date="2022-07-03T12:58:00Z">
        <w:r w:rsidR="005578F1" w:rsidDel="0011085C">
          <w:delText xml:space="preserve"> </w:delText>
        </w:r>
      </w:del>
      <w:del w:id="130" w:author="Daniel Ramos Hoogwout" w:date="2022-06-30T16:45:00Z">
        <w:r w:rsidR="00235209" w:rsidDel="002F45DA">
          <w:delText>[</w:delText>
        </w:r>
        <w:r w:rsidR="00235209" w:rsidRPr="00A307A0" w:rsidDel="002F45DA">
          <w:rPr>
            <w:highlight w:val="yellow"/>
            <w:rPrChange w:id="131" w:author="Daniel Ramos Hoogwout" w:date="2022-06-25T17:44:00Z">
              <w:rPr/>
            </w:rPrChange>
          </w:rPr>
          <w:delText>Masters D, Luschi C</w:delText>
        </w:r>
        <w:r w:rsidR="00235209" w:rsidDel="002F45DA">
          <w:delText>]</w:delText>
        </w:r>
      </w:del>
      <w:r w:rsidR="005578F1">
        <w:t>,</w:t>
      </w:r>
      <w:r w:rsidR="00235209">
        <w:t xml:space="preserve"> aparte de que el proceso converge rápidamente </w:t>
      </w:r>
      <w:r w:rsidR="0075696E">
        <w:t>para el coste computacional que supone.</w:t>
      </w:r>
    </w:p>
    <w:p w14:paraId="7E2994B4" w14:textId="6C44DD99" w:rsidR="003249F0" w:rsidRDefault="0075696E" w:rsidP="00ED2C3B">
      <w:pPr>
        <w:pStyle w:val="JENUINormal"/>
      </w:pPr>
      <w:r>
        <w:t xml:space="preserve">Los </w:t>
      </w:r>
      <w:proofErr w:type="spellStart"/>
      <w:r w:rsidRPr="0075696E">
        <w:rPr>
          <w:i/>
          <w:iCs/>
        </w:rPr>
        <w:t>epochs</w:t>
      </w:r>
      <w:proofErr w:type="spellEnd"/>
      <w:r>
        <w:t xml:space="preserve"> definen el número de veces que el algoritmo de aprendizaje va a digerir el </w:t>
      </w:r>
      <w:r w:rsidR="005578F1">
        <w:t xml:space="preserve">conjunto de datos </w:t>
      </w:r>
      <w:r>
        <w:t>de entreno</w:t>
      </w:r>
      <w:r w:rsidR="0011085C">
        <w:fldChar w:fldCharType="begin"/>
      </w:r>
      <w:r w:rsidR="00DB1B31">
        <w:instrText xml:space="preserve"> ADDIN ZOTERO_ITEM CSL_CITATION {"citationID":"u333l5XP","properties":{"formattedCitation":"[6]","plainCitation":"[6]","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DB1B31" w:rsidRPr="00DB1B31">
        <w:t>[6]</w:t>
      </w:r>
      <w:r w:rsidR="0011085C">
        <w:fldChar w:fldCharType="end"/>
      </w:r>
      <w:r>
        <w:t>. Este valor va a ser</w:t>
      </w:r>
      <w:r w:rsidR="00B73885">
        <w:t xml:space="preserve"> </w:t>
      </w:r>
      <w:r>
        <w:t xml:space="preserve">seleccionado </w:t>
      </w:r>
      <w:r w:rsidR="00B73885">
        <w:t xml:space="preserve">automáticamente </w:t>
      </w:r>
      <w:r>
        <w:t xml:space="preserve">por el propio algoritmo de aprendizaje ya que se ha </w:t>
      </w:r>
      <w:r w:rsidR="00B73885">
        <w:t xml:space="preserve">especificado un máximo de 100 </w:t>
      </w:r>
      <w:proofErr w:type="spellStart"/>
      <w:r w:rsidR="00B73885" w:rsidRPr="003249F0">
        <w:rPr>
          <w:i/>
          <w:iCs/>
        </w:rPr>
        <w:t>epochs</w:t>
      </w:r>
      <w:proofErr w:type="spellEnd"/>
      <w:r w:rsidR="00B73885">
        <w:t xml:space="preserve"> </w:t>
      </w:r>
      <w:r w:rsidR="003249F0">
        <w:t>con una paciencia de un 10</w:t>
      </w:r>
      <w:r w:rsidR="005578F1">
        <w:t xml:space="preserve"> </w:t>
      </w:r>
      <w:r w:rsidR="003249F0">
        <w:t>%</w:t>
      </w:r>
      <w:r w:rsidR="005578F1">
        <w:t>;</w:t>
      </w:r>
      <w:r w:rsidR="003249F0">
        <w:t xml:space="preserve"> es decir, si tras </w:t>
      </w:r>
      <w:r w:rsidR="003249F0">
        <w:lastRenderedPageBreak/>
        <w:t xml:space="preserve">10 </w:t>
      </w:r>
      <w:proofErr w:type="spellStart"/>
      <w:r w:rsidR="003249F0" w:rsidRPr="003249F0">
        <w:rPr>
          <w:i/>
          <w:iCs/>
        </w:rPr>
        <w:t>epochs</w:t>
      </w:r>
      <w:proofErr w:type="spellEnd"/>
      <w:r w:rsidR="003249F0">
        <w:t xml:space="preserve"> no hay una mejora en el modelo, el algoritmo </w:t>
      </w:r>
      <w:ins w:id="132" w:author="Daniel Ramos Hoogwout" w:date="2022-06-25T17:45:00Z">
        <w:r w:rsidR="00A307A0">
          <w:t>detiene</w:t>
        </w:r>
      </w:ins>
      <w:del w:id="133" w:author="Daniel Ramos Hoogwout" w:date="2022-06-25T17:45:00Z">
        <w:r w:rsidR="003249F0" w:rsidDel="00A307A0">
          <w:delText>para</w:delText>
        </w:r>
      </w:del>
      <w:r w:rsidR="003249F0">
        <w:t xml:space="preserve"> el entrenamiento. Esto es importante</w:t>
      </w:r>
      <w:r w:rsidR="00C77A71">
        <w:t xml:space="preserve">, </w:t>
      </w:r>
      <w:ins w:id="134" w:author="Daniel Ramos Hoogwout" w:date="2022-06-25T17:46:00Z">
        <w:r w:rsidR="003C7D3B">
          <w:t>dado</w:t>
        </w:r>
      </w:ins>
      <w:del w:id="135" w:author="Daniel Ramos Hoogwout" w:date="2022-06-25T17:46:00Z">
        <w:r w:rsidR="00C77A71" w:rsidDel="003C7D3B">
          <w:delText>una vez</w:delText>
        </w:r>
      </w:del>
      <w:r w:rsidR="003249F0">
        <w:t xml:space="preserve"> que al aprender relativamente rápido el modelo puede </w:t>
      </w:r>
      <w:del w:id="136" w:author="Daniel Ramos Hoogwout" w:date="2022-06-25T17:46:00Z">
        <w:r w:rsidR="00C77A71" w:rsidDel="003C7D3B">
          <w:delText xml:space="preserve">tener un </w:delText>
        </w:r>
      </w:del>
      <w:proofErr w:type="spellStart"/>
      <w:r w:rsidR="00C77A71">
        <w:t>sobreajust</w:t>
      </w:r>
      <w:ins w:id="137" w:author="Daniel Ramos Hoogwout" w:date="2022-06-25T17:46:00Z">
        <w:r w:rsidR="003C7D3B">
          <w:t>arse</w:t>
        </w:r>
      </w:ins>
      <w:proofErr w:type="spellEnd"/>
      <w:del w:id="138" w:author="Daniel Ramos Hoogwout" w:date="2022-06-25T17:46:00Z">
        <w:r w:rsidR="00C77A71" w:rsidDel="003C7D3B">
          <w:delText>e</w:delText>
        </w:r>
      </w:del>
      <w:r w:rsidR="003249F0">
        <w:t xml:space="preserve"> con facilidad al aumentar el número de </w:t>
      </w:r>
      <w:proofErr w:type="spellStart"/>
      <w:r w:rsidR="003249F0" w:rsidRPr="003249F0">
        <w:rPr>
          <w:i/>
          <w:iCs/>
        </w:rPr>
        <w:t>epochs</w:t>
      </w:r>
      <w:proofErr w:type="spellEnd"/>
      <w:r w:rsidR="003249F0">
        <w:t>.</w:t>
      </w:r>
    </w:p>
    <w:p w14:paraId="00A96156" w14:textId="33EA5812" w:rsidR="007E5D16" w:rsidRDefault="003249F0" w:rsidP="007E5D16">
      <w:pPr>
        <w:pStyle w:val="JENUINormal"/>
      </w:pPr>
      <w:r>
        <w:t xml:space="preserve">Finalmente, el periodo en el cual tiene visión la red neuronal se </w:t>
      </w:r>
      <w:r w:rsidR="00FB7E0B">
        <w:t>ha establecido en 30, 60, 90 y 120 días.</w:t>
      </w:r>
      <w:r w:rsidR="007E5D16">
        <w:t xml:space="preserve"> Esto significa </w:t>
      </w:r>
      <w:r w:rsidR="00EC146A">
        <w:t>que,</w:t>
      </w:r>
      <w:r w:rsidR="007E5D16">
        <w:t xml:space="preserve"> para hacer la predicción de un día, la red neuronal tendrá acceso a la información de los </w:t>
      </w:r>
      <w:r w:rsidR="00396004">
        <w:t>p</w:t>
      </w:r>
      <w:r w:rsidR="007E5D16">
        <w:t xml:space="preserve"> días anteriores definidos por este periodo</w:t>
      </w:r>
      <w:ins w:id="139" w:author="Daniel Ramos Hoogwout" w:date="2022-07-03T13:09:00Z">
        <w:r w:rsidR="003570EA">
          <w:t>, a esta metodología de</w:t>
        </w:r>
      </w:ins>
      <w:ins w:id="140" w:author="Daniel Ramos Hoogwout" w:date="2022-07-03T13:10:00Z">
        <w:r w:rsidR="003570EA">
          <w:t xml:space="preserve"> predicción se la conoce como </w:t>
        </w:r>
        <w:r w:rsidR="003570EA" w:rsidRPr="003570EA">
          <w:rPr>
            <w:i/>
            <w:iCs/>
            <w:rPrChange w:id="141" w:author="Daniel Ramos Hoogwout" w:date="2022-07-03T13:10:00Z">
              <w:rPr/>
            </w:rPrChange>
          </w:rPr>
          <w:t xml:space="preserve">Rolling </w:t>
        </w:r>
        <w:proofErr w:type="spellStart"/>
        <w:r w:rsidR="003570EA" w:rsidRPr="003570EA">
          <w:rPr>
            <w:i/>
            <w:iCs/>
            <w:rPrChange w:id="142" w:author="Daniel Ramos Hoogwout" w:date="2022-07-03T13:10:00Z">
              <w:rPr/>
            </w:rPrChange>
          </w:rPr>
          <w:t>Window</w:t>
        </w:r>
      </w:ins>
      <w:proofErr w:type="spellEnd"/>
      <w:r w:rsidR="003570EA">
        <w:rPr>
          <w:i/>
          <w:iCs/>
        </w:rPr>
        <w:fldChar w:fldCharType="begin"/>
      </w:r>
      <w:r w:rsidR="003570EA">
        <w:rPr>
          <w:i/>
          <w:iCs/>
        </w:rPr>
        <w:instrText xml:space="preserve"> ADDIN ZOTERO_ITEM CSL_CITATION {"citationID":"XbG6v7QZ","properties":{"formattedCitation":"[8]","plainCitation":"[8]","noteIndex":0},"citationItems":[{"id":16,"uris":["http://zotero.org/users/9733613/items/LP4PDNAN"],"itemData":{"id":16,"type":"post-weblog","container-title":"MathWorks","title":"Rolling-Window Analysis of Time-Series Models","URL":"https://www.mathworks.com/help/econ/rolling-window-estimation-of-state-space-models.html","author":[{"family":"MathWorks","given":""}],"accessed":{"date-parts":[["2022",7,3]]},"issued":{"date-parts":[["2022"]]}}}],"schema":"https://github.com/citation-style-language/schema/raw/master/csl-citation.json"} </w:instrText>
      </w:r>
      <w:r w:rsidR="003570EA">
        <w:rPr>
          <w:i/>
          <w:iCs/>
        </w:rPr>
        <w:fldChar w:fldCharType="separate"/>
      </w:r>
      <w:r w:rsidR="003570EA" w:rsidRPr="003570EA">
        <w:t>[8]</w:t>
      </w:r>
      <w:r w:rsidR="003570EA">
        <w:rPr>
          <w:i/>
          <w:iCs/>
        </w:rPr>
        <w:fldChar w:fldCharType="end"/>
      </w:r>
      <w:r w:rsidR="007E5D16">
        <w:t>.</w:t>
      </w:r>
    </w:p>
    <w:p w14:paraId="3249FA74" w14:textId="5B19FFD1" w:rsidR="008F6453" w:rsidRDefault="008F6453" w:rsidP="007E5D16">
      <w:pPr>
        <w:pStyle w:val="JENUINormal"/>
      </w:pPr>
    </w:p>
    <w:p w14:paraId="0F77E04D" w14:textId="4C287D13" w:rsidR="008F6453" w:rsidRDefault="008F6453" w:rsidP="008F6453">
      <w:pPr>
        <w:pStyle w:val="JENUITtulo2"/>
        <w:tabs>
          <w:tab w:val="clear" w:pos="1191"/>
          <w:tab w:val="num" w:pos="578"/>
        </w:tabs>
        <w:ind w:left="510" w:hanging="510"/>
      </w:pPr>
      <w:r>
        <w:t>Evolución del modelo</w:t>
      </w:r>
    </w:p>
    <w:p w14:paraId="485312AD" w14:textId="4E0840FE" w:rsidR="008F6453" w:rsidRDefault="008F6453" w:rsidP="008F6453">
      <w:pPr>
        <w:pStyle w:val="JENUINormal"/>
      </w:pPr>
      <w:r>
        <w:t>Una vez</w:t>
      </w:r>
      <w:r w:rsidR="0090755F">
        <w:t xml:space="preserve"> se </w:t>
      </w:r>
      <w:commentRangeStart w:id="143"/>
      <w:r w:rsidR="0090755F">
        <w:t xml:space="preserve">obtiene un modelo de partida es interesante observar si la inclusión de </w:t>
      </w:r>
      <w:commentRangeEnd w:id="143"/>
      <w:r w:rsidR="002D13BD">
        <w:rPr>
          <w:rStyle w:val="Refdecomentario"/>
        </w:rPr>
        <w:commentReference w:id="143"/>
      </w:r>
      <w:del w:id="144" w:author="Daniel Ramos Hoogwout" w:date="2022-06-25T17:47:00Z">
        <w:r w:rsidR="0090755F" w:rsidDel="003C7D3B">
          <w:delText>otras variables aumenta</w:delText>
        </w:r>
      </w:del>
      <w:ins w:id="145" w:author="Daniel Ramos Hoogwout" w:date="2022-06-25T17:47:00Z">
        <w:r w:rsidR="003C7D3B">
          <w:t>otras variables aumentan</w:t>
        </w:r>
      </w:ins>
      <w:r w:rsidR="0090755F">
        <w:t xml:space="preserve"> el poder predictivo del modelo. En este caso</w:t>
      </w:r>
      <w:ins w:id="146" w:author="Victor" w:date="2022-06-16T11:23:00Z">
        <w:r w:rsidR="0007368E">
          <w:t>, si se incluye otra variable (</w:t>
        </w:r>
      </w:ins>
      <m:oMath>
        <m:sSub>
          <m:sSubPr>
            <m:ctrlPr>
              <w:ins w:id="147" w:author="Victor" w:date="2022-06-16T11:23:00Z">
                <w:rPr>
                  <w:rFonts w:ascii="Cambria Math" w:hAnsi="Cambria Math"/>
                  <w:i/>
                </w:rPr>
              </w:ins>
            </m:ctrlPr>
          </m:sSubPr>
          <m:e>
            <m:r>
              <w:ins w:id="148" w:author="Victor" w:date="2022-06-16T11:23:00Z">
                <w:rPr>
                  <w:rFonts w:ascii="Cambria Math" w:hAnsi="Cambria Math"/>
                </w:rPr>
                <m:t>x</m:t>
              </w:ins>
            </m:r>
          </m:e>
          <m:sub>
            <m:r>
              <w:ins w:id="149" w:author="Victor" w:date="2022-06-16T11:23:00Z">
                <w:rPr>
                  <w:rFonts w:ascii="Cambria Math" w:hAnsi="Cambria Math"/>
                </w:rPr>
                <m:t>t</m:t>
              </w:ins>
            </m:r>
          </m:sub>
        </m:sSub>
        <m:r>
          <w:ins w:id="150" w:author="Victor" w:date="2022-06-16T11:23:00Z">
            <w:rPr>
              <w:rFonts w:ascii="Cambria Math" w:hAnsi="Cambria Math"/>
            </w:rPr>
            <m:t>)</m:t>
          </w:ins>
        </m:r>
      </m:oMath>
      <w:ins w:id="151" w:author="Victor" w:date="2022-06-16T11:23:00Z">
        <w:r w:rsidR="0007368E">
          <w:t>,</w:t>
        </w:r>
      </w:ins>
      <w:r w:rsidR="0090755F">
        <w:t xml:space="preserve"> el nuevo modelo se representaría de la siguiente manera:</w:t>
      </w:r>
    </w:p>
    <w:p w14:paraId="3F76CE0E" w14:textId="77777777" w:rsidR="006259E3" w:rsidRDefault="006259E3" w:rsidP="008F6453">
      <w:pPr>
        <w:pStyle w:val="JENUINormal"/>
      </w:pPr>
    </w:p>
    <w:tbl>
      <w:tblPr>
        <w:tblStyle w:val="Tablaconcuadrcula"/>
        <w:tblW w:w="0" w:type="auto"/>
        <w:tblLook w:val="04A0" w:firstRow="1" w:lastRow="0" w:firstColumn="1" w:lastColumn="0" w:noHBand="0" w:noVBand="1"/>
      </w:tblPr>
      <w:tblGrid>
        <w:gridCol w:w="3686"/>
        <w:gridCol w:w="485"/>
      </w:tblGrid>
      <w:tr w:rsidR="006259E3" w14:paraId="0A1EF578" w14:textId="77777777" w:rsidTr="00ED0E68">
        <w:tc>
          <w:tcPr>
            <w:tcW w:w="3686" w:type="dxa"/>
            <w:tcBorders>
              <w:top w:val="nil"/>
              <w:left w:val="nil"/>
              <w:bottom w:val="nil"/>
              <w:right w:val="nil"/>
            </w:tcBorders>
          </w:tcPr>
          <w:p w14:paraId="59B16652" w14:textId="7612BF65" w:rsidR="008509DE" w:rsidRPr="008509DE" w:rsidRDefault="006245DF" w:rsidP="0007368E">
            <w:pPr>
              <w:pStyle w:val="JENUINormal"/>
              <w:ind w:firstLine="0"/>
              <w:jc w:val="center"/>
              <w:rPr>
                <w:ins w:id="152" w:author="Victor" w:date="2022-06-16T11:25:00Z"/>
                <w:rPrChange w:id="153" w:author="Victor" w:date="2022-06-16T11:26:00Z">
                  <w:rPr>
                    <w:ins w:id="154" w:author="Victor" w:date="2022-06-16T11:25:00Z"/>
                    <w:rFonts w:ascii="Cambria Math" w:hAnsi="Cambria Math"/>
                    <w:i/>
                    <w:sz w:val="18"/>
                    <w:szCs w:val="18"/>
                  </w:rPr>
                </w:rPrChange>
              </w:rPr>
            </w:pPr>
            <m:oMath>
              <m:sSub>
                <m:sSubPr>
                  <m:ctrlPr>
                    <w:rPr>
                      <w:rFonts w:ascii="Cambria Math" w:hAnsi="Cambria Math"/>
                      <w:i/>
                    </w:rPr>
                  </m:ctrlPr>
                </m:sSubPr>
                <m:e>
                  <m:r>
                    <w:rPr>
                      <w:rFonts w:ascii="Cambria Math" w:hAnsi="Cambria Math"/>
                      <w:rPrChange w:id="155" w:author="Victor" w:date="2022-06-16T11:26:00Z">
                        <w:rPr>
                          <w:rFonts w:ascii="Cambria Math" w:hAnsi="Cambria Math"/>
                          <w:sz w:val="18"/>
                          <w:szCs w:val="18"/>
                        </w:rPr>
                      </w:rPrChange>
                    </w:rPr>
                    <m:t>y</m:t>
                  </m:r>
                </m:e>
                <m:sub>
                  <m:r>
                    <w:del w:id="156" w:author="Victor" w:date="2022-06-16T11:22:00Z">
                      <w:rPr>
                        <w:rFonts w:ascii="Cambria Math" w:hAnsi="Cambria Math"/>
                        <w:rPrChange w:id="157" w:author="Victor" w:date="2022-06-16T11:26:00Z">
                          <w:rPr>
                            <w:rFonts w:ascii="Cambria Math" w:hAnsi="Cambria Math"/>
                            <w:sz w:val="18"/>
                            <w:szCs w:val="18"/>
                          </w:rPr>
                        </w:rPrChange>
                      </w:rPr>
                      <m:t>1</m:t>
                    </w:del>
                  </m:r>
                  <m:r>
                    <w:rPr>
                      <w:rFonts w:ascii="Cambria Math" w:hAnsi="Cambria Math"/>
                      <w:rPrChange w:id="158" w:author="Victor" w:date="2022-06-16T11:26:00Z">
                        <w:rPr>
                          <w:rFonts w:ascii="Cambria Math" w:hAnsi="Cambria Math"/>
                          <w:sz w:val="18"/>
                          <w:szCs w:val="18"/>
                        </w:rPr>
                      </w:rPrChange>
                    </w:rPr>
                    <m:t>t</m:t>
                  </m:r>
                </m:sub>
              </m:sSub>
              <m:r>
                <w:rPr>
                  <w:rFonts w:ascii="Cambria Math" w:hAnsi="Cambria Math"/>
                  <w:rPrChange w:id="159" w:author="Victor" w:date="2022-06-16T11:26:00Z">
                    <w:rPr>
                      <w:rFonts w:ascii="Cambria Math" w:hAnsi="Cambria Math"/>
                      <w:sz w:val="18"/>
                      <w:szCs w:val="18"/>
                    </w:rPr>
                  </w:rPrChange>
                </w:rPr>
                <m:t xml:space="preserve">= </m:t>
              </m:r>
              <m:sSub>
                <m:sSubPr>
                  <m:ctrlPr>
                    <w:rPr>
                      <w:rFonts w:ascii="Cambria Math" w:hAnsi="Cambria Math"/>
                      <w:i/>
                    </w:rPr>
                  </m:ctrlPr>
                </m:sSubPr>
                <m:e>
                  <m:r>
                    <w:rPr>
                      <w:rFonts w:ascii="Cambria Math" w:hAnsi="Cambria Math"/>
                      <w:rPrChange w:id="160" w:author="Victor" w:date="2022-06-16T11:26:00Z">
                        <w:rPr>
                          <w:rFonts w:ascii="Cambria Math" w:hAnsi="Cambria Math"/>
                          <w:sz w:val="18"/>
                          <w:szCs w:val="18"/>
                        </w:rPr>
                      </w:rPrChange>
                    </w:rPr>
                    <m:t>β</m:t>
                  </m:r>
                </m:e>
                <m:sub>
                  <m:r>
                    <w:rPr>
                      <w:rFonts w:ascii="Cambria Math" w:hAnsi="Cambria Math"/>
                      <w:rPrChange w:id="161" w:author="Victor" w:date="2022-06-16T11:26:00Z">
                        <w:rPr>
                          <w:rFonts w:ascii="Cambria Math" w:hAnsi="Cambria Math"/>
                          <w:sz w:val="18"/>
                          <w:szCs w:val="18"/>
                        </w:rPr>
                      </w:rPrChange>
                    </w:rPr>
                    <m:t>10</m:t>
                  </m:r>
                </m:sub>
              </m:sSub>
              <m:r>
                <w:rPr>
                  <w:rFonts w:ascii="Cambria Math" w:hAnsi="Cambria Math"/>
                  <w:rPrChange w:id="162" w:author="Victor" w:date="2022-06-16T11:26:00Z">
                    <w:rPr>
                      <w:rFonts w:ascii="Cambria Math" w:hAnsi="Cambria Math"/>
                      <w:sz w:val="18"/>
                      <w:szCs w:val="18"/>
                    </w:rPr>
                  </w:rPrChange>
                </w:rPr>
                <m:t>+</m:t>
              </m:r>
              <m:sSub>
                <m:sSubPr>
                  <m:ctrlPr>
                    <w:rPr>
                      <w:rFonts w:ascii="Cambria Math" w:hAnsi="Cambria Math"/>
                      <w:i/>
                    </w:rPr>
                  </m:ctrlPr>
                </m:sSubPr>
                <m:e>
                  <m:r>
                    <w:rPr>
                      <w:rFonts w:ascii="Cambria Math" w:hAnsi="Cambria Math"/>
                      <w:rPrChange w:id="163" w:author="Victor" w:date="2022-06-16T11:26:00Z">
                        <w:rPr>
                          <w:rFonts w:ascii="Cambria Math" w:hAnsi="Cambria Math"/>
                          <w:sz w:val="18"/>
                          <w:szCs w:val="18"/>
                        </w:rPr>
                      </w:rPrChange>
                    </w:rPr>
                    <m:t>β</m:t>
                  </m:r>
                </m:e>
                <m:sub>
                  <m:r>
                    <w:rPr>
                      <w:rFonts w:ascii="Cambria Math" w:hAnsi="Cambria Math"/>
                      <w:rPrChange w:id="164" w:author="Victor" w:date="2022-06-16T11:26:00Z">
                        <w:rPr>
                          <w:rFonts w:ascii="Cambria Math" w:hAnsi="Cambria Math"/>
                          <w:sz w:val="18"/>
                          <w:szCs w:val="18"/>
                        </w:rPr>
                      </w:rPrChange>
                    </w:rPr>
                    <m:t>11</m:t>
                  </m:r>
                </m:sub>
              </m:sSub>
              <m:sSub>
                <m:sSubPr>
                  <m:ctrlPr>
                    <w:rPr>
                      <w:rFonts w:ascii="Cambria Math" w:hAnsi="Cambria Math"/>
                      <w:i/>
                    </w:rPr>
                  </m:ctrlPr>
                </m:sSubPr>
                <m:e>
                  <m:r>
                    <w:rPr>
                      <w:rFonts w:ascii="Cambria Math" w:hAnsi="Cambria Math"/>
                      <w:rPrChange w:id="165" w:author="Victor" w:date="2022-06-16T11:26:00Z">
                        <w:rPr>
                          <w:rFonts w:ascii="Cambria Math" w:hAnsi="Cambria Math"/>
                          <w:sz w:val="18"/>
                          <w:szCs w:val="18"/>
                        </w:rPr>
                      </w:rPrChange>
                    </w:rPr>
                    <m:t>y</m:t>
                  </m:r>
                </m:e>
                <m:sub>
                  <m:r>
                    <w:del w:id="166" w:author="Victor" w:date="2022-06-16T11:23:00Z">
                      <w:rPr>
                        <w:rFonts w:ascii="Cambria Math" w:hAnsi="Cambria Math"/>
                        <w:rPrChange w:id="167" w:author="Victor" w:date="2022-06-16T11:26:00Z">
                          <w:rPr>
                            <w:rFonts w:ascii="Cambria Math" w:hAnsi="Cambria Math"/>
                            <w:sz w:val="18"/>
                            <w:szCs w:val="18"/>
                          </w:rPr>
                        </w:rPrChange>
                      </w:rPr>
                      <m:t>1</m:t>
                    </w:del>
                  </m:r>
                  <m:r>
                    <w:rPr>
                      <w:rFonts w:ascii="Cambria Math" w:hAnsi="Cambria Math"/>
                      <w:rPrChange w:id="168" w:author="Victor" w:date="2022-06-16T11:26:00Z">
                        <w:rPr>
                          <w:rFonts w:ascii="Cambria Math" w:hAnsi="Cambria Math"/>
                          <w:sz w:val="18"/>
                          <w:szCs w:val="18"/>
                        </w:rPr>
                      </w:rPrChange>
                    </w:rPr>
                    <m:t>t-1</m:t>
                  </m:r>
                </m:sub>
              </m:sSub>
              <m:r>
                <w:rPr>
                  <w:rFonts w:ascii="Cambria Math" w:hAnsi="Cambria Math"/>
                  <w:rPrChange w:id="169" w:author="Victor" w:date="2022-06-16T11:26:00Z">
                    <w:rPr>
                      <w:rFonts w:ascii="Cambria Math" w:hAnsi="Cambria Math"/>
                      <w:sz w:val="18"/>
                      <w:szCs w:val="18"/>
                    </w:rPr>
                  </w:rPrChange>
                </w:rPr>
                <m:t>+</m:t>
              </m:r>
              <m:r>
                <w:ins w:id="170" w:author="Victor" w:date="2022-06-16T11:23:00Z">
                  <w:rPr>
                    <w:rFonts w:ascii="Cambria Math" w:hAnsi="Cambria Math" w:hint="eastAsia"/>
                    <w:rPrChange w:id="171" w:author="Victor" w:date="2022-06-16T11:26:00Z">
                      <w:rPr>
                        <w:rFonts w:ascii="Cambria Math" w:hAnsi="Cambria Math" w:hint="eastAsia"/>
                        <w:sz w:val="16"/>
                        <w:szCs w:val="16"/>
                      </w:rPr>
                    </w:rPrChange>
                  </w:rPr>
                  <m:t>…</m:t>
                </w:ins>
              </m:r>
              <m:r>
                <w:ins w:id="172" w:author="Victor" w:date="2022-06-16T11:23:00Z">
                  <w:rPr>
                    <w:rFonts w:ascii="Cambria Math" w:hAnsi="Cambria Math"/>
                    <w:rPrChange w:id="173" w:author="Victor" w:date="2022-06-16T11:26:00Z">
                      <w:rPr>
                        <w:rFonts w:ascii="Cambria Math" w:hAnsi="Cambria Math"/>
                        <w:sz w:val="16"/>
                        <w:szCs w:val="16"/>
                      </w:rPr>
                    </w:rPrChange>
                  </w:rPr>
                  <m:t>+</m:t>
                </w:ins>
              </m:r>
              <m:sSub>
                <m:sSubPr>
                  <m:ctrlPr>
                    <w:ins w:id="174" w:author="Victor" w:date="2022-06-16T11:23:00Z">
                      <w:rPr>
                        <w:rFonts w:ascii="Cambria Math" w:hAnsi="Cambria Math"/>
                        <w:i/>
                      </w:rPr>
                    </w:ins>
                  </m:ctrlPr>
                </m:sSubPr>
                <m:e>
                  <m:r>
                    <w:ins w:id="175" w:author="Victor" w:date="2022-06-16T11:23:00Z">
                      <w:rPr>
                        <w:rFonts w:ascii="Cambria Math" w:hAnsi="Cambria Math"/>
                        <w:rPrChange w:id="176" w:author="Victor" w:date="2022-06-16T11:26:00Z">
                          <w:rPr>
                            <w:rFonts w:ascii="Cambria Math" w:hAnsi="Cambria Math"/>
                            <w:sz w:val="16"/>
                            <w:szCs w:val="16"/>
                          </w:rPr>
                        </w:rPrChange>
                      </w:rPr>
                      <m:t>β</m:t>
                    </w:ins>
                  </m:r>
                </m:e>
                <m:sub>
                  <m:r>
                    <w:ins w:id="177" w:author="Victor" w:date="2022-06-16T11:23:00Z">
                      <w:rPr>
                        <w:rFonts w:ascii="Cambria Math" w:hAnsi="Cambria Math"/>
                        <w:rPrChange w:id="178" w:author="Victor" w:date="2022-06-16T11:26:00Z">
                          <w:rPr>
                            <w:rFonts w:ascii="Cambria Math" w:hAnsi="Cambria Math"/>
                            <w:sz w:val="16"/>
                            <w:szCs w:val="16"/>
                          </w:rPr>
                        </w:rPrChange>
                      </w:rPr>
                      <m:t>1p</m:t>
                    </w:ins>
                  </m:r>
                </m:sub>
              </m:sSub>
              <m:sSub>
                <m:sSubPr>
                  <m:ctrlPr>
                    <w:ins w:id="179" w:author="Victor" w:date="2022-06-16T11:23:00Z">
                      <w:rPr>
                        <w:rFonts w:ascii="Cambria Math" w:hAnsi="Cambria Math"/>
                        <w:i/>
                      </w:rPr>
                    </w:ins>
                  </m:ctrlPr>
                </m:sSubPr>
                <m:e>
                  <m:r>
                    <w:ins w:id="180" w:author="Victor" w:date="2022-06-16T11:23:00Z">
                      <w:rPr>
                        <w:rFonts w:ascii="Cambria Math" w:hAnsi="Cambria Math"/>
                        <w:rPrChange w:id="181" w:author="Victor" w:date="2022-06-16T11:26:00Z">
                          <w:rPr>
                            <w:rFonts w:ascii="Cambria Math" w:hAnsi="Cambria Math"/>
                            <w:sz w:val="16"/>
                            <w:szCs w:val="16"/>
                          </w:rPr>
                        </w:rPrChange>
                      </w:rPr>
                      <m:t>y</m:t>
                    </w:ins>
                  </m:r>
                </m:e>
                <m:sub>
                  <m:r>
                    <w:ins w:id="182" w:author="Victor" w:date="2022-06-16T11:23:00Z">
                      <w:rPr>
                        <w:rFonts w:ascii="Cambria Math" w:hAnsi="Cambria Math"/>
                        <w:rPrChange w:id="183" w:author="Victor" w:date="2022-06-16T11:26:00Z">
                          <w:rPr>
                            <w:rFonts w:ascii="Cambria Math" w:hAnsi="Cambria Math"/>
                            <w:sz w:val="16"/>
                            <w:szCs w:val="16"/>
                          </w:rPr>
                        </w:rPrChange>
                      </w:rPr>
                      <m:t>t</m:t>
                    </w:ins>
                  </m:r>
                  <m:r>
                    <w:ins w:id="184" w:author="Victor" w:date="2022-06-16T11:24:00Z">
                      <w:rPr>
                        <w:rFonts w:ascii="Cambria Math" w:hAnsi="Cambria Math"/>
                        <w:rPrChange w:id="185" w:author="Victor" w:date="2022-06-16T11:26:00Z">
                          <w:rPr>
                            <w:rFonts w:ascii="Cambria Math" w:hAnsi="Cambria Math"/>
                            <w:sz w:val="16"/>
                            <w:szCs w:val="16"/>
                          </w:rPr>
                        </w:rPrChange>
                      </w:rPr>
                      <m:t>-p</m:t>
                    </w:ins>
                  </m:r>
                </m:sub>
              </m:sSub>
            </m:oMath>
            <w:ins w:id="186" w:author="Victor" w:date="2022-06-16T11:25:00Z">
              <w:r w:rsidR="008509DE" w:rsidRPr="008509DE">
                <w:rPr>
                  <w:rPrChange w:id="187" w:author="Victor" w:date="2022-06-16T11:26:00Z">
                    <w:rPr>
                      <w:sz w:val="18"/>
                      <w:szCs w:val="18"/>
                    </w:rPr>
                  </w:rPrChange>
                </w:rPr>
                <w:t>+</w:t>
              </w:r>
            </w:ins>
          </w:p>
          <w:p w14:paraId="626C8ED7" w14:textId="73B3FE2D" w:rsidR="006259E3" w:rsidRPr="008509DE" w:rsidRDefault="008509DE" w:rsidP="0007368E">
            <w:pPr>
              <w:pStyle w:val="JENUINormal"/>
              <w:ind w:firstLine="0"/>
              <w:jc w:val="center"/>
              <w:rPr>
                <w:sz w:val="18"/>
                <w:szCs w:val="18"/>
              </w:rPr>
            </w:pPr>
            <m:oMathPara>
              <m:oMathParaPr>
                <m:jc m:val="center"/>
              </m:oMathParaPr>
              <m:oMath>
                <m:r>
                  <w:ins w:id="188" w:author="Victor" w:date="2022-06-16T11:25:00Z">
                    <w:rPr>
                      <w:rFonts w:ascii="Cambria Math" w:hAnsi="Cambria Math"/>
                      <w:rPrChange w:id="189" w:author="Victor" w:date="2022-06-16T11:26:00Z">
                        <w:rPr>
                          <w:rFonts w:ascii="Cambria Math" w:hAnsi="Cambria Math"/>
                          <w:sz w:val="18"/>
                          <w:szCs w:val="18"/>
                        </w:rPr>
                      </w:rPrChange>
                    </w:rPr>
                    <m:t xml:space="preserve">         </m:t>
                  </w:ins>
                </m:r>
                <m:sSub>
                  <m:sSubPr>
                    <m:ctrlPr>
                      <w:rPr>
                        <w:rFonts w:ascii="Cambria Math" w:hAnsi="Cambria Math"/>
                        <w:i/>
                      </w:rPr>
                    </m:ctrlPr>
                  </m:sSubPr>
                  <m:e>
                    <m:r>
                      <w:ins w:id="190" w:author="Victor" w:date="2022-06-16T11:24:00Z">
                        <w:rPr>
                          <w:rFonts w:ascii="Cambria Math" w:hAnsi="Cambria Math"/>
                          <w:rPrChange w:id="191" w:author="Victor" w:date="2022-06-16T11:26:00Z">
                            <w:rPr>
                              <w:rFonts w:ascii="Cambria Math" w:hAnsi="Cambria Math"/>
                              <w:sz w:val="16"/>
                              <w:szCs w:val="16"/>
                            </w:rPr>
                          </w:rPrChange>
                        </w:rPr>
                        <m:t>γ</m:t>
                      </w:ins>
                    </m:r>
                    <m:r>
                      <w:del w:id="192" w:author="Victor" w:date="2022-06-16T11:24:00Z">
                        <w:rPr>
                          <w:rFonts w:ascii="Cambria Math" w:hAnsi="Cambria Math"/>
                          <w:rPrChange w:id="193" w:author="Victor" w:date="2022-06-16T11:26:00Z">
                            <w:rPr>
                              <w:rFonts w:ascii="Cambria Math" w:hAnsi="Cambria Math"/>
                              <w:sz w:val="18"/>
                              <w:szCs w:val="18"/>
                            </w:rPr>
                          </w:rPrChange>
                        </w:rPr>
                        <m:t>β</m:t>
                      </w:del>
                    </m:r>
                  </m:e>
                  <m:sub>
                    <m:r>
                      <w:rPr>
                        <w:rFonts w:ascii="Cambria Math" w:hAnsi="Cambria Math"/>
                        <w:rPrChange w:id="194" w:author="Victor" w:date="2022-06-16T11:26:00Z">
                          <w:rPr>
                            <w:rFonts w:ascii="Cambria Math" w:hAnsi="Cambria Math"/>
                            <w:sz w:val="18"/>
                            <w:szCs w:val="18"/>
                          </w:rPr>
                        </w:rPrChange>
                      </w:rPr>
                      <m:t>1</m:t>
                    </m:r>
                    <m:r>
                      <w:ins w:id="195" w:author="Victor" w:date="2022-06-16T11:24:00Z">
                        <w:rPr>
                          <w:rFonts w:ascii="Cambria Math" w:hAnsi="Cambria Math"/>
                          <w:rPrChange w:id="196" w:author="Victor" w:date="2022-06-16T11:26:00Z">
                            <w:rPr>
                              <w:rFonts w:ascii="Cambria Math" w:hAnsi="Cambria Math"/>
                              <w:sz w:val="16"/>
                              <w:szCs w:val="16"/>
                            </w:rPr>
                          </w:rPrChange>
                        </w:rPr>
                        <m:t>1</m:t>
                      </w:ins>
                    </m:r>
                    <m:r>
                      <w:del w:id="197" w:author="Victor" w:date="2022-06-16T11:24:00Z">
                        <w:rPr>
                          <w:rFonts w:ascii="Cambria Math" w:hAnsi="Cambria Math"/>
                          <w:rPrChange w:id="198" w:author="Victor" w:date="2022-06-16T11:26:00Z">
                            <w:rPr>
                              <w:rFonts w:ascii="Cambria Math" w:hAnsi="Cambria Math"/>
                              <w:sz w:val="18"/>
                              <w:szCs w:val="18"/>
                            </w:rPr>
                          </w:rPrChange>
                        </w:rPr>
                        <m:t>2</m:t>
                      </w:del>
                    </m:r>
                  </m:sub>
                </m:sSub>
                <m:sSub>
                  <m:sSubPr>
                    <m:ctrlPr>
                      <w:rPr>
                        <w:rFonts w:ascii="Cambria Math" w:hAnsi="Cambria Math"/>
                        <w:i/>
                      </w:rPr>
                    </m:ctrlPr>
                  </m:sSubPr>
                  <m:e>
                    <m:r>
                      <w:ins w:id="199" w:author="Victor" w:date="2022-06-16T11:24:00Z">
                        <w:rPr>
                          <w:rFonts w:ascii="Cambria Math" w:hAnsi="Cambria Math"/>
                          <w:rPrChange w:id="200" w:author="Victor" w:date="2022-06-16T11:26:00Z">
                            <w:rPr>
                              <w:rFonts w:ascii="Cambria Math" w:hAnsi="Cambria Math"/>
                              <w:sz w:val="16"/>
                              <w:szCs w:val="16"/>
                            </w:rPr>
                          </w:rPrChange>
                        </w:rPr>
                        <m:t>x</m:t>
                      </w:ins>
                    </m:r>
                    <m:r>
                      <w:del w:id="201" w:author="Victor" w:date="2022-06-16T11:24:00Z">
                        <w:rPr>
                          <w:rFonts w:ascii="Cambria Math" w:hAnsi="Cambria Math"/>
                          <w:rPrChange w:id="202" w:author="Victor" w:date="2022-06-16T11:26:00Z">
                            <w:rPr>
                              <w:rFonts w:ascii="Cambria Math" w:hAnsi="Cambria Math"/>
                              <w:sz w:val="18"/>
                              <w:szCs w:val="18"/>
                            </w:rPr>
                          </w:rPrChange>
                        </w:rPr>
                        <m:t>y</m:t>
                      </w:del>
                    </m:r>
                  </m:e>
                  <m:sub>
                    <m:r>
                      <w:del w:id="203" w:author="Victor" w:date="2022-06-16T11:24:00Z">
                        <w:rPr>
                          <w:rFonts w:ascii="Cambria Math" w:hAnsi="Cambria Math"/>
                          <w:rPrChange w:id="204" w:author="Victor" w:date="2022-06-16T11:26:00Z">
                            <w:rPr>
                              <w:rFonts w:ascii="Cambria Math" w:hAnsi="Cambria Math"/>
                              <w:sz w:val="18"/>
                              <w:szCs w:val="18"/>
                            </w:rPr>
                          </w:rPrChange>
                        </w:rPr>
                        <m:t>2</m:t>
                      </w:del>
                    </m:r>
                    <m:r>
                      <w:rPr>
                        <w:rFonts w:ascii="Cambria Math" w:hAnsi="Cambria Math"/>
                        <w:rPrChange w:id="205" w:author="Victor" w:date="2022-06-16T11:26:00Z">
                          <w:rPr>
                            <w:rFonts w:ascii="Cambria Math" w:hAnsi="Cambria Math"/>
                            <w:sz w:val="18"/>
                            <w:szCs w:val="18"/>
                          </w:rPr>
                        </w:rPrChange>
                      </w:rPr>
                      <m:t>t-1</m:t>
                    </m:r>
                  </m:sub>
                </m:sSub>
                <m:r>
                  <w:rPr>
                    <w:rFonts w:ascii="Cambria Math" w:hAnsi="Cambria Math"/>
                    <w:rPrChange w:id="206" w:author="Victor" w:date="2022-06-16T11:26:00Z">
                      <w:rPr>
                        <w:rFonts w:ascii="Cambria Math" w:hAnsi="Cambria Math"/>
                        <w:sz w:val="18"/>
                        <w:szCs w:val="18"/>
                      </w:rPr>
                    </w:rPrChange>
                  </w:rPr>
                  <m:t>+</m:t>
                </m:r>
                <m:r>
                  <w:ins w:id="207" w:author="Victor" w:date="2022-06-16T11:19:00Z">
                    <w:rPr>
                      <w:rFonts w:ascii="Cambria Math" w:hAnsi="Cambria Math" w:hint="eastAsia"/>
                      <w:rPrChange w:id="208" w:author="Victor" w:date="2022-06-16T11:26:00Z">
                        <w:rPr>
                          <w:rFonts w:ascii="Cambria Math" w:hAnsi="Cambria Math" w:hint="eastAsia"/>
                          <w:sz w:val="18"/>
                          <w:szCs w:val="18"/>
                        </w:rPr>
                      </w:rPrChange>
                    </w:rPr>
                    <m:t>…</m:t>
                  </w:ins>
                </m:r>
                <m:r>
                  <w:ins w:id="209" w:author="Victor" w:date="2022-06-16T11:19:00Z">
                    <w:rPr>
                      <w:rFonts w:ascii="Cambria Math" w:hAnsi="Cambria Math"/>
                      <w:rPrChange w:id="210" w:author="Victor" w:date="2022-06-16T11:26:00Z">
                        <w:rPr>
                          <w:rFonts w:ascii="Cambria Math" w:hAnsi="Cambria Math"/>
                          <w:sz w:val="18"/>
                          <w:szCs w:val="18"/>
                        </w:rPr>
                      </w:rPrChange>
                    </w:rPr>
                    <m:t>+</m:t>
                  </w:ins>
                </m:r>
                <m:sSub>
                  <m:sSubPr>
                    <m:ctrlPr>
                      <w:rPr>
                        <w:rFonts w:ascii="Cambria Math" w:hAnsi="Cambria Math"/>
                        <w:i/>
                      </w:rPr>
                    </m:ctrlPr>
                  </m:sSubPr>
                  <m:e>
                    <m:r>
                      <w:ins w:id="211" w:author="Victor" w:date="2022-06-16T11:24:00Z">
                        <w:rPr>
                          <w:rFonts w:ascii="Cambria Math" w:hAnsi="Cambria Math"/>
                          <w:rPrChange w:id="212" w:author="Victor" w:date="2022-06-16T11:26:00Z">
                            <w:rPr>
                              <w:rFonts w:ascii="Cambria Math" w:hAnsi="Cambria Math"/>
                              <w:sz w:val="16"/>
                              <w:szCs w:val="16"/>
                            </w:rPr>
                          </w:rPrChange>
                        </w:rPr>
                        <m:t>γ</m:t>
                      </w:ins>
                    </m:r>
                    <m:r>
                      <w:del w:id="213" w:author="Victor" w:date="2022-06-16T11:24:00Z">
                        <w:rPr>
                          <w:rFonts w:ascii="Cambria Math" w:hAnsi="Cambria Math"/>
                          <w:rPrChange w:id="214" w:author="Victor" w:date="2022-06-16T11:26:00Z">
                            <w:rPr>
                              <w:rFonts w:ascii="Cambria Math" w:hAnsi="Cambria Math"/>
                              <w:sz w:val="18"/>
                              <w:szCs w:val="18"/>
                            </w:rPr>
                          </w:rPrChange>
                        </w:rPr>
                        <m:t>β</m:t>
                      </w:del>
                    </m:r>
                  </m:e>
                  <m:sub>
                    <m:r>
                      <w:rPr>
                        <w:rFonts w:ascii="Cambria Math" w:hAnsi="Cambria Math"/>
                        <w:rPrChange w:id="215" w:author="Victor" w:date="2022-06-16T11:26:00Z">
                          <w:rPr>
                            <w:rFonts w:ascii="Cambria Math" w:hAnsi="Cambria Math"/>
                            <w:sz w:val="18"/>
                            <w:szCs w:val="18"/>
                          </w:rPr>
                        </w:rPrChange>
                      </w:rPr>
                      <m:t>1p</m:t>
                    </m:r>
                  </m:sub>
                </m:sSub>
                <m:sSub>
                  <m:sSubPr>
                    <m:ctrlPr>
                      <w:rPr>
                        <w:rFonts w:ascii="Cambria Math" w:hAnsi="Cambria Math"/>
                        <w:i/>
                      </w:rPr>
                    </m:ctrlPr>
                  </m:sSubPr>
                  <m:e>
                    <m:r>
                      <w:ins w:id="216" w:author="Victor" w:date="2022-06-16T11:24:00Z">
                        <w:rPr>
                          <w:rFonts w:ascii="Cambria Math" w:hAnsi="Cambria Math"/>
                          <w:rPrChange w:id="217" w:author="Victor" w:date="2022-06-16T11:26:00Z">
                            <w:rPr>
                              <w:rFonts w:ascii="Cambria Math" w:hAnsi="Cambria Math"/>
                              <w:sz w:val="16"/>
                              <w:szCs w:val="16"/>
                            </w:rPr>
                          </w:rPrChange>
                        </w:rPr>
                        <m:t>x</m:t>
                      </w:ins>
                    </m:r>
                    <m:r>
                      <w:del w:id="218" w:author="Victor" w:date="2022-06-16T11:24:00Z">
                        <w:rPr>
                          <w:rFonts w:ascii="Cambria Math" w:hAnsi="Cambria Math"/>
                          <w:rPrChange w:id="219" w:author="Victor" w:date="2022-06-16T11:26:00Z">
                            <w:rPr>
                              <w:rFonts w:ascii="Cambria Math" w:hAnsi="Cambria Math"/>
                              <w:sz w:val="18"/>
                              <w:szCs w:val="18"/>
                            </w:rPr>
                          </w:rPrChange>
                        </w:rPr>
                        <m:t>y</m:t>
                      </w:del>
                    </m:r>
                  </m:e>
                  <m:sub>
                    <m:r>
                      <w:del w:id="220" w:author="Victor" w:date="2022-06-16T11:24:00Z">
                        <w:rPr>
                          <w:rFonts w:ascii="Cambria Math" w:hAnsi="Cambria Math"/>
                          <w:rPrChange w:id="221" w:author="Victor" w:date="2022-06-16T11:26:00Z">
                            <w:rPr>
                              <w:rFonts w:ascii="Cambria Math" w:hAnsi="Cambria Math"/>
                              <w:sz w:val="18"/>
                              <w:szCs w:val="18"/>
                            </w:rPr>
                          </w:rPrChange>
                        </w:rPr>
                        <m:t>1</m:t>
                      </w:del>
                    </m:r>
                    <m:r>
                      <w:rPr>
                        <w:rFonts w:ascii="Cambria Math" w:hAnsi="Cambria Math"/>
                        <w:rPrChange w:id="222" w:author="Victor" w:date="2022-06-16T11:26:00Z">
                          <w:rPr>
                            <w:rFonts w:ascii="Cambria Math" w:hAnsi="Cambria Math"/>
                            <w:sz w:val="18"/>
                            <w:szCs w:val="18"/>
                          </w:rPr>
                        </w:rPrChange>
                      </w:rPr>
                      <m:t>t-p</m:t>
                    </m:r>
                  </m:sub>
                </m:sSub>
                <m:r>
                  <w:del w:id="223" w:author="Victor" w:date="2022-06-16T11:25:00Z">
                    <w:rPr>
                      <w:rFonts w:ascii="Cambria Math" w:hAnsi="Cambria Math"/>
                      <w:rPrChange w:id="224" w:author="Victor" w:date="2022-06-16T11:26:00Z">
                        <w:rPr>
                          <w:rFonts w:ascii="Cambria Math" w:hAnsi="Cambria Math"/>
                          <w:sz w:val="18"/>
                          <w:szCs w:val="18"/>
                        </w:rPr>
                      </w:rPrChange>
                    </w:rPr>
                    <m:t>+</m:t>
                  </w:del>
                </m:r>
                <m:sSub>
                  <m:sSubPr>
                    <m:ctrlPr>
                      <w:del w:id="225" w:author="Victor" w:date="2022-06-16T11:25:00Z">
                        <w:rPr>
                          <w:rFonts w:ascii="Cambria Math" w:hAnsi="Cambria Math"/>
                          <w:i/>
                        </w:rPr>
                      </w:del>
                    </m:ctrlPr>
                  </m:sSubPr>
                  <m:e>
                    <m:r>
                      <w:del w:id="226" w:author="Victor" w:date="2022-06-16T11:25:00Z">
                        <w:rPr>
                          <w:rFonts w:ascii="Cambria Math" w:hAnsi="Cambria Math"/>
                          <w:rPrChange w:id="227" w:author="Victor" w:date="2022-06-16T11:26:00Z">
                            <w:rPr>
                              <w:rFonts w:ascii="Cambria Math" w:hAnsi="Cambria Math"/>
                              <w:sz w:val="18"/>
                              <w:szCs w:val="18"/>
                            </w:rPr>
                          </w:rPrChange>
                        </w:rPr>
                        <m:t>β</m:t>
                      </w:del>
                    </m:r>
                  </m:e>
                  <m:sub>
                    <m:r>
                      <w:del w:id="228" w:author="Victor" w:date="2022-06-16T11:25:00Z">
                        <w:rPr>
                          <w:rFonts w:ascii="Cambria Math" w:hAnsi="Cambria Math"/>
                          <w:rPrChange w:id="229" w:author="Victor" w:date="2022-06-16T11:26:00Z">
                            <w:rPr>
                              <w:rFonts w:ascii="Cambria Math" w:hAnsi="Cambria Math"/>
                              <w:sz w:val="18"/>
                              <w:szCs w:val="18"/>
                            </w:rPr>
                          </w:rPrChange>
                        </w:rPr>
                        <m:t>1p</m:t>
                      </w:del>
                    </m:r>
                  </m:sub>
                </m:sSub>
                <m:sSub>
                  <m:sSubPr>
                    <m:ctrlPr>
                      <w:del w:id="230" w:author="Victor" w:date="2022-06-16T11:25:00Z">
                        <w:rPr>
                          <w:rFonts w:ascii="Cambria Math" w:hAnsi="Cambria Math"/>
                          <w:i/>
                        </w:rPr>
                      </w:del>
                    </m:ctrlPr>
                  </m:sSubPr>
                  <m:e>
                    <m:r>
                      <w:del w:id="231" w:author="Victor" w:date="2022-06-16T11:25:00Z">
                        <w:rPr>
                          <w:rFonts w:ascii="Cambria Math" w:hAnsi="Cambria Math"/>
                          <w:rPrChange w:id="232" w:author="Victor" w:date="2022-06-16T11:26:00Z">
                            <w:rPr>
                              <w:rFonts w:ascii="Cambria Math" w:hAnsi="Cambria Math"/>
                              <w:sz w:val="18"/>
                              <w:szCs w:val="18"/>
                            </w:rPr>
                          </w:rPrChange>
                        </w:rPr>
                        <m:t>y</m:t>
                      </w:del>
                    </m:r>
                  </m:e>
                  <m:sub>
                    <m:r>
                      <w:del w:id="233" w:author="Victor" w:date="2022-06-16T11:25:00Z">
                        <w:rPr>
                          <w:rFonts w:ascii="Cambria Math" w:hAnsi="Cambria Math"/>
                          <w:rPrChange w:id="234" w:author="Victor" w:date="2022-06-16T11:26:00Z">
                            <w:rPr>
                              <w:rFonts w:ascii="Cambria Math" w:hAnsi="Cambria Math"/>
                              <w:sz w:val="18"/>
                              <w:szCs w:val="18"/>
                            </w:rPr>
                          </w:rPrChange>
                        </w:rPr>
                        <m:t>2t-p</m:t>
                      </w:del>
                    </m:r>
                  </m:sub>
                </m:sSub>
                <m:r>
                  <w:rPr>
                    <w:rFonts w:ascii="Cambria Math" w:hAnsi="Cambria Math"/>
                    <w:rPrChange w:id="235" w:author="Victor" w:date="2022-06-16T11:26:00Z">
                      <w:rPr>
                        <w:rFonts w:ascii="Cambria Math" w:hAnsi="Cambria Math"/>
                        <w:sz w:val="18"/>
                        <w:szCs w:val="18"/>
                      </w:rPr>
                    </w:rPrChange>
                  </w:rPr>
                  <m:t>+</m:t>
                </m:r>
                <m:sSub>
                  <m:sSubPr>
                    <m:ctrlPr>
                      <w:rPr>
                        <w:rFonts w:ascii="Cambria Math" w:hAnsi="Cambria Math"/>
                        <w:i/>
                      </w:rPr>
                    </m:ctrlPr>
                  </m:sSubPr>
                  <m:e>
                    <m:r>
                      <w:rPr>
                        <w:rFonts w:ascii="Cambria Math" w:hAnsi="Cambria Math"/>
                        <w:rPrChange w:id="236" w:author="Victor" w:date="2022-06-16T11:26:00Z">
                          <w:rPr>
                            <w:rFonts w:ascii="Cambria Math" w:hAnsi="Cambria Math"/>
                            <w:sz w:val="18"/>
                            <w:szCs w:val="18"/>
                          </w:rPr>
                        </w:rPrChange>
                      </w:rPr>
                      <m:t>u</m:t>
                    </m:r>
                  </m:e>
                  <m:sub>
                    <m:r>
                      <w:rPr>
                        <w:rFonts w:ascii="Cambria Math" w:hAnsi="Cambria Math"/>
                        <w:rPrChange w:id="237" w:author="Victor" w:date="2022-06-16T11:26:00Z">
                          <w:rPr>
                            <w:rFonts w:ascii="Cambria Math" w:hAnsi="Cambria Math"/>
                            <w:sz w:val="18"/>
                            <w:szCs w:val="18"/>
                          </w:rPr>
                        </w:rPrChange>
                      </w:rPr>
                      <m:t>1t</m:t>
                    </m:r>
                  </m:sub>
                </m:sSub>
                <m:r>
                  <w:ins w:id="238" w:author="Victor" w:date="2022-06-16T11:19:00Z">
                    <w:rPr>
                      <w:rFonts w:ascii="Cambria Math" w:hAnsi="Cambria Math"/>
                      <w:rPrChange w:id="239" w:author="Victor" w:date="2022-06-16T11:26:00Z">
                        <w:rPr>
                          <w:rFonts w:ascii="Cambria Math" w:hAnsi="Cambria Math"/>
                          <w:sz w:val="16"/>
                          <w:szCs w:val="16"/>
                        </w:rPr>
                      </w:rPrChange>
                    </w:rPr>
                    <m:t>,</m:t>
                  </w:ins>
                </m:r>
              </m:oMath>
            </m:oMathPara>
          </w:p>
        </w:tc>
        <w:tc>
          <w:tcPr>
            <w:tcW w:w="485" w:type="dxa"/>
            <w:tcBorders>
              <w:top w:val="nil"/>
              <w:left w:val="nil"/>
              <w:bottom w:val="nil"/>
              <w:right w:val="nil"/>
            </w:tcBorders>
          </w:tcPr>
          <w:p w14:paraId="79B0AE63" w14:textId="1965FCC8" w:rsidR="006259E3" w:rsidRDefault="00ED0E68" w:rsidP="00ED0E68">
            <w:pPr>
              <w:pStyle w:val="JENUINormal"/>
              <w:ind w:firstLine="0"/>
              <w:jc w:val="right"/>
            </w:pPr>
            <w:r>
              <w:t>(3)</w:t>
            </w:r>
          </w:p>
        </w:tc>
      </w:tr>
      <w:tr w:rsidR="00ED0E68" w14:paraId="6521FAF6" w14:textId="77777777" w:rsidTr="00ED0E68">
        <w:trPr>
          <w:trHeight w:val="348"/>
        </w:trPr>
        <w:tc>
          <w:tcPr>
            <w:tcW w:w="3686" w:type="dxa"/>
            <w:tcBorders>
              <w:top w:val="nil"/>
              <w:left w:val="nil"/>
              <w:bottom w:val="nil"/>
              <w:right w:val="nil"/>
            </w:tcBorders>
          </w:tcPr>
          <w:p w14:paraId="29651B98" w14:textId="77777777" w:rsidR="008509DE" w:rsidRPr="008509DE" w:rsidRDefault="006245DF" w:rsidP="008509DE">
            <w:pPr>
              <w:pStyle w:val="JENUINormal"/>
              <w:ind w:firstLine="0"/>
              <w:jc w:val="center"/>
              <w:rPr>
                <w:ins w:id="240" w:author="Victor" w:date="2022-06-16T11:27:00Z"/>
                <w:rPrChange w:id="241" w:author="Victor" w:date="2022-06-16T11:28:00Z">
                  <w:rPr>
                    <w:ins w:id="242" w:author="Victor" w:date="2022-06-16T11:27:00Z"/>
                    <w:rFonts w:ascii="Cambria Math" w:hAnsi="Cambria Math"/>
                    <w:i/>
                    <w:sz w:val="16"/>
                    <w:szCs w:val="16"/>
                  </w:rPr>
                </w:rPrChange>
              </w:rPr>
            </w:pPr>
            <m:oMathPara>
              <m:oMath>
                <m:sSub>
                  <m:sSubPr>
                    <m:ctrlPr>
                      <w:rPr>
                        <w:rFonts w:ascii="Cambria Math" w:hAnsi="Cambria Math"/>
                        <w:i/>
                      </w:rPr>
                    </m:ctrlPr>
                  </m:sSubPr>
                  <m:e>
                    <m:r>
                      <w:ins w:id="243" w:author="Victor" w:date="2022-06-16T11:26:00Z">
                        <w:rPr>
                          <w:rFonts w:ascii="Cambria Math" w:hAnsi="Cambria Math"/>
                          <w:rPrChange w:id="244" w:author="Victor" w:date="2022-06-16T11:28:00Z">
                            <w:rPr>
                              <w:rFonts w:ascii="Cambria Math" w:hAnsi="Cambria Math"/>
                              <w:sz w:val="16"/>
                              <w:szCs w:val="16"/>
                            </w:rPr>
                          </w:rPrChange>
                        </w:rPr>
                        <m:t>x</m:t>
                      </w:ins>
                    </m:r>
                    <m:r>
                      <w:del w:id="245" w:author="Victor" w:date="2022-06-16T11:26:00Z">
                        <w:rPr>
                          <w:rFonts w:ascii="Cambria Math" w:hAnsi="Cambria Math"/>
                          <w:rPrChange w:id="246" w:author="Victor" w:date="2022-06-16T11:28:00Z">
                            <w:rPr>
                              <w:rFonts w:ascii="Cambria Math" w:hAnsi="Cambria Math"/>
                              <w:sz w:val="18"/>
                              <w:szCs w:val="18"/>
                            </w:rPr>
                          </w:rPrChange>
                        </w:rPr>
                        <m:t>y</m:t>
                      </w:del>
                    </m:r>
                  </m:e>
                  <m:sub>
                    <m:r>
                      <w:del w:id="247" w:author="Victor" w:date="2022-06-16T11:26:00Z">
                        <w:rPr>
                          <w:rFonts w:ascii="Cambria Math" w:hAnsi="Cambria Math"/>
                          <w:rPrChange w:id="248" w:author="Victor" w:date="2022-06-16T11:28:00Z">
                            <w:rPr>
                              <w:rFonts w:ascii="Cambria Math" w:hAnsi="Cambria Math"/>
                              <w:sz w:val="18"/>
                              <w:szCs w:val="18"/>
                            </w:rPr>
                          </w:rPrChange>
                        </w:rPr>
                        <m:t>2</m:t>
                      </w:del>
                    </m:r>
                    <m:r>
                      <w:rPr>
                        <w:rFonts w:ascii="Cambria Math" w:hAnsi="Cambria Math"/>
                        <w:rPrChange w:id="249" w:author="Victor" w:date="2022-06-16T11:28:00Z">
                          <w:rPr>
                            <w:rFonts w:ascii="Cambria Math" w:hAnsi="Cambria Math"/>
                            <w:sz w:val="18"/>
                            <w:szCs w:val="18"/>
                          </w:rPr>
                        </w:rPrChange>
                      </w:rPr>
                      <m:t>t</m:t>
                    </m:r>
                  </m:sub>
                </m:sSub>
                <m:r>
                  <w:rPr>
                    <w:rFonts w:ascii="Cambria Math" w:hAnsi="Cambria Math"/>
                    <w:rPrChange w:id="250" w:author="Victor" w:date="2022-06-16T11:28:00Z">
                      <w:rPr>
                        <w:rFonts w:ascii="Cambria Math" w:hAnsi="Cambria Math"/>
                        <w:sz w:val="18"/>
                        <w:szCs w:val="18"/>
                      </w:rPr>
                    </w:rPrChange>
                  </w:rPr>
                  <m:t xml:space="preserve">= </m:t>
                </m:r>
                <m:sSub>
                  <m:sSubPr>
                    <m:ctrlPr>
                      <w:rPr>
                        <w:rFonts w:ascii="Cambria Math" w:hAnsi="Cambria Math"/>
                        <w:i/>
                      </w:rPr>
                    </m:ctrlPr>
                  </m:sSubPr>
                  <m:e>
                    <m:r>
                      <w:rPr>
                        <w:rFonts w:ascii="Cambria Math" w:hAnsi="Cambria Math"/>
                        <w:rPrChange w:id="251" w:author="Victor" w:date="2022-06-16T11:28:00Z">
                          <w:rPr>
                            <w:rFonts w:ascii="Cambria Math" w:hAnsi="Cambria Math"/>
                            <w:sz w:val="18"/>
                            <w:szCs w:val="18"/>
                          </w:rPr>
                        </w:rPrChange>
                      </w:rPr>
                      <m:t>β</m:t>
                    </m:r>
                  </m:e>
                  <m:sub>
                    <m:r>
                      <w:rPr>
                        <w:rFonts w:ascii="Cambria Math" w:hAnsi="Cambria Math"/>
                        <w:rPrChange w:id="252" w:author="Victor" w:date="2022-06-16T11:28:00Z">
                          <w:rPr>
                            <w:rFonts w:ascii="Cambria Math" w:hAnsi="Cambria Math"/>
                            <w:sz w:val="18"/>
                            <w:szCs w:val="18"/>
                          </w:rPr>
                        </w:rPrChange>
                      </w:rPr>
                      <m:t>20</m:t>
                    </m:r>
                  </m:sub>
                </m:sSub>
                <m:r>
                  <w:rPr>
                    <w:rFonts w:ascii="Cambria Math" w:hAnsi="Cambria Math"/>
                    <w:rPrChange w:id="253" w:author="Victor" w:date="2022-06-16T11:28:00Z">
                      <w:rPr>
                        <w:rFonts w:ascii="Cambria Math" w:hAnsi="Cambria Math"/>
                        <w:sz w:val="18"/>
                        <w:szCs w:val="18"/>
                      </w:rPr>
                    </w:rPrChange>
                  </w:rPr>
                  <m:t>+</m:t>
                </m:r>
                <m:sSub>
                  <m:sSubPr>
                    <m:ctrlPr>
                      <w:rPr>
                        <w:rFonts w:ascii="Cambria Math" w:hAnsi="Cambria Math"/>
                        <w:i/>
                      </w:rPr>
                    </m:ctrlPr>
                  </m:sSubPr>
                  <m:e>
                    <m:r>
                      <w:rPr>
                        <w:rFonts w:ascii="Cambria Math" w:hAnsi="Cambria Math"/>
                        <w:rPrChange w:id="254" w:author="Victor" w:date="2022-06-16T11:28:00Z">
                          <w:rPr>
                            <w:rFonts w:ascii="Cambria Math" w:hAnsi="Cambria Math"/>
                            <w:sz w:val="18"/>
                            <w:szCs w:val="18"/>
                          </w:rPr>
                        </w:rPrChange>
                      </w:rPr>
                      <m:t>β</m:t>
                    </m:r>
                  </m:e>
                  <m:sub>
                    <m:r>
                      <w:rPr>
                        <w:rFonts w:ascii="Cambria Math" w:hAnsi="Cambria Math"/>
                        <w:rPrChange w:id="255" w:author="Victor" w:date="2022-06-16T11:28:00Z">
                          <w:rPr>
                            <w:rFonts w:ascii="Cambria Math" w:hAnsi="Cambria Math"/>
                            <w:sz w:val="18"/>
                            <w:szCs w:val="18"/>
                          </w:rPr>
                        </w:rPrChange>
                      </w:rPr>
                      <m:t>21</m:t>
                    </m:r>
                  </m:sub>
                </m:sSub>
                <m:sSub>
                  <m:sSubPr>
                    <m:ctrlPr>
                      <w:rPr>
                        <w:rFonts w:ascii="Cambria Math" w:hAnsi="Cambria Math"/>
                        <w:i/>
                      </w:rPr>
                    </m:ctrlPr>
                  </m:sSubPr>
                  <m:e>
                    <m:r>
                      <w:rPr>
                        <w:rFonts w:ascii="Cambria Math" w:hAnsi="Cambria Math"/>
                        <w:rPrChange w:id="256" w:author="Victor" w:date="2022-06-16T11:28:00Z">
                          <w:rPr>
                            <w:rFonts w:ascii="Cambria Math" w:hAnsi="Cambria Math"/>
                            <w:sz w:val="18"/>
                            <w:szCs w:val="18"/>
                          </w:rPr>
                        </w:rPrChange>
                      </w:rPr>
                      <m:t>y</m:t>
                    </m:r>
                  </m:e>
                  <m:sub>
                    <m:r>
                      <w:del w:id="257" w:author="Victor" w:date="2022-06-16T11:26:00Z">
                        <w:rPr>
                          <w:rFonts w:ascii="Cambria Math" w:hAnsi="Cambria Math"/>
                          <w:rPrChange w:id="258" w:author="Victor" w:date="2022-06-16T11:28:00Z">
                            <w:rPr>
                              <w:rFonts w:ascii="Cambria Math" w:hAnsi="Cambria Math"/>
                              <w:sz w:val="18"/>
                              <w:szCs w:val="18"/>
                            </w:rPr>
                          </w:rPrChange>
                        </w:rPr>
                        <m:t>1</m:t>
                      </w:del>
                    </m:r>
                    <m:r>
                      <w:rPr>
                        <w:rFonts w:ascii="Cambria Math" w:hAnsi="Cambria Math"/>
                        <w:rPrChange w:id="259" w:author="Victor" w:date="2022-06-16T11:28:00Z">
                          <w:rPr>
                            <w:rFonts w:ascii="Cambria Math" w:hAnsi="Cambria Math"/>
                            <w:sz w:val="18"/>
                            <w:szCs w:val="18"/>
                          </w:rPr>
                        </w:rPrChange>
                      </w:rPr>
                      <m:t>t-1</m:t>
                    </m:r>
                  </m:sub>
                </m:sSub>
                <m:r>
                  <w:rPr>
                    <w:rFonts w:ascii="Cambria Math" w:hAnsi="Cambria Math"/>
                    <w:rPrChange w:id="260" w:author="Victor" w:date="2022-06-16T11:28:00Z">
                      <w:rPr>
                        <w:rFonts w:ascii="Cambria Math" w:hAnsi="Cambria Math"/>
                        <w:sz w:val="18"/>
                        <w:szCs w:val="18"/>
                      </w:rPr>
                    </w:rPrChange>
                  </w:rPr>
                  <m:t>+</m:t>
                </m:r>
                <m:r>
                  <w:ins w:id="261" w:author="Victor" w:date="2022-06-16T11:27:00Z">
                    <w:rPr>
                      <w:rFonts w:ascii="Cambria Math" w:hAnsi="Cambria Math" w:hint="eastAsia"/>
                      <w:rPrChange w:id="262" w:author="Victor" w:date="2022-06-16T11:28:00Z">
                        <w:rPr>
                          <w:rFonts w:ascii="Cambria Math" w:hAnsi="Cambria Math" w:hint="eastAsia"/>
                          <w:sz w:val="16"/>
                          <w:szCs w:val="16"/>
                        </w:rPr>
                      </w:rPrChange>
                    </w:rPr>
                    <m:t>…</m:t>
                  </w:ins>
                </m:r>
                <m:r>
                  <w:ins w:id="263" w:author="Victor" w:date="2022-06-16T11:27:00Z">
                    <w:rPr>
                      <w:rFonts w:ascii="Cambria Math" w:hAnsi="Cambria Math"/>
                      <w:rPrChange w:id="264" w:author="Victor" w:date="2022-06-16T11:28:00Z">
                        <w:rPr>
                          <w:rFonts w:ascii="Cambria Math" w:hAnsi="Cambria Math"/>
                          <w:sz w:val="16"/>
                          <w:szCs w:val="16"/>
                        </w:rPr>
                      </w:rPrChange>
                    </w:rPr>
                    <m:t>+</m:t>
                  </w:ins>
                </m:r>
                <m:sSub>
                  <m:sSubPr>
                    <m:ctrlPr>
                      <w:rPr>
                        <w:rFonts w:ascii="Cambria Math" w:hAnsi="Cambria Math"/>
                        <w:i/>
                      </w:rPr>
                    </m:ctrlPr>
                  </m:sSubPr>
                  <m:e>
                    <m:r>
                      <w:rPr>
                        <w:rFonts w:ascii="Cambria Math" w:hAnsi="Cambria Math"/>
                        <w:rPrChange w:id="265" w:author="Victor" w:date="2022-06-16T11:28:00Z">
                          <w:rPr>
                            <w:rFonts w:ascii="Cambria Math" w:hAnsi="Cambria Math"/>
                            <w:sz w:val="18"/>
                            <w:szCs w:val="18"/>
                          </w:rPr>
                        </w:rPrChange>
                      </w:rPr>
                      <m:t>β</m:t>
                    </m:r>
                  </m:e>
                  <m:sub>
                    <m:r>
                      <w:rPr>
                        <w:rFonts w:ascii="Cambria Math" w:hAnsi="Cambria Math"/>
                        <w:rPrChange w:id="266" w:author="Victor" w:date="2022-06-16T11:28:00Z">
                          <w:rPr>
                            <w:rFonts w:ascii="Cambria Math" w:hAnsi="Cambria Math"/>
                            <w:sz w:val="18"/>
                            <w:szCs w:val="18"/>
                          </w:rPr>
                        </w:rPrChange>
                      </w:rPr>
                      <m:t>2</m:t>
                    </m:r>
                    <m:r>
                      <w:ins w:id="267" w:author="Victor" w:date="2022-06-16T11:27:00Z">
                        <w:rPr>
                          <w:rFonts w:ascii="Cambria Math" w:hAnsi="Cambria Math"/>
                          <w:rPrChange w:id="268" w:author="Victor" w:date="2022-06-16T11:28:00Z">
                            <w:rPr>
                              <w:rFonts w:ascii="Cambria Math" w:hAnsi="Cambria Math"/>
                              <w:sz w:val="16"/>
                              <w:szCs w:val="16"/>
                            </w:rPr>
                          </w:rPrChange>
                        </w:rPr>
                        <m:t>p</m:t>
                      </w:ins>
                    </m:r>
                    <m:r>
                      <w:del w:id="269" w:author="Victor" w:date="2022-06-16T11:27:00Z">
                        <w:rPr>
                          <w:rFonts w:ascii="Cambria Math" w:hAnsi="Cambria Math"/>
                          <w:rPrChange w:id="270" w:author="Victor" w:date="2022-06-16T11:28:00Z">
                            <w:rPr>
                              <w:rFonts w:ascii="Cambria Math" w:hAnsi="Cambria Math"/>
                              <w:sz w:val="18"/>
                              <w:szCs w:val="18"/>
                            </w:rPr>
                          </w:rPrChange>
                        </w:rPr>
                        <m:t>2</m:t>
                      </w:del>
                    </m:r>
                  </m:sub>
                </m:sSub>
                <m:sSub>
                  <m:sSubPr>
                    <m:ctrlPr>
                      <w:rPr>
                        <w:rFonts w:ascii="Cambria Math" w:hAnsi="Cambria Math"/>
                        <w:i/>
                      </w:rPr>
                    </m:ctrlPr>
                  </m:sSubPr>
                  <m:e>
                    <m:r>
                      <w:rPr>
                        <w:rFonts w:ascii="Cambria Math" w:hAnsi="Cambria Math"/>
                        <w:rPrChange w:id="271" w:author="Victor" w:date="2022-06-16T11:28:00Z">
                          <w:rPr>
                            <w:rFonts w:ascii="Cambria Math" w:hAnsi="Cambria Math"/>
                            <w:sz w:val="18"/>
                            <w:szCs w:val="18"/>
                          </w:rPr>
                        </w:rPrChange>
                      </w:rPr>
                      <m:t>y</m:t>
                    </m:r>
                  </m:e>
                  <m:sub>
                    <m:r>
                      <w:del w:id="272" w:author="Victor" w:date="2022-06-16T11:27:00Z">
                        <w:rPr>
                          <w:rFonts w:ascii="Cambria Math" w:hAnsi="Cambria Math"/>
                          <w:rPrChange w:id="273" w:author="Victor" w:date="2022-06-16T11:28:00Z">
                            <w:rPr>
                              <w:rFonts w:ascii="Cambria Math" w:hAnsi="Cambria Math"/>
                              <w:sz w:val="18"/>
                              <w:szCs w:val="18"/>
                            </w:rPr>
                          </w:rPrChange>
                        </w:rPr>
                        <m:t>2</m:t>
                      </w:del>
                    </m:r>
                    <m:r>
                      <w:rPr>
                        <w:rFonts w:ascii="Cambria Math" w:hAnsi="Cambria Math"/>
                        <w:rPrChange w:id="274" w:author="Victor" w:date="2022-06-16T11:28:00Z">
                          <w:rPr>
                            <w:rFonts w:ascii="Cambria Math" w:hAnsi="Cambria Math"/>
                            <w:sz w:val="18"/>
                            <w:szCs w:val="18"/>
                          </w:rPr>
                        </w:rPrChange>
                      </w:rPr>
                      <m:t>t-</m:t>
                    </m:r>
                    <m:r>
                      <w:ins w:id="275" w:author="Victor" w:date="2022-06-16T11:27:00Z">
                        <w:rPr>
                          <w:rFonts w:ascii="Cambria Math" w:hAnsi="Cambria Math"/>
                          <w:rPrChange w:id="276" w:author="Victor" w:date="2022-06-16T11:28:00Z">
                            <w:rPr>
                              <w:rFonts w:ascii="Cambria Math" w:hAnsi="Cambria Math"/>
                              <w:sz w:val="16"/>
                              <w:szCs w:val="16"/>
                            </w:rPr>
                          </w:rPrChange>
                        </w:rPr>
                        <m:t>p</m:t>
                      </w:ins>
                    </m:r>
                    <m:r>
                      <w:del w:id="277" w:author="Victor" w:date="2022-06-16T11:27:00Z">
                        <w:rPr>
                          <w:rFonts w:ascii="Cambria Math" w:hAnsi="Cambria Math"/>
                          <w:rPrChange w:id="278" w:author="Victor" w:date="2022-06-16T11:28:00Z">
                            <w:rPr>
                              <w:rFonts w:ascii="Cambria Math" w:hAnsi="Cambria Math"/>
                              <w:sz w:val="18"/>
                              <w:szCs w:val="18"/>
                            </w:rPr>
                          </w:rPrChange>
                        </w:rPr>
                        <m:t>1</m:t>
                      </w:del>
                    </m:r>
                  </m:sub>
                </m:sSub>
                <m:r>
                  <w:rPr>
                    <w:rFonts w:ascii="Cambria Math" w:hAnsi="Cambria Math"/>
                    <w:rPrChange w:id="279" w:author="Victor" w:date="2022-06-16T11:28:00Z">
                      <w:rPr>
                        <w:rFonts w:ascii="Cambria Math" w:hAnsi="Cambria Math"/>
                        <w:sz w:val="18"/>
                        <w:szCs w:val="18"/>
                      </w:rPr>
                    </w:rPrChange>
                  </w:rPr>
                  <m:t>+</m:t>
                </m:r>
                <m:sSub>
                  <m:sSubPr>
                    <m:ctrlPr>
                      <w:del w:id="280" w:author="Victor" w:date="2022-06-16T11:27:00Z">
                        <w:rPr>
                          <w:rFonts w:ascii="Cambria Math" w:hAnsi="Cambria Math"/>
                          <w:i/>
                        </w:rPr>
                      </w:del>
                    </m:ctrlPr>
                  </m:sSubPr>
                  <m:e>
                    <m:r>
                      <w:del w:id="281" w:author="Victor" w:date="2022-06-16T11:27:00Z">
                        <w:rPr>
                          <w:rFonts w:ascii="Cambria Math" w:hAnsi="Cambria Math"/>
                          <w:rPrChange w:id="282" w:author="Victor" w:date="2022-06-16T11:28:00Z">
                            <w:rPr>
                              <w:rFonts w:ascii="Cambria Math" w:hAnsi="Cambria Math"/>
                              <w:sz w:val="18"/>
                              <w:szCs w:val="18"/>
                            </w:rPr>
                          </w:rPrChange>
                        </w:rPr>
                        <m:t>β</m:t>
                      </w:del>
                    </m:r>
                  </m:e>
                  <m:sub>
                    <m:r>
                      <w:del w:id="283" w:author="Victor" w:date="2022-06-16T11:27:00Z">
                        <w:rPr>
                          <w:rFonts w:ascii="Cambria Math" w:hAnsi="Cambria Math"/>
                          <w:rPrChange w:id="284" w:author="Victor" w:date="2022-06-16T11:28:00Z">
                            <w:rPr>
                              <w:rFonts w:ascii="Cambria Math" w:hAnsi="Cambria Math"/>
                              <w:sz w:val="18"/>
                              <w:szCs w:val="18"/>
                            </w:rPr>
                          </w:rPrChange>
                        </w:rPr>
                        <m:t>2p</m:t>
                      </w:del>
                    </m:r>
                  </m:sub>
                </m:sSub>
                <m:sSub>
                  <m:sSubPr>
                    <m:ctrlPr>
                      <w:del w:id="285" w:author="Victor" w:date="2022-06-16T11:27:00Z">
                        <w:rPr>
                          <w:rFonts w:ascii="Cambria Math" w:hAnsi="Cambria Math"/>
                          <w:i/>
                        </w:rPr>
                      </w:del>
                    </m:ctrlPr>
                  </m:sSubPr>
                  <m:e>
                    <m:r>
                      <w:del w:id="286" w:author="Victor" w:date="2022-06-16T11:27:00Z">
                        <w:rPr>
                          <w:rFonts w:ascii="Cambria Math" w:hAnsi="Cambria Math"/>
                          <w:rPrChange w:id="287" w:author="Victor" w:date="2022-06-16T11:28:00Z">
                            <w:rPr>
                              <w:rFonts w:ascii="Cambria Math" w:hAnsi="Cambria Math"/>
                              <w:sz w:val="18"/>
                              <w:szCs w:val="18"/>
                            </w:rPr>
                          </w:rPrChange>
                        </w:rPr>
                        <m:t>y</m:t>
                      </w:del>
                    </m:r>
                  </m:e>
                  <m:sub>
                    <m:r>
                      <w:del w:id="288" w:author="Victor" w:date="2022-06-16T11:27:00Z">
                        <w:rPr>
                          <w:rFonts w:ascii="Cambria Math" w:hAnsi="Cambria Math"/>
                          <w:rPrChange w:id="289" w:author="Victor" w:date="2022-06-16T11:28:00Z">
                            <w:rPr>
                              <w:rFonts w:ascii="Cambria Math" w:hAnsi="Cambria Math"/>
                              <w:sz w:val="18"/>
                              <w:szCs w:val="18"/>
                            </w:rPr>
                          </w:rPrChange>
                        </w:rPr>
                        <m:t>1t-p</m:t>
                      </w:del>
                    </m:r>
                  </m:sub>
                </m:sSub>
              </m:oMath>
            </m:oMathPara>
          </w:p>
          <w:p w14:paraId="4933FC08" w14:textId="43DCB5C7" w:rsidR="00ED0E68" w:rsidRPr="00E14039" w:rsidRDefault="008509DE" w:rsidP="008509DE">
            <w:pPr>
              <w:pStyle w:val="JENUINormal"/>
              <w:ind w:firstLine="0"/>
              <w:jc w:val="center"/>
              <w:rPr>
                <w:rFonts w:ascii="Cambria Math" w:hAnsi="Cambria Math"/>
                <w:i/>
                <w:sz w:val="16"/>
                <w:szCs w:val="16"/>
                <w:rPrChange w:id="290" w:author="Victor" w:date="2022-06-16T11:20:00Z">
                  <w:rPr>
                    <w:rFonts w:ascii="Cambria Math" w:hAnsi="Cambria Math"/>
                    <w:i/>
                    <w:sz w:val="18"/>
                    <w:szCs w:val="18"/>
                  </w:rPr>
                </w:rPrChange>
              </w:rPr>
            </w:pPr>
            <m:oMathPara>
              <m:oMath>
                <m:r>
                  <w:ins w:id="291" w:author="Victor" w:date="2022-06-16T11:27:00Z">
                    <w:rPr>
                      <w:rFonts w:ascii="Cambria Math" w:hAnsi="Cambria Math"/>
                    </w:rPr>
                    <m:t xml:space="preserve">      </m:t>
                  </w:ins>
                </m:r>
                <m:r>
                  <w:ins w:id="292" w:author="Victor" w:date="2022-06-16T11:28:00Z">
                    <w:rPr>
                      <w:rFonts w:ascii="Cambria Math" w:hAnsi="Cambria Math"/>
                    </w:rPr>
                    <m:t xml:space="preserve"> </m:t>
                  </w:ins>
                </m:r>
                <m:sSub>
                  <m:sSubPr>
                    <m:ctrlPr>
                      <w:ins w:id="293" w:author="Victor" w:date="2022-06-16T11:27:00Z">
                        <w:rPr>
                          <w:rFonts w:ascii="Cambria Math" w:hAnsi="Cambria Math"/>
                          <w:i/>
                        </w:rPr>
                      </w:ins>
                    </m:ctrlPr>
                  </m:sSubPr>
                  <m:e>
                    <m:r>
                      <w:ins w:id="294" w:author="Victor" w:date="2022-06-16T11:27:00Z">
                        <w:rPr>
                          <w:rFonts w:ascii="Cambria Math" w:hAnsi="Cambria Math"/>
                        </w:rPr>
                        <m:t>γ</m:t>
                      </w:ins>
                    </m:r>
                  </m:e>
                  <m:sub>
                    <m:r>
                      <w:ins w:id="295" w:author="Victor" w:date="2022-06-16T11:27:00Z">
                        <w:rPr>
                          <w:rFonts w:ascii="Cambria Math" w:hAnsi="Cambria Math"/>
                        </w:rPr>
                        <m:t>21</m:t>
                      </w:ins>
                    </m:r>
                  </m:sub>
                </m:sSub>
                <m:sSub>
                  <m:sSubPr>
                    <m:ctrlPr>
                      <w:ins w:id="296" w:author="Victor" w:date="2022-06-16T11:27:00Z">
                        <w:rPr>
                          <w:rFonts w:ascii="Cambria Math" w:hAnsi="Cambria Math"/>
                          <w:i/>
                        </w:rPr>
                      </w:ins>
                    </m:ctrlPr>
                  </m:sSubPr>
                  <m:e>
                    <m:r>
                      <w:ins w:id="297" w:author="Victor" w:date="2022-06-16T11:27:00Z">
                        <w:rPr>
                          <w:rFonts w:ascii="Cambria Math" w:hAnsi="Cambria Math"/>
                        </w:rPr>
                        <m:t>x</m:t>
                      </w:ins>
                    </m:r>
                  </m:e>
                  <m:sub>
                    <m:r>
                      <w:ins w:id="298" w:author="Victor" w:date="2022-06-16T11:27:00Z">
                        <w:rPr>
                          <w:rFonts w:ascii="Cambria Math" w:hAnsi="Cambria Math"/>
                        </w:rPr>
                        <m:t>t-1</m:t>
                      </w:ins>
                    </m:r>
                  </m:sub>
                </m:sSub>
                <m:r>
                  <w:ins w:id="299" w:author="Victor" w:date="2022-06-16T11:27:00Z">
                    <w:rPr>
                      <w:rFonts w:ascii="Cambria Math" w:hAnsi="Cambria Math"/>
                    </w:rPr>
                    <m:t>+…+</m:t>
                  </w:ins>
                </m:r>
                <m:sSub>
                  <m:sSubPr>
                    <m:ctrlPr>
                      <w:ins w:id="300" w:author="Victor" w:date="2022-06-16T11:27:00Z">
                        <w:rPr>
                          <w:rFonts w:ascii="Cambria Math" w:hAnsi="Cambria Math"/>
                          <w:i/>
                        </w:rPr>
                      </w:ins>
                    </m:ctrlPr>
                  </m:sSubPr>
                  <m:e>
                    <m:r>
                      <w:ins w:id="301" w:author="Victor" w:date="2022-06-16T11:27:00Z">
                        <w:rPr>
                          <w:rFonts w:ascii="Cambria Math" w:hAnsi="Cambria Math"/>
                        </w:rPr>
                        <m:t>γ</m:t>
                      </w:ins>
                    </m:r>
                  </m:e>
                  <m:sub>
                    <m:r>
                      <w:ins w:id="302" w:author="Victor" w:date="2022-06-16T11:27:00Z">
                        <w:rPr>
                          <w:rFonts w:ascii="Cambria Math" w:hAnsi="Cambria Math"/>
                        </w:rPr>
                        <m:t>2p</m:t>
                      </w:ins>
                    </m:r>
                  </m:sub>
                </m:sSub>
                <m:sSub>
                  <m:sSubPr>
                    <m:ctrlPr>
                      <w:ins w:id="303" w:author="Victor" w:date="2022-06-16T11:27:00Z">
                        <w:rPr>
                          <w:rFonts w:ascii="Cambria Math" w:hAnsi="Cambria Math"/>
                          <w:i/>
                        </w:rPr>
                      </w:ins>
                    </m:ctrlPr>
                  </m:sSubPr>
                  <m:e>
                    <m:r>
                      <w:ins w:id="304" w:author="Victor" w:date="2022-06-16T11:27:00Z">
                        <w:rPr>
                          <w:rFonts w:ascii="Cambria Math" w:hAnsi="Cambria Math"/>
                        </w:rPr>
                        <m:t>x</m:t>
                      </w:ins>
                    </m:r>
                  </m:e>
                  <m:sub>
                    <m:r>
                      <w:ins w:id="305" w:author="Victor" w:date="2022-06-16T11:27:00Z">
                        <w:rPr>
                          <w:rFonts w:ascii="Cambria Math" w:hAnsi="Cambria Math"/>
                        </w:rPr>
                        <m:t>t-p</m:t>
                      </w:ins>
                    </m:r>
                  </m:sub>
                </m:sSub>
                <m:r>
                  <w:ins w:id="306" w:author="Victor" w:date="2022-06-16T11:27:00Z">
                    <w:rPr>
                      <w:rFonts w:ascii="Cambria Math" w:hAnsi="Cambria Math"/>
                    </w:rPr>
                    <m:t>+</m:t>
                  </w:ins>
                </m:r>
                <m:sSub>
                  <m:sSubPr>
                    <m:ctrlPr>
                      <w:ins w:id="307" w:author="Victor" w:date="2022-06-16T11:27:00Z">
                        <w:rPr>
                          <w:rFonts w:ascii="Cambria Math" w:hAnsi="Cambria Math"/>
                          <w:i/>
                        </w:rPr>
                      </w:ins>
                    </m:ctrlPr>
                  </m:sSubPr>
                  <m:e>
                    <m:r>
                      <w:ins w:id="308" w:author="Victor" w:date="2022-06-16T11:27:00Z">
                        <w:rPr>
                          <w:rFonts w:ascii="Cambria Math" w:hAnsi="Cambria Math"/>
                        </w:rPr>
                        <m:t>u</m:t>
                      </w:ins>
                    </m:r>
                  </m:e>
                  <m:sub>
                    <m:r>
                      <w:ins w:id="309" w:author="Victor" w:date="2022-06-16T11:27:00Z">
                        <w:rPr>
                          <w:rFonts w:ascii="Cambria Math" w:hAnsi="Cambria Math"/>
                        </w:rPr>
                        <m:t>2t</m:t>
                      </w:ins>
                    </m:r>
                  </m:sub>
                </m:sSub>
                <m:r>
                  <w:del w:id="310" w:author="Victor" w:date="2022-06-16T11:27:00Z">
                    <w:rPr>
                      <w:rFonts w:ascii="Cambria Math" w:hAnsi="Cambria Math"/>
                      <w:rPrChange w:id="311" w:author="Victor" w:date="2022-06-16T11:28:00Z">
                        <w:rPr>
                          <w:rFonts w:ascii="Cambria Math" w:hAnsi="Cambria Math"/>
                          <w:sz w:val="18"/>
                          <w:szCs w:val="18"/>
                        </w:rPr>
                      </w:rPrChange>
                    </w:rPr>
                    <m:t>+</m:t>
                  </w:del>
                </m:r>
                <m:sSub>
                  <m:sSubPr>
                    <m:ctrlPr>
                      <w:del w:id="312" w:author="Victor" w:date="2022-06-16T11:27:00Z">
                        <w:rPr>
                          <w:rFonts w:ascii="Cambria Math" w:hAnsi="Cambria Math"/>
                          <w:i/>
                        </w:rPr>
                      </w:del>
                    </m:ctrlPr>
                  </m:sSubPr>
                  <m:e>
                    <m:r>
                      <w:del w:id="313" w:author="Victor" w:date="2022-06-16T11:27:00Z">
                        <w:rPr>
                          <w:rFonts w:ascii="Cambria Math" w:hAnsi="Cambria Math"/>
                          <w:rPrChange w:id="314" w:author="Victor" w:date="2022-06-16T11:28:00Z">
                            <w:rPr>
                              <w:rFonts w:ascii="Cambria Math" w:hAnsi="Cambria Math"/>
                              <w:sz w:val="18"/>
                              <w:szCs w:val="18"/>
                            </w:rPr>
                          </w:rPrChange>
                        </w:rPr>
                        <m:t>β</m:t>
                      </w:del>
                    </m:r>
                  </m:e>
                  <m:sub>
                    <m:r>
                      <w:del w:id="315" w:author="Victor" w:date="2022-06-16T11:27:00Z">
                        <w:rPr>
                          <w:rFonts w:ascii="Cambria Math" w:hAnsi="Cambria Math"/>
                          <w:rPrChange w:id="316" w:author="Victor" w:date="2022-06-16T11:28:00Z">
                            <w:rPr>
                              <w:rFonts w:ascii="Cambria Math" w:hAnsi="Cambria Math"/>
                              <w:sz w:val="18"/>
                              <w:szCs w:val="18"/>
                            </w:rPr>
                          </w:rPrChange>
                        </w:rPr>
                        <m:t>2p</m:t>
                      </w:del>
                    </m:r>
                  </m:sub>
                </m:sSub>
                <m:sSub>
                  <m:sSubPr>
                    <m:ctrlPr>
                      <w:del w:id="317" w:author="Victor" w:date="2022-06-16T11:27:00Z">
                        <w:rPr>
                          <w:rFonts w:ascii="Cambria Math" w:hAnsi="Cambria Math"/>
                          <w:i/>
                        </w:rPr>
                      </w:del>
                    </m:ctrlPr>
                  </m:sSubPr>
                  <m:e>
                    <m:r>
                      <w:del w:id="318" w:author="Victor" w:date="2022-06-16T11:27:00Z">
                        <w:rPr>
                          <w:rFonts w:ascii="Cambria Math" w:hAnsi="Cambria Math"/>
                          <w:rPrChange w:id="319" w:author="Victor" w:date="2022-06-16T11:28:00Z">
                            <w:rPr>
                              <w:rFonts w:ascii="Cambria Math" w:hAnsi="Cambria Math"/>
                              <w:sz w:val="18"/>
                              <w:szCs w:val="18"/>
                            </w:rPr>
                          </w:rPrChange>
                        </w:rPr>
                        <m:t>y</m:t>
                      </w:del>
                    </m:r>
                  </m:e>
                  <m:sub>
                    <m:r>
                      <w:del w:id="320" w:author="Victor" w:date="2022-06-16T11:27:00Z">
                        <w:rPr>
                          <w:rFonts w:ascii="Cambria Math" w:hAnsi="Cambria Math"/>
                          <w:rPrChange w:id="321" w:author="Victor" w:date="2022-06-16T11:28:00Z">
                            <w:rPr>
                              <w:rFonts w:ascii="Cambria Math" w:hAnsi="Cambria Math"/>
                              <w:sz w:val="18"/>
                              <w:szCs w:val="18"/>
                            </w:rPr>
                          </w:rPrChange>
                        </w:rPr>
                        <m:t>2t-p</m:t>
                      </w:del>
                    </m:r>
                  </m:sub>
                </m:sSub>
                <m:r>
                  <w:del w:id="322" w:author="Victor" w:date="2022-06-16T11:27:00Z">
                    <w:rPr>
                      <w:rFonts w:ascii="Cambria Math" w:hAnsi="Cambria Math"/>
                      <w:rPrChange w:id="323" w:author="Victor" w:date="2022-06-16T11:28:00Z">
                        <w:rPr>
                          <w:rFonts w:ascii="Cambria Math" w:hAnsi="Cambria Math"/>
                          <w:sz w:val="18"/>
                          <w:szCs w:val="18"/>
                        </w:rPr>
                      </w:rPrChange>
                    </w:rPr>
                    <m:t>+</m:t>
                  </w:del>
                </m:r>
                <m:sSub>
                  <m:sSubPr>
                    <m:ctrlPr>
                      <w:del w:id="324" w:author="Victor" w:date="2022-06-16T11:27:00Z">
                        <w:rPr>
                          <w:rFonts w:ascii="Cambria Math" w:hAnsi="Cambria Math"/>
                          <w:i/>
                        </w:rPr>
                      </w:del>
                    </m:ctrlPr>
                  </m:sSubPr>
                  <m:e>
                    <m:r>
                      <w:del w:id="325" w:author="Victor" w:date="2022-06-16T11:27:00Z">
                        <w:rPr>
                          <w:rFonts w:ascii="Cambria Math" w:hAnsi="Cambria Math"/>
                          <w:rPrChange w:id="326" w:author="Victor" w:date="2022-06-16T11:28:00Z">
                            <w:rPr>
                              <w:rFonts w:ascii="Cambria Math" w:hAnsi="Cambria Math"/>
                              <w:sz w:val="18"/>
                              <w:szCs w:val="18"/>
                            </w:rPr>
                          </w:rPrChange>
                        </w:rPr>
                        <m:t>u</m:t>
                      </w:del>
                    </m:r>
                  </m:e>
                  <m:sub>
                    <m:r>
                      <w:del w:id="327" w:author="Victor" w:date="2022-06-16T11:27:00Z">
                        <w:rPr>
                          <w:rFonts w:ascii="Cambria Math" w:hAnsi="Cambria Math"/>
                          <w:rPrChange w:id="328" w:author="Victor" w:date="2022-06-16T11:28:00Z">
                            <w:rPr>
                              <w:rFonts w:ascii="Cambria Math" w:hAnsi="Cambria Math"/>
                              <w:sz w:val="18"/>
                              <w:szCs w:val="18"/>
                            </w:rPr>
                          </w:rPrChange>
                        </w:rPr>
                        <m:t>2t</m:t>
                      </w:del>
                    </m:r>
                  </m:sub>
                </m:sSub>
                <m:r>
                  <w:ins w:id="329" w:author="Victor" w:date="2022-06-16T11:19:00Z">
                    <w:rPr>
                      <w:rFonts w:ascii="Cambria Math" w:hAnsi="Cambria Math"/>
                      <w:rPrChange w:id="330" w:author="Victor" w:date="2022-06-16T11:28:00Z">
                        <w:rPr>
                          <w:rFonts w:ascii="Cambria Math" w:hAnsi="Cambria Math"/>
                          <w:sz w:val="18"/>
                          <w:szCs w:val="18"/>
                        </w:rPr>
                      </w:rPrChange>
                    </w:rPr>
                    <m:t>,</m:t>
                  </w:ins>
                </m:r>
              </m:oMath>
            </m:oMathPara>
          </w:p>
        </w:tc>
        <w:tc>
          <w:tcPr>
            <w:tcW w:w="485" w:type="dxa"/>
            <w:tcBorders>
              <w:top w:val="nil"/>
              <w:left w:val="nil"/>
              <w:bottom w:val="nil"/>
              <w:right w:val="nil"/>
            </w:tcBorders>
          </w:tcPr>
          <w:p w14:paraId="6A58A0E9" w14:textId="789F417F" w:rsidR="00ED0E68" w:rsidRDefault="00ED0E68" w:rsidP="00ED0E68">
            <w:pPr>
              <w:pStyle w:val="JENUINormal"/>
              <w:ind w:firstLine="0"/>
              <w:jc w:val="right"/>
            </w:pPr>
            <w:r>
              <w:t>(4)</w:t>
            </w:r>
          </w:p>
        </w:tc>
      </w:tr>
    </w:tbl>
    <w:p w14:paraId="4BCBBF09" w14:textId="77777777" w:rsidR="006259E3" w:rsidRDefault="006259E3" w:rsidP="008F6453">
      <w:pPr>
        <w:pStyle w:val="JENUINormal"/>
      </w:pPr>
    </w:p>
    <w:p w14:paraId="1183592E" w14:textId="49C647BC" w:rsidR="0090755F" w:rsidDel="00B05DBE" w:rsidRDefault="0090755F" w:rsidP="008F6453">
      <w:pPr>
        <w:pStyle w:val="JENUINormal"/>
        <w:rPr>
          <w:del w:id="331" w:author="Victor" w:date="2022-06-16T11:18:00Z"/>
        </w:rPr>
      </w:pPr>
    </w:p>
    <w:tbl>
      <w:tblPr>
        <w:tblStyle w:val="Tablaconcuadrcula"/>
        <w:tblW w:w="0" w:type="auto"/>
        <w:tblLook w:val="04A0" w:firstRow="1" w:lastRow="0" w:firstColumn="1" w:lastColumn="0" w:noHBand="0" w:noVBand="1"/>
      </w:tblPr>
      <w:tblGrid>
        <w:gridCol w:w="3539"/>
        <w:gridCol w:w="632"/>
      </w:tblGrid>
      <w:tr w:rsidR="0090755F" w:rsidDel="00B05DBE" w14:paraId="17114FF2" w14:textId="6CBA5307" w:rsidTr="00B71C5D">
        <w:trPr>
          <w:del w:id="332" w:author="Victor" w:date="2022-06-16T11:18:00Z"/>
        </w:trPr>
        <w:tc>
          <w:tcPr>
            <w:tcW w:w="3539" w:type="dxa"/>
            <w:tcBorders>
              <w:top w:val="nil"/>
              <w:left w:val="nil"/>
              <w:bottom w:val="nil"/>
              <w:right w:val="nil"/>
            </w:tcBorders>
            <w:vAlign w:val="center"/>
          </w:tcPr>
          <w:p w14:paraId="733B6C52" w14:textId="042251E8" w:rsidR="00E155AD" w:rsidDel="00B05DBE" w:rsidRDefault="00E155AD" w:rsidP="00B71C5D">
            <w:pPr>
              <w:pStyle w:val="JENUINormal"/>
              <w:ind w:firstLine="0"/>
              <w:jc w:val="center"/>
              <w:rPr>
                <w:del w:id="333" w:author="Victor" w:date="2022-06-16T11:18:00Z"/>
              </w:rPr>
            </w:pPr>
          </w:p>
          <w:p w14:paraId="195FB582" w14:textId="33ACF2B2" w:rsidR="00B71C5D" w:rsidDel="00B05DBE" w:rsidRDefault="00B71C5D" w:rsidP="00B71C5D">
            <w:pPr>
              <w:pStyle w:val="JENUINormal"/>
              <w:ind w:firstLine="0"/>
              <w:jc w:val="center"/>
              <w:rPr>
                <w:del w:id="334" w:author="Victor" w:date="2022-06-16T11:18:00Z"/>
              </w:rPr>
            </w:pPr>
          </w:p>
          <w:p w14:paraId="6298AAB5" w14:textId="03D3DEA1" w:rsidR="00B71C5D" w:rsidDel="00B05DBE" w:rsidRDefault="006245DF" w:rsidP="00B71C5D">
            <w:pPr>
              <w:pStyle w:val="JENUINormal"/>
              <w:ind w:firstLine="0"/>
              <w:jc w:val="center"/>
              <w:rPr>
                <w:del w:id="335" w:author="Victor" w:date="2022-06-16T11:18:00Z"/>
              </w:rPr>
            </w:pPr>
            <m:oMath>
              <m:sSub>
                <m:sSubPr>
                  <m:ctrlPr>
                    <w:del w:id="336" w:author="Victor" w:date="2022-06-16T11:18:00Z">
                      <w:rPr>
                        <w:rFonts w:ascii="Cambria Math" w:hAnsi="Cambria Math"/>
                        <w:i/>
                      </w:rPr>
                    </w:del>
                  </m:ctrlPr>
                </m:sSubPr>
                <m:e>
                  <m:r>
                    <w:del w:id="337" w:author="Victor" w:date="2022-06-16T11:18:00Z">
                      <w:rPr>
                        <w:rFonts w:ascii="Cambria Math" w:hAnsi="Cambria Math"/>
                      </w:rPr>
                      <m:t>y</m:t>
                    </w:del>
                  </m:r>
                </m:e>
                <m:sub>
                  <m:r>
                    <w:del w:id="338" w:author="Victor" w:date="2022-06-16T11:18:00Z">
                      <w:rPr>
                        <w:rFonts w:ascii="Cambria Math" w:hAnsi="Cambria Math"/>
                      </w:rPr>
                      <m:t>2t</m:t>
                    </w:del>
                  </m:r>
                </m:sub>
              </m:sSub>
              <m:r>
                <w:del w:id="339" w:author="Victor" w:date="2022-06-16T11:18:00Z">
                  <w:rPr>
                    <w:rFonts w:ascii="Cambria Math" w:hAnsi="Cambria Math"/>
                  </w:rPr>
                  <m:t xml:space="preserve">= </m:t>
                </w:del>
              </m:r>
              <m:sSub>
                <m:sSubPr>
                  <m:ctrlPr>
                    <w:del w:id="340" w:author="Victor" w:date="2022-06-16T11:18:00Z">
                      <w:rPr>
                        <w:rFonts w:ascii="Cambria Math" w:hAnsi="Cambria Math"/>
                        <w:i/>
                      </w:rPr>
                    </w:del>
                  </m:ctrlPr>
                </m:sSubPr>
                <m:e>
                  <m:r>
                    <w:del w:id="341" w:author="Victor" w:date="2022-06-16T11:18:00Z">
                      <w:rPr>
                        <w:rFonts w:ascii="Cambria Math" w:hAnsi="Cambria Math"/>
                      </w:rPr>
                      <m:t>β</m:t>
                    </w:del>
                  </m:r>
                </m:e>
                <m:sub>
                  <m:r>
                    <w:del w:id="342" w:author="Victor" w:date="2022-06-16T11:18:00Z">
                      <w:rPr>
                        <w:rFonts w:ascii="Cambria Math" w:hAnsi="Cambria Math"/>
                      </w:rPr>
                      <m:t>20</m:t>
                    </w:del>
                  </m:r>
                </m:sub>
              </m:sSub>
              <m:r>
                <w:del w:id="343" w:author="Victor" w:date="2022-06-16T11:18:00Z">
                  <w:rPr>
                    <w:rFonts w:ascii="Cambria Math" w:hAnsi="Cambria Math"/>
                  </w:rPr>
                  <m:t>+</m:t>
                </w:del>
              </m:r>
              <m:sSub>
                <m:sSubPr>
                  <m:ctrlPr>
                    <w:del w:id="344" w:author="Victor" w:date="2022-06-16T11:18:00Z">
                      <w:rPr>
                        <w:rFonts w:ascii="Cambria Math" w:hAnsi="Cambria Math"/>
                        <w:i/>
                      </w:rPr>
                    </w:del>
                  </m:ctrlPr>
                </m:sSubPr>
                <m:e>
                  <m:r>
                    <w:del w:id="345" w:author="Victor" w:date="2022-06-16T11:18:00Z">
                      <w:rPr>
                        <w:rFonts w:ascii="Cambria Math" w:hAnsi="Cambria Math"/>
                      </w:rPr>
                      <m:t>β</m:t>
                    </w:del>
                  </m:r>
                </m:e>
                <m:sub>
                  <m:r>
                    <w:del w:id="346" w:author="Victor" w:date="2022-06-16T11:18:00Z">
                      <w:rPr>
                        <w:rFonts w:ascii="Cambria Math" w:hAnsi="Cambria Math"/>
                      </w:rPr>
                      <m:t>21</m:t>
                    </w:del>
                  </m:r>
                </m:sub>
              </m:sSub>
              <m:sSub>
                <m:sSubPr>
                  <m:ctrlPr>
                    <w:del w:id="347" w:author="Victor" w:date="2022-06-16T11:18:00Z">
                      <w:rPr>
                        <w:rFonts w:ascii="Cambria Math" w:hAnsi="Cambria Math"/>
                        <w:i/>
                      </w:rPr>
                    </w:del>
                  </m:ctrlPr>
                </m:sSubPr>
                <m:e>
                  <m:r>
                    <w:del w:id="348" w:author="Victor" w:date="2022-06-16T11:18:00Z">
                      <w:rPr>
                        <w:rFonts w:ascii="Cambria Math" w:hAnsi="Cambria Math"/>
                      </w:rPr>
                      <m:t>y</m:t>
                    </w:del>
                  </m:r>
                </m:e>
                <m:sub>
                  <m:r>
                    <w:del w:id="349" w:author="Victor" w:date="2022-06-16T11:18:00Z">
                      <w:rPr>
                        <w:rFonts w:ascii="Cambria Math" w:hAnsi="Cambria Math"/>
                      </w:rPr>
                      <m:t>1t-1</m:t>
                    </w:del>
                  </m:r>
                </m:sub>
              </m:sSub>
              <m:r>
                <w:del w:id="350" w:author="Victor" w:date="2022-06-16T11:18:00Z">
                  <w:rPr>
                    <w:rFonts w:ascii="Cambria Math" w:hAnsi="Cambria Math"/>
                  </w:rPr>
                  <m:t>+</m:t>
                </w:del>
              </m:r>
              <m:sSub>
                <m:sSubPr>
                  <m:ctrlPr>
                    <w:del w:id="351" w:author="Victor" w:date="2022-06-16T11:18:00Z">
                      <w:rPr>
                        <w:rFonts w:ascii="Cambria Math" w:hAnsi="Cambria Math"/>
                        <w:i/>
                      </w:rPr>
                    </w:del>
                  </m:ctrlPr>
                </m:sSubPr>
                <m:e>
                  <m:r>
                    <w:del w:id="352" w:author="Victor" w:date="2022-06-16T11:18:00Z">
                      <w:rPr>
                        <w:rFonts w:ascii="Cambria Math" w:hAnsi="Cambria Math"/>
                      </w:rPr>
                      <m:t>β</m:t>
                    </w:del>
                  </m:r>
                </m:e>
                <m:sub>
                  <m:r>
                    <w:del w:id="353" w:author="Victor" w:date="2022-06-16T11:18:00Z">
                      <w:rPr>
                        <w:rFonts w:ascii="Cambria Math" w:hAnsi="Cambria Math"/>
                      </w:rPr>
                      <m:t>22</m:t>
                    </w:del>
                  </m:r>
                </m:sub>
              </m:sSub>
              <m:sSub>
                <m:sSubPr>
                  <m:ctrlPr>
                    <w:del w:id="354" w:author="Victor" w:date="2022-06-16T11:18:00Z">
                      <w:rPr>
                        <w:rFonts w:ascii="Cambria Math" w:hAnsi="Cambria Math"/>
                        <w:i/>
                      </w:rPr>
                    </w:del>
                  </m:ctrlPr>
                </m:sSubPr>
                <m:e>
                  <m:r>
                    <w:del w:id="355" w:author="Victor" w:date="2022-06-16T11:18:00Z">
                      <w:rPr>
                        <w:rFonts w:ascii="Cambria Math" w:hAnsi="Cambria Math"/>
                      </w:rPr>
                      <m:t>y</m:t>
                    </w:del>
                  </m:r>
                </m:e>
                <m:sub>
                  <m:r>
                    <w:del w:id="356" w:author="Victor" w:date="2022-06-16T11:18:00Z">
                      <w:rPr>
                        <w:rFonts w:ascii="Cambria Math" w:hAnsi="Cambria Math"/>
                      </w:rPr>
                      <m:t>2t-1</m:t>
                    </w:del>
                  </m:r>
                </m:sub>
              </m:sSub>
              <m:r>
                <w:del w:id="357" w:author="Victor" w:date="2022-06-16T11:18:00Z">
                  <w:rPr>
                    <w:rFonts w:ascii="Cambria Math" w:hAnsi="Cambria Math"/>
                  </w:rPr>
                  <m:t>+</m:t>
                </w:del>
              </m:r>
              <m:sSub>
                <m:sSubPr>
                  <m:ctrlPr>
                    <w:del w:id="358" w:author="Victor" w:date="2022-06-16T11:18:00Z">
                      <w:rPr>
                        <w:rFonts w:ascii="Cambria Math" w:hAnsi="Cambria Math"/>
                        <w:i/>
                      </w:rPr>
                    </w:del>
                  </m:ctrlPr>
                </m:sSubPr>
                <m:e>
                  <m:r>
                    <w:del w:id="359" w:author="Victor" w:date="2022-06-16T11:18:00Z">
                      <w:rPr>
                        <w:rFonts w:ascii="Cambria Math" w:hAnsi="Cambria Math"/>
                      </w:rPr>
                      <m:t>β</m:t>
                    </w:del>
                  </m:r>
                </m:e>
                <m:sub>
                  <m:r>
                    <w:del w:id="360" w:author="Victor" w:date="2022-06-16T11:18:00Z">
                      <w:rPr>
                        <w:rFonts w:ascii="Cambria Math" w:hAnsi="Cambria Math"/>
                      </w:rPr>
                      <m:t>2p</m:t>
                    </w:del>
                  </m:r>
                </m:sub>
              </m:sSub>
              <m:sSub>
                <m:sSubPr>
                  <m:ctrlPr>
                    <w:del w:id="361" w:author="Victor" w:date="2022-06-16T11:18:00Z">
                      <w:rPr>
                        <w:rFonts w:ascii="Cambria Math" w:hAnsi="Cambria Math"/>
                        <w:i/>
                      </w:rPr>
                    </w:del>
                  </m:ctrlPr>
                </m:sSubPr>
                <m:e>
                  <m:r>
                    <w:del w:id="362" w:author="Victor" w:date="2022-06-16T11:18:00Z">
                      <w:rPr>
                        <w:rFonts w:ascii="Cambria Math" w:hAnsi="Cambria Math"/>
                      </w:rPr>
                      <m:t>y</m:t>
                    </w:del>
                  </m:r>
                </m:e>
                <m:sub>
                  <m:r>
                    <w:del w:id="363" w:author="Victor" w:date="2022-06-16T11:18:00Z">
                      <w:rPr>
                        <w:rFonts w:ascii="Cambria Math" w:hAnsi="Cambria Math"/>
                      </w:rPr>
                      <m:t>1t-p</m:t>
                    </w:del>
                  </m:r>
                </m:sub>
              </m:sSub>
              <m:r>
                <w:del w:id="364" w:author="Victor" w:date="2022-06-16T11:18:00Z">
                  <w:rPr>
                    <w:rFonts w:ascii="Cambria Math" w:hAnsi="Cambria Math"/>
                  </w:rPr>
                  <m:t>+</m:t>
                </w:del>
              </m:r>
              <m:sSub>
                <m:sSubPr>
                  <m:ctrlPr>
                    <w:del w:id="365" w:author="Victor" w:date="2022-06-16T11:18:00Z">
                      <w:rPr>
                        <w:rFonts w:ascii="Cambria Math" w:hAnsi="Cambria Math"/>
                        <w:i/>
                      </w:rPr>
                    </w:del>
                  </m:ctrlPr>
                </m:sSubPr>
                <m:e>
                  <m:r>
                    <w:del w:id="366" w:author="Victor" w:date="2022-06-16T11:18:00Z">
                      <w:rPr>
                        <w:rFonts w:ascii="Cambria Math" w:hAnsi="Cambria Math"/>
                      </w:rPr>
                      <m:t>β</m:t>
                    </w:del>
                  </m:r>
                </m:e>
                <m:sub>
                  <m:r>
                    <w:del w:id="367" w:author="Victor" w:date="2022-06-16T11:18:00Z">
                      <w:rPr>
                        <w:rFonts w:ascii="Cambria Math" w:hAnsi="Cambria Math"/>
                      </w:rPr>
                      <m:t>2p</m:t>
                    </w:del>
                  </m:r>
                </m:sub>
              </m:sSub>
              <m:sSub>
                <m:sSubPr>
                  <m:ctrlPr>
                    <w:del w:id="368" w:author="Victor" w:date="2022-06-16T11:18:00Z">
                      <w:rPr>
                        <w:rFonts w:ascii="Cambria Math" w:hAnsi="Cambria Math"/>
                        <w:i/>
                      </w:rPr>
                    </w:del>
                  </m:ctrlPr>
                </m:sSubPr>
                <m:e>
                  <m:r>
                    <w:del w:id="369" w:author="Victor" w:date="2022-06-16T11:18:00Z">
                      <w:rPr>
                        <w:rFonts w:ascii="Cambria Math" w:hAnsi="Cambria Math"/>
                      </w:rPr>
                      <m:t>y</m:t>
                    </w:del>
                  </m:r>
                </m:e>
                <m:sub>
                  <m:r>
                    <w:del w:id="370" w:author="Victor" w:date="2022-06-16T11:18:00Z">
                      <w:rPr>
                        <w:rFonts w:ascii="Cambria Math" w:hAnsi="Cambria Math"/>
                      </w:rPr>
                      <m:t>2t-p</m:t>
                    </w:del>
                  </m:r>
                </m:sub>
              </m:sSub>
              <m:r>
                <w:del w:id="371" w:author="Victor" w:date="2022-06-16T11:18:00Z">
                  <w:rPr>
                    <w:rFonts w:ascii="Cambria Math" w:hAnsi="Cambria Math"/>
                  </w:rPr>
                  <m:t>+</m:t>
                </w:del>
              </m:r>
              <m:sSub>
                <m:sSubPr>
                  <m:ctrlPr>
                    <w:del w:id="372" w:author="Victor" w:date="2022-06-16T11:18:00Z">
                      <w:rPr>
                        <w:rFonts w:ascii="Cambria Math" w:hAnsi="Cambria Math"/>
                        <w:i/>
                      </w:rPr>
                    </w:del>
                  </m:ctrlPr>
                </m:sSubPr>
                <m:e>
                  <m:r>
                    <w:del w:id="373" w:author="Victor" w:date="2022-06-16T11:18:00Z">
                      <w:rPr>
                        <w:rFonts w:ascii="Cambria Math" w:hAnsi="Cambria Math"/>
                      </w:rPr>
                      <m:t>u</m:t>
                    </w:del>
                  </m:r>
                </m:e>
                <m:sub>
                  <m:r>
                    <w:del w:id="374" w:author="Victor" w:date="2022-06-16T11:18:00Z">
                      <w:rPr>
                        <w:rFonts w:ascii="Cambria Math" w:hAnsi="Cambria Math"/>
                      </w:rPr>
                      <m:t>2t</m:t>
                    </w:del>
                  </m:r>
                </m:sub>
              </m:sSub>
            </m:oMath>
            <w:del w:id="375" w:author="Victor" w:date="2022-06-16T11:18:00Z">
              <w:r w:rsidR="00B71C5D" w:rsidDel="00B05DBE">
                <w:delText xml:space="preserve"> </w:delText>
              </w:r>
            </w:del>
          </w:p>
          <w:p w14:paraId="5F9D3997" w14:textId="7210764A" w:rsidR="00B71C5D" w:rsidRPr="00B71C5D" w:rsidDel="00B05DBE" w:rsidRDefault="00B71C5D" w:rsidP="00B71C5D">
            <w:pPr>
              <w:pStyle w:val="JENUINormal"/>
              <w:ind w:firstLine="0"/>
              <w:jc w:val="center"/>
              <w:rPr>
                <w:del w:id="376" w:author="Victor" w:date="2022-06-16T11:18:00Z"/>
              </w:rPr>
            </w:pPr>
          </w:p>
          <w:p w14:paraId="7D405820" w14:textId="7C96F0BC" w:rsidR="00B71C5D" w:rsidRPr="00B71C5D" w:rsidDel="00B05DBE" w:rsidRDefault="00B71C5D" w:rsidP="00B71C5D">
            <w:pPr>
              <w:pStyle w:val="JENUINormal"/>
              <w:ind w:firstLine="0"/>
              <w:jc w:val="center"/>
              <w:rPr>
                <w:del w:id="377" w:author="Victor" w:date="2022-06-16T11:18:00Z"/>
              </w:rPr>
            </w:pPr>
          </w:p>
        </w:tc>
        <w:tc>
          <w:tcPr>
            <w:tcW w:w="632" w:type="dxa"/>
            <w:tcBorders>
              <w:top w:val="nil"/>
              <w:left w:val="nil"/>
              <w:bottom w:val="nil"/>
              <w:right w:val="nil"/>
            </w:tcBorders>
            <w:vAlign w:val="center"/>
          </w:tcPr>
          <w:p w14:paraId="2881CFE5" w14:textId="68C51B6F" w:rsidR="0090755F" w:rsidDel="00B05DBE" w:rsidRDefault="00B71C5D" w:rsidP="00B71C5D">
            <w:pPr>
              <w:pStyle w:val="JENUINormal"/>
              <w:ind w:firstLine="0"/>
              <w:jc w:val="center"/>
              <w:rPr>
                <w:del w:id="378" w:author="Victor" w:date="2022-06-16T11:18:00Z"/>
              </w:rPr>
            </w:pPr>
            <w:del w:id="379" w:author="Victor" w:date="2022-06-16T11:18:00Z">
              <w:r w:rsidDel="00B05DBE">
                <w:delText>(3)</w:delText>
              </w:r>
            </w:del>
          </w:p>
        </w:tc>
      </w:tr>
    </w:tbl>
    <w:p w14:paraId="7BBA4389" w14:textId="03B09018" w:rsidR="0090755F" w:rsidRPr="008F6453" w:rsidDel="00B05DBE" w:rsidRDefault="00E14039">
      <w:pPr>
        <w:pStyle w:val="JENUINormal"/>
        <w:ind w:firstLine="0"/>
        <w:rPr>
          <w:del w:id="380" w:author="Victor" w:date="2022-06-16T11:18:00Z"/>
        </w:rPr>
        <w:pPrChange w:id="381" w:author="Victor" w:date="2022-06-16T11:21:00Z">
          <w:pPr>
            <w:pStyle w:val="JENUINormal"/>
          </w:pPr>
        </w:pPrChange>
      </w:pPr>
      <w:ins w:id="382" w:author="Victor" w:date="2022-06-16T11:21:00Z">
        <w:r>
          <w:t xml:space="preserve">donde </w:t>
        </w:r>
      </w:ins>
      <m:oMath>
        <m:sSub>
          <m:sSubPr>
            <m:ctrlPr>
              <w:ins w:id="383" w:author="Victor" w:date="2022-06-16T11:31:00Z">
                <w:rPr>
                  <w:rFonts w:ascii="Cambria Math" w:hAnsi="Cambria Math"/>
                  <w:i/>
                </w:rPr>
              </w:ins>
            </m:ctrlPr>
          </m:sSubPr>
          <m:e>
            <m:r>
              <w:ins w:id="384" w:author="Victor" w:date="2022-06-16T11:31:00Z">
                <w:rPr>
                  <w:rFonts w:ascii="Cambria Math" w:hAnsi="Cambria Math"/>
                </w:rPr>
                <m:t>u</m:t>
              </w:ins>
            </m:r>
          </m:e>
          <m:sub>
            <m:r>
              <w:ins w:id="385" w:author="Victor" w:date="2022-06-16T11:31:00Z">
                <w:rPr>
                  <w:rFonts w:ascii="Cambria Math" w:hAnsi="Cambria Math"/>
                </w:rPr>
                <m:t>1t</m:t>
              </w:ins>
            </m:r>
          </m:sub>
        </m:sSub>
        <m:r>
          <w:ins w:id="386" w:author="Victor" w:date="2022-06-16T11:31:00Z">
            <w:rPr>
              <w:rFonts w:ascii="Cambria Math" w:hAnsi="Cambria Math"/>
            </w:rPr>
            <m:t xml:space="preserve"> </m:t>
          </w:ins>
        </m:r>
        <m:limUpp>
          <m:limUppPr>
            <m:ctrlPr>
              <w:ins w:id="387" w:author="Victor" w:date="2022-06-16T11:31:00Z">
                <w:rPr>
                  <w:rFonts w:ascii="Cambria Math" w:hAnsi="Cambria Math"/>
                  <w:i/>
                </w:rPr>
              </w:ins>
            </m:ctrlPr>
          </m:limUppPr>
          <m:e>
            <m:r>
              <w:ins w:id="388" w:author="Victor" w:date="2022-06-16T11:31:00Z">
                <w:rPr>
                  <w:rFonts w:ascii="Cambria Math" w:hAnsi="Cambria Math"/>
                </w:rPr>
                <m:t>~</m:t>
              </w:ins>
            </m:r>
          </m:e>
          <m:lim>
            <m:r>
              <w:ins w:id="389" w:author="Victor" w:date="2022-06-16T11:31:00Z">
                <w:rPr>
                  <w:rFonts w:ascii="Cambria Math" w:hAnsi="Cambria Math"/>
                </w:rPr>
                <m:t>i.i.d.</m:t>
              </w:ins>
            </m:r>
          </m:lim>
        </m:limUpp>
        <m:r>
          <w:ins w:id="390" w:author="Victor" w:date="2022-06-16T11:31:00Z">
            <w:rPr>
              <w:rFonts w:ascii="Cambria Math" w:hAnsi="Cambria Math"/>
            </w:rPr>
            <m:t>N</m:t>
          </w:ins>
        </m:r>
        <m:d>
          <m:dPr>
            <m:ctrlPr>
              <w:ins w:id="391" w:author="Victor" w:date="2022-06-16T11:31:00Z">
                <w:rPr>
                  <w:rFonts w:ascii="Cambria Math" w:hAnsi="Cambria Math"/>
                  <w:i/>
                </w:rPr>
              </w:ins>
            </m:ctrlPr>
          </m:dPr>
          <m:e>
            <m:r>
              <w:ins w:id="392" w:author="Victor" w:date="2022-06-16T11:31:00Z">
                <w:rPr>
                  <w:rFonts w:ascii="Cambria Math" w:hAnsi="Cambria Math"/>
                </w:rPr>
                <m:t>0,</m:t>
              </w:ins>
            </m:r>
            <m:sSubSup>
              <m:sSubSupPr>
                <m:ctrlPr>
                  <w:ins w:id="393" w:author="Victor" w:date="2022-06-16T11:31:00Z">
                    <w:rPr>
                      <w:rFonts w:ascii="Cambria Math" w:hAnsi="Cambria Math"/>
                      <w:i/>
                    </w:rPr>
                  </w:ins>
                </m:ctrlPr>
              </m:sSubSupPr>
              <m:e>
                <m:r>
                  <w:ins w:id="394" w:author="Victor" w:date="2022-06-16T11:31:00Z">
                    <w:rPr>
                      <w:rFonts w:ascii="Cambria Math" w:hAnsi="Cambria Math"/>
                    </w:rPr>
                    <m:t>σ</m:t>
                  </w:ins>
                </m:r>
              </m:e>
              <m:sub>
                <m:sSub>
                  <m:sSubPr>
                    <m:ctrlPr>
                      <w:ins w:id="395" w:author="Victor" w:date="2022-06-16T11:31:00Z">
                        <w:rPr>
                          <w:rFonts w:ascii="Cambria Math" w:hAnsi="Cambria Math"/>
                          <w:i/>
                        </w:rPr>
                      </w:ins>
                    </m:ctrlPr>
                  </m:sSubPr>
                  <m:e>
                    <m:r>
                      <w:ins w:id="396" w:author="Victor" w:date="2022-06-16T11:31:00Z">
                        <w:rPr>
                          <w:rFonts w:ascii="Cambria Math" w:hAnsi="Cambria Math"/>
                        </w:rPr>
                        <m:t>u</m:t>
                      </w:ins>
                    </m:r>
                  </m:e>
                  <m:sub>
                    <m:r>
                      <w:ins w:id="397" w:author="Victor" w:date="2022-06-16T11:31:00Z">
                        <w:rPr>
                          <w:rFonts w:ascii="Cambria Math" w:hAnsi="Cambria Math"/>
                        </w:rPr>
                        <m:t>1</m:t>
                      </w:ins>
                    </m:r>
                  </m:sub>
                </m:sSub>
              </m:sub>
              <m:sup>
                <m:r>
                  <w:ins w:id="398" w:author="Victor" w:date="2022-06-16T11:31:00Z">
                    <w:rPr>
                      <w:rFonts w:ascii="Cambria Math" w:hAnsi="Cambria Math"/>
                    </w:rPr>
                    <m:t>2</m:t>
                  </w:ins>
                </m:r>
              </m:sup>
            </m:sSubSup>
          </m:e>
        </m:d>
      </m:oMath>
      <w:ins w:id="399" w:author="Victor" w:date="2022-06-16T11:31:00Z">
        <w:r w:rsidR="003643C9">
          <w:t xml:space="preserve"> y </w:t>
        </w:r>
      </w:ins>
      <m:oMath>
        <m:sSub>
          <m:sSubPr>
            <m:ctrlPr>
              <w:ins w:id="400" w:author="Victor" w:date="2022-06-16T11:31:00Z">
                <w:rPr>
                  <w:rFonts w:ascii="Cambria Math" w:hAnsi="Cambria Math"/>
                  <w:i/>
                </w:rPr>
              </w:ins>
            </m:ctrlPr>
          </m:sSubPr>
          <m:e>
            <m:r>
              <w:ins w:id="401" w:author="Victor" w:date="2022-06-16T11:31:00Z">
                <w:rPr>
                  <w:rFonts w:ascii="Cambria Math" w:hAnsi="Cambria Math"/>
                </w:rPr>
                <m:t>u</m:t>
              </w:ins>
            </m:r>
          </m:e>
          <m:sub>
            <m:r>
              <w:ins w:id="402" w:author="Victor" w:date="2022-06-16T11:31:00Z">
                <w:rPr>
                  <w:rFonts w:ascii="Cambria Math" w:hAnsi="Cambria Math"/>
                </w:rPr>
                <m:t>2t</m:t>
              </w:ins>
            </m:r>
          </m:sub>
        </m:sSub>
        <m:r>
          <w:ins w:id="403" w:author="Victor" w:date="2022-06-16T11:31:00Z">
            <w:rPr>
              <w:rFonts w:ascii="Cambria Math" w:hAnsi="Cambria Math"/>
            </w:rPr>
            <m:t xml:space="preserve"> </m:t>
          </w:ins>
        </m:r>
        <m:limUpp>
          <m:limUppPr>
            <m:ctrlPr>
              <w:ins w:id="404" w:author="Victor" w:date="2022-06-16T11:31:00Z">
                <w:rPr>
                  <w:rFonts w:ascii="Cambria Math" w:hAnsi="Cambria Math"/>
                  <w:i/>
                </w:rPr>
              </w:ins>
            </m:ctrlPr>
          </m:limUppPr>
          <m:e>
            <m:r>
              <w:ins w:id="405" w:author="Victor" w:date="2022-06-16T11:31:00Z">
                <w:rPr>
                  <w:rFonts w:ascii="Cambria Math" w:hAnsi="Cambria Math"/>
                </w:rPr>
                <m:t>~</m:t>
              </w:ins>
            </m:r>
          </m:e>
          <m:lim>
            <m:r>
              <w:ins w:id="406" w:author="Victor" w:date="2022-06-16T11:31:00Z">
                <w:rPr>
                  <w:rFonts w:ascii="Cambria Math" w:hAnsi="Cambria Math"/>
                </w:rPr>
                <m:t>i.i.d.</m:t>
              </w:ins>
            </m:r>
          </m:lim>
        </m:limUpp>
        <m:r>
          <w:ins w:id="407" w:author="Victor" w:date="2022-06-16T11:31:00Z">
            <w:rPr>
              <w:rFonts w:ascii="Cambria Math" w:hAnsi="Cambria Math"/>
            </w:rPr>
            <m:t>N</m:t>
          </w:ins>
        </m:r>
        <m:d>
          <m:dPr>
            <m:ctrlPr>
              <w:ins w:id="408" w:author="Victor" w:date="2022-06-16T11:31:00Z">
                <w:rPr>
                  <w:rFonts w:ascii="Cambria Math" w:hAnsi="Cambria Math"/>
                  <w:i/>
                </w:rPr>
              </w:ins>
            </m:ctrlPr>
          </m:dPr>
          <m:e>
            <m:r>
              <w:ins w:id="409" w:author="Victor" w:date="2022-06-16T11:31:00Z">
                <w:rPr>
                  <w:rFonts w:ascii="Cambria Math" w:hAnsi="Cambria Math"/>
                </w:rPr>
                <m:t>0,</m:t>
              </w:ins>
            </m:r>
            <m:sSubSup>
              <m:sSubSupPr>
                <m:ctrlPr>
                  <w:ins w:id="410" w:author="Victor" w:date="2022-06-16T11:31:00Z">
                    <w:rPr>
                      <w:rFonts w:ascii="Cambria Math" w:hAnsi="Cambria Math"/>
                      <w:i/>
                    </w:rPr>
                  </w:ins>
                </m:ctrlPr>
              </m:sSubSupPr>
              <m:e>
                <m:r>
                  <w:ins w:id="411" w:author="Victor" w:date="2022-06-16T11:31:00Z">
                    <w:rPr>
                      <w:rFonts w:ascii="Cambria Math" w:hAnsi="Cambria Math"/>
                    </w:rPr>
                    <m:t>σ</m:t>
                  </w:ins>
                </m:r>
              </m:e>
              <m:sub>
                <m:sSub>
                  <m:sSubPr>
                    <m:ctrlPr>
                      <w:ins w:id="412" w:author="Victor" w:date="2022-06-16T11:31:00Z">
                        <w:rPr>
                          <w:rFonts w:ascii="Cambria Math" w:hAnsi="Cambria Math"/>
                          <w:i/>
                        </w:rPr>
                      </w:ins>
                    </m:ctrlPr>
                  </m:sSubPr>
                  <m:e>
                    <m:r>
                      <w:ins w:id="413" w:author="Victor" w:date="2022-06-16T11:31:00Z">
                        <w:rPr>
                          <w:rFonts w:ascii="Cambria Math" w:hAnsi="Cambria Math"/>
                        </w:rPr>
                        <m:t>u</m:t>
                      </w:ins>
                    </m:r>
                  </m:e>
                  <m:sub>
                    <m:r>
                      <w:ins w:id="414" w:author="Victor" w:date="2022-06-16T11:31:00Z">
                        <w:rPr>
                          <w:rFonts w:ascii="Cambria Math" w:hAnsi="Cambria Math"/>
                        </w:rPr>
                        <m:t>2</m:t>
                      </w:ins>
                    </m:r>
                  </m:sub>
                </m:sSub>
              </m:sub>
              <m:sup>
                <m:r>
                  <w:ins w:id="415" w:author="Victor" w:date="2022-06-16T11:31:00Z">
                    <w:rPr>
                      <w:rFonts w:ascii="Cambria Math" w:hAnsi="Cambria Math"/>
                    </w:rPr>
                    <m:t>2</m:t>
                  </w:ins>
                </m:r>
              </m:sup>
            </m:sSubSup>
          </m:e>
        </m:d>
      </m:oMath>
      <w:ins w:id="416" w:author="Victor" w:date="2022-06-16T11:32:00Z">
        <w:r w:rsidR="003643C9">
          <w:t xml:space="preserve"> son procesos ruido blanco</w:t>
        </w:r>
      </w:ins>
      <w:ins w:id="417" w:author="Victor" w:date="2022-06-16T11:21:00Z">
        <w:r>
          <w:t>.</w:t>
        </w:r>
      </w:ins>
      <w:ins w:id="418" w:author="Victor" w:date="2022-06-16T11:34:00Z">
        <w:r w:rsidR="00755F0D">
          <w:t xml:space="preserve"> </w:t>
        </w:r>
      </w:ins>
    </w:p>
    <w:p w14:paraId="0515459A" w14:textId="01FA50F9" w:rsidR="00FD71EB" w:rsidRDefault="00FD71EB">
      <w:pPr>
        <w:pStyle w:val="JENUINormal"/>
        <w:ind w:firstLine="0"/>
        <w:pPrChange w:id="419" w:author="Victor" w:date="2022-06-16T11:34:00Z">
          <w:pPr>
            <w:pStyle w:val="JENUINormal"/>
          </w:pPr>
        </w:pPrChange>
      </w:pPr>
      <w:del w:id="420" w:author="Victor" w:date="2022-06-16T11:34:00Z">
        <w:r w:rsidDel="006410E3">
          <w:delText>Estas dos fórmulas</w:delText>
        </w:r>
      </w:del>
      <w:ins w:id="421" w:author="Victor" w:date="2022-06-16T11:34:00Z">
        <w:r w:rsidR="006410E3">
          <w:t>Las Ecuaciones (3</w:t>
        </w:r>
      </w:ins>
      <w:ins w:id="422" w:author="Victor" w:date="2022-06-16T11:35:00Z">
        <w:r w:rsidR="006410E3">
          <w:t>)-(4)</w:t>
        </w:r>
      </w:ins>
      <w:r>
        <w:t xml:space="preserve"> </w:t>
      </w:r>
      <w:r w:rsidR="0013749C">
        <w:t>muestran</w:t>
      </w:r>
      <w:r>
        <w:t xml:space="preserve"> un vector autorregresivo </w:t>
      </w:r>
      <w:ins w:id="423" w:author="Victor" w:date="2022-06-16T11:36:00Z">
        <w:r w:rsidR="006E6656">
          <w:t xml:space="preserve">de orden </w:t>
        </w:r>
        <w:r w:rsidR="006E6656">
          <w:rPr>
            <w:i/>
          </w:rPr>
          <w:t>p</w:t>
        </w:r>
      </w:ins>
      <w:ins w:id="424" w:author="Victor" w:date="2022-06-16T11:37:00Z">
        <w:r w:rsidR="006E6656">
          <w:t>,</w:t>
        </w:r>
      </w:ins>
      <w:ins w:id="425" w:author="Victor" w:date="2022-06-16T11:36:00Z">
        <w:r w:rsidR="006E6656">
          <w:rPr>
            <w:i/>
          </w:rPr>
          <w:t xml:space="preserve"> </w:t>
        </w:r>
      </w:ins>
      <w:del w:id="426" w:author="Victor" w:date="2022-06-16T11:37:00Z">
        <w:r w:rsidDel="006E6656">
          <w:delText>(</w:delText>
        </w:r>
      </w:del>
      <w:r>
        <w:t>VAR</w:t>
      </w:r>
      <w:ins w:id="427" w:author="Victor" w:date="2022-06-16T11:36:00Z">
        <w:r w:rsidR="006E6656">
          <w:t>(</w:t>
        </w:r>
        <w:r w:rsidR="006E6656">
          <w:rPr>
            <w:i/>
          </w:rPr>
          <w:t>p</w:t>
        </w:r>
      </w:ins>
      <w:ins w:id="428" w:author="Victor" w:date="2022-06-16T11:37:00Z">
        <w:r w:rsidR="006E6656">
          <w:t>)</w:t>
        </w:r>
      </w:ins>
      <w:del w:id="429" w:author="Victor" w:date="2022-06-16T11:37:00Z">
        <w:r w:rsidDel="006E6656">
          <w:delText>)</w:delText>
        </w:r>
      </w:del>
      <w:r>
        <w:t>, un algoritmo de predicción que es utilizado cuando dos o más series temporales se influencian entre ellas. Esta relación entre las series temporal</w:t>
      </w:r>
      <w:ins w:id="430" w:author="Victor" w:date="2022-06-16T11:35:00Z">
        <w:r w:rsidR="006410E3">
          <w:t xml:space="preserve">es </w:t>
        </w:r>
      </w:ins>
      <m:oMath>
        <m:sSub>
          <m:sSubPr>
            <m:ctrlPr>
              <w:ins w:id="431" w:author="Victor" w:date="2022-06-16T11:35:00Z">
                <w:rPr>
                  <w:rFonts w:ascii="Cambria Math" w:hAnsi="Cambria Math"/>
                  <w:i/>
                </w:rPr>
              </w:ins>
            </m:ctrlPr>
          </m:sSubPr>
          <m:e>
            <m:r>
              <w:ins w:id="432" w:author="Victor" w:date="2022-06-16T11:35:00Z">
                <w:rPr>
                  <w:rFonts w:ascii="Cambria Math" w:hAnsi="Cambria Math"/>
                </w:rPr>
                <m:t>y</m:t>
              </w:ins>
            </m:r>
          </m:e>
          <m:sub>
            <m:r>
              <w:ins w:id="433" w:author="Victor" w:date="2022-06-16T11:35:00Z">
                <w:rPr>
                  <w:rFonts w:ascii="Cambria Math" w:hAnsi="Cambria Math"/>
                </w:rPr>
                <m:t>t</m:t>
              </w:ins>
            </m:r>
          </m:sub>
        </m:sSub>
      </m:oMath>
      <w:ins w:id="434" w:author="Victor" w:date="2022-06-16T11:35:00Z">
        <w:r w:rsidR="00A322BD">
          <w:t xml:space="preserve"> y</w:t>
        </w:r>
        <w:r w:rsidR="006410E3">
          <w:t xml:space="preserve"> </w:t>
        </w:r>
      </w:ins>
      <m:oMath>
        <m:sSub>
          <m:sSubPr>
            <m:ctrlPr>
              <w:ins w:id="435" w:author="Victor" w:date="2022-06-16T11:35:00Z">
                <w:rPr>
                  <w:rFonts w:ascii="Cambria Math" w:hAnsi="Cambria Math"/>
                  <w:i/>
                </w:rPr>
              </w:ins>
            </m:ctrlPr>
          </m:sSubPr>
          <m:e>
            <m:r>
              <w:ins w:id="436" w:author="Victor" w:date="2022-06-16T11:35:00Z">
                <w:rPr>
                  <w:rFonts w:ascii="Cambria Math" w:hAnsi="Cambria Math"/>
                </w:rPr>
                <m:t>x</m:t>
              </w:ins>
            </m:r>
          </m:e>
          <m:sub>
            <m:r>
              <w:ins w:id="437" w:author="Victor" w:date="2022-06-16T11:35:00Z">
                <w:rPr>
                  <w:rFonts w:ascii="Cambria Math" w:hAnsi="Cambria Math"/>
                </w:rPr>
                <m:t>t</m:t>
              </w:ins>
            </m:r>
          </m:sub>
        </m:sSub>
      </m:oMath>
      <w:del w:id="438" w:author="Victor" w:date="2022-06-16T11:35:00Z">
        <w:r w:rsidDel="00A322BD">
          <w:delText xml:space="preserve"> </w:delText>
        </w:r>
      </w:del>
      <w:ins w:id="439" w:author="Victor" w:date="2022-06-16T11:35:00Z">
        <w:r w:rsidR="00A322BD">
          <w:t xml:space="preserve"> </w:t>
        </w:r>
      </w:ins>
      <w:r>
        <w:t xml:space="preserve">es </w:t>
      </w:r>
      <w:commentRangeStart w:id="440"/>
      <w:r>
        <w:t>bidireccional</w:t>
      </w:r>
      <w:r w:rsidR="00167FC2">
        <w:t xml:space="preserve">, </w:t>
      </w:r>
      <w:ins w:id="441" w:author="Victor" w:date="2022-06-16T11:36:00Z">
        <w:r w:rsidR="00A322BD">
          <w:t xml:space="preserve">donde </w:t>
        </w:r>
      </w:ins>
      <w:ins w:id="442" w:author="Victor" w:date="2022-06-16T11:37:00Z">
        <w:r w:rsidR="00332B66">
          <w:t xml:space="preserve">los valores pasados de </w:t>
        </w:r>
      </w:ins>
      <w:r w:rsidR="00167FC2">
        <w:t>una serie influencia</w:t>
      </w:r>
      <w:ins w:id="443" w:author="Victor" w:date="2022-06-16T11:37:00Z">
        <w:r w:rsidR="00332B66">
          <w:t>n</w:t>
        </w:r>
      </w:ins>
      <w:r w:rsidR="00167FC2">
        <w:t xml:space="preserve"> </w:t>
      </w:r>
      <w:del w:id="444" w:author="Victor" w:date="2022-06-16T11:37:00Z">
        <w:r w:rsidR="00167FC2" w:rsidDel="00332B66">
          <w:delText xml:space="preserve">a </w:delText>
        </w:r>
      </w:del>
      <w:r w:rsidR="00167FC2">
        <w:t>la otra y viceversa.</w:t>
      </w:r>
      <w:commentRangeEnd w:id="440"/>
      <w:r w:rsidR="004D7E22">
        <w:rPr>
          <w:rStyle w:val="Refdecomentario"/>
        </w:rPr>
        <w:commentReference w:id="440"/>
      </w:r>
    </w:p>
    <w:p w14:paraId="77507219" w14:textId="13D725FA" w:rsidR="004744E6" w:rsidRPr="005848D4" w:rsidRDefault="00167FC2" w:rsidP="004744E6">
      <w:pPr>
        <w:pStyle w:val="JENUINormal"/>
      </w:pPr>
      <w:r>
        <w:t>Es interesante analizar</w:t>
      </w:r>
      <w:ins w:id="445" w:author="Victor" w:date="2022-06-16T11:38:00Z">
        <w:r w:rsidR="00626055">
          <w:t xml:space="preserve"> si</w:t>
        </w:r>
      </w:ins>
      <w:r>
        <w:t xml:space="preserve"> la red </w:t>
      </w:r>
      <w:del w:id="446" w:author="Victor" w:date="2022-06-16T11:38:00Z">
        <w:r w:rsidDel="00626055">
          <w:delText>es capaz de</w:delText>
        </w:r>
      </w:del>
      <w:ins w:id="447" w:author="Victor" w:date="2022-06-16T11:38:00Z">
        <w:r w:rsidR="00626055">
          <w:t>puede</w:t>
        </w:r>
      </w:ins>
      <w:r>
        <w:t xml:space="preserve"> observar el comportamiento de otra serie temporal</w:t>
      </w:r>
      <w:ins w:id="448" w:author="Victor" w:date="2022-06-16T11:38:00Z">
        <w:r w:rsidR="00626055">
          <w:t xml:space="preserve"> tales</w:t>
        </w:r>
      </w:ins>
      <w:del w:id="449" w:author="Victor" w:date="2022-06-16T11:38:00Z">
        <w:r w:rsidDel="00626055">
          <w:delText>,</w:delText>
        </w:r>
      </w:del>
      <w:r>
        <w:t xml:space="preserve"> como </w:t>
      </w:r>
      <w:del w:id="450" w:author="Victor" w:date="2022-06-16T11:38:00Z">
        <w:r w:rsidDel="00626055">
          <w:delText xml:space="preserve">puede ser </w:delText>
        </w:r>
      </w:del>
      <w:r>
        <w:t>el precio de cierre, otra criptomoneda o un índice bursátil</w:t>
      </w:r>
      <w:ins w:id="451" w:author="Victor" w:date="2022-06-16T11:39:00Z">
        <w:r w:rsidR="00626055">
          <w:t>,</w:t>
        </w:r>
      </w:ins>
      <w:r w:rsidR="004744E6">
        <w:t xml:space="preserve"> y en base a este comportamiento predecir mejor el precio de apertura del bitcoin.</w:t>
      </w:r>
    </w:p>
    <w:p w14:paraId="05FB5F36" w14:textId="2CE99E6F" w:rsidR="00A326CA" w:rsidRDefault="00A326CA" w:rsidP="005A2EC0">
      <w:pPr>
        <w:pStyle w:val="JENUITtulo2"/>
        <w:tabs>
          <w:tab w:val="clear" w:pos="1191"/>
          <w:tab w:val="num" w:pos="578"/>
        </w:tabs>
        <w:ind w:left="510" w:hanging="510"/>
      </w:pPr>
      <w:r>
        <w:t>Modelo final</w:t>
      </w:r>
    </w:p>
    <w:p w14:paraId="66E586C6" w14:textId="70EDDCB3" w:rsidR="007E32A2" w:rsidRPr="00AB5435" w:rsidDel="00AB5435" w:rsidRDefault="00494295" w:rsidP="00AB5435">
      <w:pPr>
        <w:pStyle w:val="JENUINormal"/>
        <w:rPr>
          <w:del w:id="452" w:author="Victor" w:date="2022-06-16T13:16:00Z"/>
          <w:moveTo w:id="453" w:author="Victor" w:date="2022-06-16T11:39:00Z"/>
        </w:rPr>
      </w:pPr>
      <w:r>
        <w:t>El modelo final se escoge comparando los resultados de</w:t>
      </w:r>
      <w:r w:rsidR="00EC146A">
        <w:t xml:space="preserve"> los distintos modelos creados a partir de la combinación de los </w:t>
      </w:r>
      <w:proofErr w:type="spellStart"/>
      <w:r w:rsidR="00EC146A">
        <w:t>hiperparámetros</w:t>
      </w:r>
      <w:proofErr w:type="spellEnd"/>
      <w:r w:rsidR="00EC146A">
        <w:t>.</w:t>
      </w:r>
      <w:r w:rsidR="00F875E0">
        <w:t xml:space="preserve"> </w:t>
      </w:r>
      <w:r w:rsidR="00EC146A">
        <w:t>Para</w:t>
      </w:r>
      <w:r w:rsidR="000E76C0">
        <w:t xml:space="preserve"> evaluar</w:t>
      </w:r>
      <w:r w:rsidR="00EC146A">
        <w:t xml:space="preserve"> los modelos se </w:t>
      </w:r>
      <w:r w:rsidR="00ED2C3B">
        <w:t>utilizarán</w:t>
      </w:r>
      <w:r w:rsidR="00EC146A">
        <w:t xml:space="preserve"> dos medidas, en concreto, la raíz del error cuadrático medio (</w:t>
      </w:r>
      <w:commentRangeStart w:id="454"/>
      <w:r w:rsidR="00EC146A">
        <w:t>RMSE</w:t>
      </w:r>
      <w:commentRangeEnd w:id="454"/>
      <w:r w:rsidR="009D75F3">
        <w:rPr>
          <w:rStyle w:val="Refdecomentario"/>
        </w:rPr>
        <w:commentReference w:id="454"/>
      </w:r>
      <w:r w:rsidR="00ED2C3B">
        <w:t xml:space="preserve">, del inglés </w:t>
      </w:r>
      <w:proofErr w:type="spellStart"/>
      <w:r w:rsidR="00ED2C3B">
        <w:rPr>
          <w:i/>
        </w:rPr>
        <w:t>Root</w:t>
      </w:r>
      <w:proofErr w:type="spellEnd"/>
      <w:r w:rsidR="00ED2C3B">
        <w:rPr>
          <w:i/>
        </w:rPr>
        <w:t xml:space="preserve"> Mean </w:t>
      </w:r>
      <w:proofErr w:type="spellStart"/>
      <w:r w:rsidR="00ED2C3B">
        <w:rPr>
          <w:i/>
        </w:rPr>
        <w:t>Squared</w:t>
      </w:r>
      <w:proofErr w:type="spellEnd"/>
      <w:r w:rsidR="00ED2C3B">
        <w:rPr>
          <w:i/>
        </w:rPr>
        <w:t xml:space="preserve"> Error</w:t>
      </w:r>
      <w:r w:rsidR="00EC146A">
        <w:t>)</w:t>
      </w:r>
      <w:ins w:id="455" w:author="Victor" w:date="2022-06-16T11:39:00Z">
        <w:r w:rsidR="007E32A2">
          <w:t xml:space="preserve"> y </w:t>
        </w:r>
      </w:ins>
      <w:moveToRangeStart w:id="456" w:author="Victor" w:date="2022-06-16T11:39:00Z" w:name="move106272001"/>
      <w:moveTo w:id="457" w:author="Victor" w:date="2022-06-16T11:39:00Z">
        <w:del w:id="458" w:author="Victor" w:date="2022-06-16T11:39:00Z">
          <w:r w:rsidR="007E32A2" w:rsidDel="007E32A2">
            <w:delText>E</w:delText>
          </w:r>
        </w:del>
      </w:moveTo>
      <w:ins w:id="459" w:author="Victor" w:date="2022-06-16T11:39:00Z">
        <w:r w:rsidR="007E32A2">
          <w:t>e</w:t>
        </w:r>
      </w:ins>
      <w:moveTo w:id="460" w:author="Victor" w:date="2022-06-16T11:39:00Z">
        <w:r w:rsidR="007E32A2">
          <w:t xml:space="preserve">l error absoluto medio (MAE, del inglés </w:t>
        </w:r>
        <w:r w:rsidR="007E32A2">
          <w:rPr>
            <w:i/>
          </w:rPr>
          <w:t>Mean Absolute Error</w:t>
        </w:r>
        <w:r w:rsidR="007E32A2">
          <w:t>)</w:t>
        </w:r>
      </w:moveTo>
      <w:ins w:id="461" w:author="Victor" w:date="2022-06-16T13:13:00Z">
        <w:r w:rsidR="00AB5435">
          <w:t xml:space="preserve"> de predicción</w:t>
        </w:r>
      </w:ins>
      <w:ins w:id="462" w:author="Victor" w:date="2022-06-16T13:32:00Z">
        <w:r w:rsidR="0013440A">
          <w:t xml:space="preserve"> en </w:t>
        </w:r>
      </w:ins>
      <m:oMath>
        <m:r>
          <w:ins w:id="463" w:author="Victor" w:date="2022-06-16T13:33:00Z">
            <w:rPr>
              <w:rFonts w:ascii="Cambria Math" w:hAnsi="Cambria Math"/>
            </w:rPr>
            <m:t>t+</m:t>
          </w:ins>
        </m:r>
        <m:r>
          <w:ins w:id="464" w:author="Victor" w:date="2022-06-16T13:33:00Z">
            <m:rPr>
              <m:nor/>
            </m:rPr>
            <w:rPr>
              <w:rPrChange w:id="465" w:author="Victor" w:date="2022-06-16T13:33:00Z">
                <w:rPr>
                  <w:rFonts w:ascii="Cambria Math" w:hAnsi="Cambria Math"/>
                  <w:i/>
                </w:rPr>
              </w:rPrChange>
            </w:rPr>
            <m:t>1</m:t>
          </w:ins>
        </m:r>
      </m:oMath>
      <w:ins w:id="466" w:author="Victor" w:date="2022-06-16T13:13:00Z">
        <w:r w:rsidR="00AB5435">
          <w:t xml:space="preserve">, definido como </w:t>
        </w:r>
      </w:ins>
      <m:oMath>
        <m:sSub>
          <m:sSubPr>
            <m:ctrlPr>
              <w:ins w:id="467" w:author="Victor" w:date="2022-06-16T13:14:00Z">
                <w:rPr>
                  <w:rFonts w:ascii="Cambria Math" w:hAnsi="Cambria Math"/>
                  <w:i/>
                </w:rPr>
              </w:ins>
            </m:ctrlPr>
          </m:sSubPr>
          <m:e>
            <m:r>
              <w:ins w:id="468" w:author="Victor" w:date="2022-06-16T13:14:00Z">
                <w:rPr>
                  <w:rFonts w:ascii="Cambria Math" w:hAnsi="Cambria Math"/>
                </w:rPr>
                <m:t>ε</m:t>
              </w:ins>
            </m:r>
          </m:e>
          <m:sub>
            <m:r>
              <w:ins w:id="469" w:author="Victor" w:date="2022-06-16T13:14:00Z">
                <w:rPr>
                  <w:rFonts w:ascii="Cambria Math" w:hAnsi="Cambria Math"/>
                </w:rPr>
                <m:t>t+1</m:t>
              </w:ins>
            </m:r>
          </m:sub>
        </m:sSub>
        <m:r>
          <w:ins w:id="470" w:author="Victor" w:date="2022-06-16T13:14:00Z">
            <w:rPr>
              <w:rFonts w:ascii="Cambria Math" w:hAnsi="Cambria Math"/>
            </w:rPr>
            <m:t>=</m:t>
          </w:ins>
        </m:r>
        <m:sSub>
          <m:sSubPr>
            <m:ctrlPr>
              <w:ins w:id="471" w:author="Victor" w:date="2022-06-16T13:14:00Z">
                <w:rPr>
                  <w:rFonts w:ascii="Cambria Math" w:hAnsi="Cambria Math"/>
                  <w:i/>
                </w:rPr>
              </w:ins>
            </m:ctrlPr>
          </m:sSubPr>
          <m:e>
            <m:r>
              <w:ins w:id="472" w:author="Victor" w:date="2022-06-16T13:14:00Z">
                <w:rPr>
                  <w:rFonts w:ascii="Cambria Math" w:hAnsi="Cambria Math"/>
                </w:rPr>
                <m:t>y</m:t>
              </w:ins>
            </m:r>
          </m:e>
          <m:sub>
            <m:r>
              <w:ins w:id="473" w:author="Victor" w:date="2022-06-16T13:14:00Z">
                <w:rPr>
                  <w:rFonts w:ascii="Cambria Math" w:hAnsi="Cambria Math"/>
                </w:rPr>
                <m:t>t+1</m:t>
              </w:ins>
            </m:r>
          </m:sub>
        </m:sSub>
        <m:r>
          <w:ins w:id="474" w:author="Victor" w:date="2022-06-16T13:14:00Z">
            <w:rPr>
              <w:rFonts w:ascii="Cambria Math" w:hAnsi="Cambria Math"/>
            </w:rPr>
            <m:t>-</m:t>
          </w:ins>
        </m:r>
        <m:sSub>
          <m:sSubPr>
            <m:ctrlPr>
              <w:ins w:id="475" w:author="Victor" w:date="2022-06-16T13:15:00Z">
                <w:rPr>
                  <w:rFonts w:ascii="Cambria Math" w:hAnsi="Cambria Math"/>
                  <w:i/>
                </w:rPr>
              </w:ins>
            </m:ctrlPr>
          </m:sSubPr>
          <m:e>
            <m:acc>
              <m:accPr>
                <m:ctrlPr>
                  <w:ins w:id="476" w:author="Victor" w:date="2022-06-16T13:14:00Z">
                    <w:rPr>
                      <w:rFonts w:ascii="Cambria Math" w:hAnsi="Cambria Math"/>
                      <w:i/>
                    </w:rPr>
                  </w:ins>
                </m:ctrlPr>
              </m:accPr>
              <m:e>
                <m:r>
                  <w:ins w:id="477" w:author="Victor" w:date="2022-06-16T13:15:00Z">
                    <w:rPr>
                      <w:rFonts w:ascii="Cambria Math" w:hAnsi="Cambria Math"/>
                    </w:rPr>
                    <m:t>y</m:t>
                  </w:ins>
                </m:r>
              </m:e>
            </m:acc>
          </m:e>
          <m:sub>
            <m:r>
              <w:ins w:id="478" w:author="Victor" w:date="2022-06-16T13:15:00Z">
                <w:rPr>
                  <w:rFonts w:ascii="Cambria Math" w:hAnsi="Cambria Math"/>
                </w:rPr>
                <m:t>t+1|t</m:t>
              </w:ins>
            </m:r>
          </m:sub>
        </m:sSub>
      </m:oMath>
      <w:ins w:id="479" w:author="Victor" w:date="2022-06-16T13:15:00Z">
        <w:r w:rsidR="00AB5435">
          <w:t xml:space="preserve">, donde </w:t>
        </w:r>
      </w:ins>
      <m:oMath>
        <m:sSub>
          <m:sSubPr>
            <m:ctrlPr>
              <w:ins w:id="480" w:author="Victor" w:date="2022-06-16T13:16:00Z">
                <w:rPr>
                  <w:rFonts w:ascii="Cambria Math" w:hAnsi="Cambria Math"/>
                  <w:i/>
                </w:rPr>
              </w:ins>
            </m:ctrlPr>
          </m:sSubPr>
          <m:e>
            <m:acc>
              <m:accPr>
                <m:ctrlPr>
                  <w:ins w:id="481" w:author="Victor" w:date="2022-06-16T13:16:00Z">
                    <w:rPr>
                      <w:rFonts w:ascii="Cambria Math" w:hAnsi="Cambria Math"/>
                      <w:i/>
                    </w:rPr>
                  </w:ins>
                </m:ctrlPr>
              </m:accPr>
              <m:e>
                <m:r>
                  <w:ins w:id="482" w:author="Victor" w:date="2022-06-16T13:16:00Z">
                    <w:rPr>
                      <w:rFonts w:ascii="Cambria Math" w:hAnsi="Cambria Math"/>
                    </w:rPr>
                    <m:t>y</m:t>
                  </w:ins>
                </m:r>
              </m:e>
            </m:acc>
          </m:e>
          <m:sub>
            <m:r>
              <w:ins w:id="483" w:author="Victor" w:date="2022-06-16T13:16:00Z">
                <w:rPr>
                  <w:rFonts w:ascii="Cambria Math" w:hAnsi="Cambria Math"/>
                </w:rPr>
                <m:t>t+1|t</m:t>
              </w:ins>
            </m:r>
          </m:sub>
        </m:sSub>
      </m:oMath>
      <w:ins w:id="484" w:author="Victor" w:date="2022-06-16T13:16:00Z">
        <w:r w:rsidR="00AB5435">
          <w:t xml:space="preserve"> es</w:t>
        </w:r>
      </w:ins>
      <w:ins w:id="485" w:author="Victor" w:date="2022-06-16T13:17:00Z">
        <w:r w:rsidR="00AB5435">
          <w:t xml:space="preserve"> el valor predicho </w:t>
        </w:r>
      </w:ins>
      <w:ins w:id="486" w:author="Victor" w:date="2022-06-16T13:16:00Z">
        <w:r w:rsidR="00AB5435">
          <w:t xml:space="preserve">de </w:t>
        </w:r>
      </w:ins>
      <m:oMath>
        <m:sSub>
          <m:sSubPr>
            <m:ctrlPr>
              <w:ins w:id="487" w:author="Victor" w:date="2022-06-16T13:16:00Z">
                <w:rPr>
                  <w:rFonts w:ascii="Cambria Math" w:hAnsi="Cambria Math"/>
                  <w:i/>
                </w:rPr>
              </w:ins>
            </m:ctrlPr>
          </m:sSubPr>
          <m:e>
            <m:r>
              <w:ins w:id="488" w:author="Victor" w:date="2022-06-16T13:16:00Z">
                <w:rPr>
                  <w:rFonts w:ascii="Cambria Math" w:hAnsi="Cambria Math"/>
                </w:rPr>
                <m:t>y</m:t>
              </w:ins>
            </m:r>
          </m:e>
          <m:sub>
            <m:r>
              <w:ins w:id="489" w:author="Victor" w:date="2022-06-16T13:16:00Z">
                <w:rPr>
                  <w:rFonts w:ascii="Cambria Math" w:hAnsi="Cambria Math"/>
                </w:rPr>
                <m:t>t+1</m:t>
              </w:ins>
            </m:r>
          </m:sub>
        </m:sSub>
      </m:oMath>
      <w:ins w:id="490" w:author="Victor" w:date="2022-06-16T13:16:00Z">
        <w:r w:rsidR="00AB5435">
          <w:t xml:space="preserve"> usando la información hasta el periodo </w:t>
        </w:r>
        <w:r w:rsidR="00AB5435">
          <w:rPr>
            <w:i/>
          </w:rPr>
          <w:t>t</w:t>
        </w:r>
      </w:ins>
      <w:moveTo w:id="491" w:author="Victor" w:date="2022-06-16T11:39:00Z">
        <w:del w:id="492" w:author="Victor" w:date="2022-06-16T13:16:00Z">
          <w:r w:rsidR="007E32A2" w:rsidDel="00AB5435">
            <w:delText>.</w:delText>
          </w:r>
        </w:del>
      </w:moveTo>
    </w:p>
    <w:moveToRangeEnd w:id="456"/>
    <w:p w14:paraId="26AB8B1B" w14:textId="6F768E89" w:rsidR="00A81AFD" w:rsidRPr="00B0612D" w:rsidRDefault="00FC5229" w:rsidP="00C55F65">
      <w:pPr>
        <w:pStyle w:val="JENUINormal"/>
      </w:pPr>
      <w:del w:id="493" w:author="Victor" w:date="2022-06-16T13:17:00Z">
        <w:r w:rsidDel="00AB5435">
          <w:delText>:</w:delText>
        </w:r>
      </w:del>
      <w:ins w:id="494" w:author="Victor" w:date="2022-06-16T13:17:00Z">
        <w:r w:rsidR="00AB5435">
          <w:t>.</w:t>
        </w:r>
        <w:r w:rsidR="00B0612D">
          <w:t xml:space="preserve"> Sea </w:t>
        </w:r>
      </w:ins>
      <w:ins w:id="495" w:author="Victor" w:date="2022-06-16T13:18:00Z">
        <w:r w:rsidR="00B0612D">
          <w:rPr>
            <w:i/>
          </w:rPr>
          <w:t>H</w:t>
        </w:r>
        <w:r w:rsidR="00B0612D">
          <w:t xml:space="preserve"> el número de periodos fuera de la muest</w:t>
        </w:r>
      </w:ins>
      <w:ins w:id="496" w:author="Victor" w:date="2022-06-16T13:19:00Z">
        <w:r w:rsidR="00B0612D">
          <w:t>r</w:t>
        </w:r>
      </w:ins>
      <w:ins w:id="497" w:author="Victor" w:date="2022-06-16T13:18:00Z">
        <w:r w:rsidR="00B0612D">
          <w:t>a</w:t>
        </w:r>
      </w:ins>
      <w:ins w:id="498" w:author="Victor" w:date="2022-06-16T13:19:00Z">
        <w:r w:rsidR="00B0612D">
          <w:t xml:space="preserve"> y </w:t>
        </w:r>
        <w:r w:rsidR="00B0612D">
          <w:rPr>
            <w:i/>
          </w:rPr>
          <w:t>T</w:t>
        </w:r>
        <w:r w:rsidR="00B0612D">
          <w:t xml:space="preserve"> el número de observaciones de entrenamiento</w:t>
        </w:r>
      </w:ins>
      <w:ins w:id="499" w:author="Victor" w:date="2022-06-16T13:20:00Z">
        <w:r w:rsidR="00B0612D">
          <w:t>, se define el RMSE como:</w:t>
        </w:r>
      </w:ins>
    </w:p>
    <w:p w14:paraId="59CA3BD0" w14:textId="77777777" w:rsidR="00C55F65" w:rsidRPr="00C55F65" w:rsidRDefault="00C55F65" w:rsidP="00C55F65">
      <w:pPr>
        <w:pStyle w:val="JENUINormal"/>
      </w:pPr>
    </w:p>
    <w:tbl>
      <w:tblPr>
        <w:tblStyle w:val="Tablaconcuadrcula"/>
        <w:tblW w:w="0" w:type="auto"/>
        <w:tblLook w:val="04A0" w:firstRow="1" w:lastRow="0" w:firstColumn="1" w:lastColumn="0" w:noHBand="0" w:noVBand="1"/>
      </w:tblPr>
      <w:tblGrid>
        <w:gridCol w:w="3686"/>
        <w:gridCol w:w="495"/>
      </w:tblGrid>
      <w:tr w:rsidR="00B0612D" w14:paraId="4EB64B64" w14:textId="77777777" w:rsidTr="00B0612D">
        <w:tc>
          <w:tcPr>
            <w:tcW w:w="3686" w:type="dxa"/>
            <w:tcBorders>
              <w:top w:val="nil"/>
              <w:left w:val="nil"/>
              <w:bottom w:val="nil"/>
              <w:right w:val="nil"/>
            </w:tcBorders>
            <w:vAlign w:val="center"/>
          </w:tcPr>
          <w:p w14:paraId="353C2CAF" w14:textId="27186D2D" w:rsidR="00B0612D" w:rsidRDefault="00B0612D" w:rsidP="00334C24">
            <w:pPr>
              <w:pStyle w:val="JENUINormal"/>
            </w:pPr>
            <m:oMathPara>
              <m:oMath>
                <m:r>
                  <w:rPr>
                    <w:rFonts w:ascii="Cambria Math" w:hAnsi="Cambria Math"/>
                  </w:rPr>
                  <m:t>RMSE=</m:t>
                </m:r>
                <m:rad>
                  <m:radPr>
                    <m:degHide m:val="1"/>
                    <m:ctrlPr>
                      <w:rPr>
                        <w:rFonts w:ascii="Cambria Math" w:eastAsia="MS Gothic" w:hAnsi="Cambria Math" w:cs="MS Gothic"/>
                        <w:i/>
                      </w:rPr>
                    </m:ctrlPr>
                  </m:radPr>
                  <m:deg/>
                  <m:e>
                    <m:f>
                      <m:fPr>
                        <m:ctrlPr>
                          <w:rPr>
                            <w:rFonts w:ascii="Cambria Math" w:eastAsia="MS Gothic" w:hAnsi="Cambria Math" w:cs="MS Gothic"/>
                            <w:i/>
                          </w:rPr>
                        </m:ctrlPr>
                      </m:fPr>
                      <m:num>
                        <m:sSup>
                          <m:sSupPr>
                            <m:ctrlPr>
                              <w:rPr>
                                <w:rFonts w:ascii="Cambria Math" w:eastAsia="MS Gothic" w:hAnsi="Cambria Math" w:cs="MS Gothic"/>
                                <w:i/>
                              </w:rPr>
                            </m:ctrlPr>
                          </m:sSupPr>
                          <m:e>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ctrlPr>
                                      <w:ins w:id="500" w:author="Victor" w:date="2022-06-16T13:22:00Z">
                                        <w:rPr>
                                          <w:rFonts w:ascii="Cambria Math" w:eastAsia="MS Gothic" w:hAnsi="Cambria Math" w:cs="MS Gothic"/>
                                          <w:i/>
                                        </w:rPr>
                                      </w:ins>
                                    </m:ctrlPr>
                                  </m:dPr>
                                  <m:e>
                                    <m:sSub>
                                      <m:sSubPr>
                                        <m:ctrlPr>
                                          <w:ins w:id="501" w:author="Victor" w:date="2022-06-16T13:14:00Z">
                                            <w:rPr>
                                              <w:rFonts w:ascii="Cambria Math" w:hAnsi="Cambria Math"/>
                                              <w:i/>
                                            </w:rPr>
                                          </w:ins>
                                        </m:ctrlPr>
                                      </m:sSubPr>
                                      <m:e>
                                        <m:r>
                                          <w:ins w:id="502" w:author="Victor" w:date="2022-06-16T13:14:00Z">
                                            <w:rPr>
                                              <w:rFonts w:ascii="Cambria Math" w:hAnsi="Cambria Math"/>
                                            </w:rPr>
                                            <m:t>y</m:t>
                                          </w:ins>
                                        </m:r>
                                      </m:e>
                                      <m:sub>
                                        <m:r>
                                          <w:rPr>
                                            <w:rFonts w:ascii="Cambria Math" w:hAnsi="Cambria Math"/>
                                          </w:rPr>
                                          <m:t>T</m:t>
                                        </m:r>
                                        <m:r>
                                          <w:ins w:id="503" w:author="Victor" w:date="2022-06-16T13:14:00Z">
                                            <w:rPr>
                                              <w:rFonts w:ascii="Cambria Math" w:hAnsi="Cambria Math"/>
                                            </w:rPr>
                                            <m:t>+</m:t>
                                          </w:ins>
                                        </m:r>
                                        <m:r>
                                          <w:rPr>
                                            <w:rFonts w:ascii="Cambria Math" w:hAnsi="Cambria Math"/>
                                          </w:rPr>
                                          <m:t>h</m:t>
                                        </m:r>
                                      </m:sub>
                                    </m:sSub>
                                    <m:r>
                                      <w:ins w:id="504" w:author="Victor" w:date="2022-06-16T13:14:00Z">
                                        <w:rPr>
                                          <w:rFonts w:ascii="Cambria Math" w:hAnsi="Cambria Math"/>
                                        </w:rPr>
                                        <m:t>-</m:t>
                                      </w:ins>
                                    </m:r>
                                    <m:sSub>
                                      <m:sSubPr>
                                        <m:ctrlPr>
                                          <w:ins w:id="505" w:author="Victor" w:date="2022-06-16T13:15:00Z">
                                            <w:rPr>
                                              <w:rFonts w:ascii="Cambria Math" w:hAnsi="Cambria Math"/>
                                              <w:i/>
                                            </w:rPr>
                                          </w:ins>
                                        </m:ctrlPr>
                                      </m:sSubPr>
                                      <m:e>
                                        <m:acc>
                                          <m:accPr>
                                            <m:ctrlPr>
                                              <w:ins w:id="506" w:author="Victor" w:date="2022-06-16T13:14:00Z">
                                                <w:rPr>
                                                  <w:rFonts w:ascii="Cambria Math" w:hAnsi="Cambria Math"/>
                                                  <w:i/>
                                                </w:rPr>
                                              </w:ins>
                                            </m:ctrlPr>
                                          </m:accPr>
                                          <m:e>
                                            <m:r>
                                              <w:ins w:id="507" w:author="Victor" w:date="2022-06-16T13:15:00Z">
                                                <w:rPr>
                                                  <w:rFonts w:ascii="Cambria Math" w:hAnsi="Cambria Math"/>
                                                </w:rPr>
                                                <m:t>y</m:t>
                                              </w:ins>
                                            </m:r>
                                          </m:e>
                                        </m:acc>
                                      </m:e>
                                      <m:sub>
                                        <m:r>
                                          <w:ins w:id="508" w:author="Victor" w:date="2022-06-16T13:15:00Z">
                                            <w:rPr>
                                              <w:rFonts w:ascii="Cambria Math" w:hAnsi="Cambria Math"/>
                                            </w:rPr>
                                            <m:t>t+</m:t>
                                          </w:ins>
                                        </m:r>
                                        <m:r>
                                          <w:rPr>
                                            <w:rFonts w:ascii="Cambria Math" w:hAnsi="Cambria Math"/>
                                          </w:rPr>
                                          <m:t>h</m:t>
                                        </m:r>
                                        <m:r>
                                          <w:ins w:id="509" w:author="Victor" w:date="2022-06-16T13:15:00Z">
                                            <w:rPr>
                                              <w:rFonts w:ascii="Cambria Math" w:hAnsi="Cambria Math"/>
                                            </w:rPr>
                                            <m:t>|</m:t>
                                          </w:ins>
                                        </m:r>
                                        <m:r>
                                          <w:rPr>
                                            <w:rFonts w:ascii="Cambria Math" w:hAnsi="Cambria Math"/>
                                          </w:rPr>
                                          <m:t>T+h-</m:t>
                                        </m:r>
                                        <m:r>
                                          <w:rPr>
                                            <w:rFonts w:ascii="Cambria Math" w:hAnsi="Cambria Math"/>
                                          </w:rPr>
                                          <m:t>1</m:t>
                                        </m:r>
                                      </m:sub>
                                    </m:sSub>
                                  </m:e>
                                </m:d>
                              </m:e>
                            </m:nary>
                          </m:e>
                          <m:sup>
                            <m:r>
                              <w:rPr>
                                <w:rFonts w:ascii="Cambria Math" w:eastAsia="MS Gothic" w:hAnsi="Cambria Math" w:cs="MS Gothic"/>
                              </w:rPr>
                              <m:t>2</m:t>
                            </m:r>
                          </m:sup>
                        </m:sSup>
                      </m:num>
                      <m:den>
                        <m:r>
                          <w:rPr>
                            <w:rFonts w:ascii="Cambria Math" w:eastAsia="MS Gothic" w:hAnsi="Cambria Math" w:cs="MS Gothic"/>
                          </w:rPr>
                          <m:t>H</m:t>
                        </m:r>
                      </m:den>
                    </m:f>
                  </m:e>
                </m:rad>
                <m:r>
                  <w:rPr>
                    <w:rFonts w:ascii="Cambria Math" w:eastAsia="MS Gothic" w:hAnsi="Cambria Math" w:cs="MS Gothic"/>
                  </w:rPr>
                  <m:t>.</m:t>
                </m:r>
                <m:f>
                  <m:fPr>
                    <m:ctrlPr>
                      <w:del w:id="510" w:author="Victor" w:date="2022-06-16T13:22:00Z">
                        <w:rPr>
                          <w:rFonts w:ascii="Cambria Math" w:eastAsia="MS Gothic" w:hAnsi="Cambria Math" w:cs="MS Gothic"/>
                          <w:i/>
                        </w:rPr>
                      </w:del>
                    </m:ctrlPr>
                  </m:fPr>
                  <m:num>
                    <m:r>
                      <w:del w:id="511" w:author="Victor" w:date="2022-06-16T13:22:00Z">
                        <w:rPr>
                          <w:rFonts w:ascii="Cambria Math" w:eastAsia="MS Gothic" w:hAnsi="Cambria Math" w:cs="MS Gothic"/>
                        </w:rPr>
                        <m:t>1</m:t>
                      </w:del>
                    </m:r>
                    <m:ctrlPr>
                      <w:del w:id="512" w:author="Victor" w:date="2022-06-16T13:22:00Z">
                        <w:rPr>
                          <w:rFonts w:ascii="Cambria Math" w:hAnsi="Cambria Math"/>
                          <w:i/>
                        </w:rPr>
                      </w:del>
                    </m:ctrlPr>
                  </m:num>
                  <m:den>
                    <m:r>
                      <w:del w:id="513" w:author="Victor" w:date="2022-06-16T13:22:00Z">
                        <w:rPr>
                          <w:rFonts w:ascii="Cambria Math" w:hAnsi="Cambria Math"/>
                        </w:rPr>
                        <m:t>T</m:t>
                      </w:del>
                    </m:r>
                  </m:den>
                </m:f>
              </m:oMath>
            </m:oMathPara>
          </w:p>
        </w:tc>
        <w:tc>
          <w:tcPr>
            <w:tcW w:w="495" w:type="dxa"/>
            <w:tcBorders>
              <w:top w:val="nil"/>
              <w:left w:val="nil"/>
              <w:bottom w:val="nil"/>
              <w:right w:val="nil"/>
            </w:tcBorders>
            <w:vAlign w:val="center"/>
          </w:tcPr>
          <w:p w14:paraId="608AFA6F" w14:textId="39CC6D1D" w:rsidR="00B0612D" w:rsidRDefault="00B0612D" w:rsidP="00E6713E">
            <w:pPr>
              <w:pStyle w:val="JENUINormal"/>
              <w:ind w:firstLine="0"/>
              <w:jc w:val="right"/>
            </w:pPr>
            <w:r>
              <w:t>(</w:t>
            </w:r>
            <w:r w:rsidR="00E6713E">
              <w:t>5</w:t>
            </w:r>
            <w:r>
              <w:t>)</w:t>
            </w:r>
          </w:p>
        </w:tc>
      </w:tr>
    </w:tbl>
    <w:p w14:paraId="40DED92B" w14:textId="77777777" w:rsidR="00E43DEA" w:rsidRDefault="00E43DEA" w:rsidP="00A81AFD">
      <w:pPr>
        <w:pStyle w:val="JENUINormal"/>
      </w:pPr>
    </w:p>
    <w:p w14:paraId="23E8CBFF" w14:textId="657A9850" w:rsidR="00C55F65" w:rsidRPr="00A81AFD" w:rsidRDefault="008B0A11" w:rsidP="00A81AFD">
      <w:pPr>
        <w:pStyle w:val="JENUINormal"/>
      </w:pPr>
      <w:ins w:id="514" w:author="Victor" w:date="2022-06-16T13:25:00Z">
        <w:r>
          <w:t>El MAE</w:t>
        </w:r>
      </w:ins>
      <w:r w:rsidR="00A60EEB">
        <w:t xml:space="preserve"> es el</w:t>
      </w:r>
      <w:commentRangeStart w:id="515"/>
      <w:r w:rsidR="00A60EEB">
        <w:t xml:space="preserve"> promedio </w:t>
      </w:r>
      <w:commentRangeEnd w:id="515"/>
      <w:r w:rsidR="005B3BE7">
        <w:rPr>
          <w:rStyle w:val="Refdecomentario"/>
        </w:rPr>
        <w:commentReference w:id="515"/>
      </w:r>
      <w:r w:rsidR="00A60EEB">
        <w:t>de</w:t>
      </w:r>
      <w:ins w:id="516" w:author="Victor" w:date="2022-06-16T13:31:00Z">
        <w:r w:rsidR="00A60EEB">
          <w:t>l valor absoluto de los</w:t>
        </w:r>
      </w:ins>
      <w:ins w:id="517" w:author="Victor" w:date="2022-06-16T13:32:00Z">
        <w:r w:rsidR="0013440A">
          <w:t xml:space="preserve"> errores de predicción</w:t>
        </w:r>
      </w:ins>
      <w:ins w:id="518" w:author="Victor" w:date="2022-06-16T13:31:00Z">
        <w:r w:rsidR="00A60EEB">
          <w:t xml:space="preserve"> </w:t>
        </w:r>
      </w:ins>
      <w:del w:id="519" w:author="Victor" w:date="2022-06-16T13:31:00Z">
        <w:r w:rsidR="00A60EEB" w:rsidDel="00A60EEB">
          <w:delText xml:space="preserve"> l</w:delText>
        </w:r>
      </w:del>
      <w:del w:id="520" w:author="Victor" w:date="2022-06-16T13:30:00Z">
        <w:r w:rsidR="00A60EEB" w:rsidDel="00A60EEB">
          <w:delText>as diferencias absolutas entre la predicción y la observación real</w:delText>
        </w:r>
      </w:del>
      <w:r w:rsidR="00A60EEB">
        <w:t xml:space="preserve"> </w:t>
      </w:r>
      <w:ins w:id="521" w:author="Victor" w:date="2022-06-16T13:33:00Z">
        <w:r w:rsidR="0013440A">
          <w:t xml:space="preserve">en </w:t>
        </w:r>
      </w:ins>
      <m:oMath>
        <m:r>
          <w:ins w:id="522" w:author="Victor" w:date="2022-06-16T13:33:00Z">
            <w:rPr>
              <w:rFonts w:ascii="Cambria Math" w:hAnsi="Cambria Math"/>
            </w:rPr>
            <m:t>t+</m:t>
          </w:ins>
        </m:r>
        <m:r>
          <w:ins w:id="523" w:author="Victor" w:date="2022-06-16T13:33:00Z">
            <m:rPr>
              <m:nor/>
            </m:rPr>
            <m:t>1</m:t>
          </w:ins>
        </m:r>
      </m:oMath>
      <w:ins w:id="524" w:author="Victor" w:date="2022-06-16T13:33:00Z">
        <w:r w:rsidR="0013440A">
          <w:t xml:space="preserve"> (</w:t>
        </w:r>
      </w:ins>
      <m:oMath>
        <m:sSub>
          <m:sSubPr>
            <m:ctrlPr>
              <w:ins w:id="525" w:author="Victor" w:date="2022-06-16T13:33:00Z">
                <w:rPr>
                  <w:rFonts w:ascii="Cambria Math" w:hAnsi="Cambria Math"/>
                  <w:i/>
                </w:rPr>
              </w:ins>
            </m:ctrlPr>
          </m:sSubPr>
          <m:e>
            <m:r>
              <w:ins w:id="526" w:author="Victor" w:date="2022-06-16T13:33:00Z">
                <w:rPr>
                  <w:rFonts w:ascii="Cambria Math" w:hAnsi="Cambria Math"/>
                </w:rPr>
                <m:t>ε</m:t>
              </w:ins>
            </m:r>
          </m:e>
          <m:sub>
            <m:r>
              <w:ins w:id="527" w:author="Victor" w:date="2022-06-16T13:33:00Z">
                <w:rPr>
                  <w:rFonts w:ascii="Cambria Math" w:hAnsi="Cambria Math"/>
                </w:rPr>
                <m:t>t+1</m:t>
              </w:ins>
            </m:r>
          </m:sub>
        </m:sSub>
      </m:oMath>
      <w:ins w:id="528" w:author="Victor" w:date="2022-06-16T13:33:00Z">
        <w:r w:rsidR="0013440A">
          <w:t xml:space="preserve">), </w:t>
        </w:r>
      </w:ins>
      <w:del w:id="529" w:author="Victor" w:date="2022-06-16T13:35:00Z">
        <w:r w:rsidR="00A60EEB" w:rsidDel="005B3BE7">
          <w:delText xml:space="preserve">donde </w:delText>
        </w:r>
      </w:del>
      <w:del w:id="530" w:author="Victor" w:date="2022-06-16T13:34:00Z">
        <w:r w:rsidR="00A60EEB" w:rsidDel="0013440A">
          <w:delText xml:space="preserve">todas </w:delText>
        </w:r>
        <w:r w:rsidR="00A60EEB" w:rsidDel="005B3BE7">
          <w:delText>las diferencias tienen el mismo peso</w:delText>
        </w:r>
      </w:del>
      <w:del w:id="531" w:author="Victor" w:date="2022-06-16T13:35:00Z">
        <w:r w:rsidR="00A60EEB" w:rsidDel="005B3BE7">
          <w:delText>. El MAE</w:delText>
        </w:r>
      </w:del>
      <w:ins w:id="532" w:author="Victor" w:date="2022-06-16T13:35:00Z">
        <w:r w:rsidR="005B3BE7">
          <w:t>y</w:t>
        </w:r>
      </w:ins>
      <w:ins w:id="533" w:author="Victor" w:date="2022-06-16T13:25:00Z">
        <w:r>
          <w:t xml:space="preserve"> </w:t>
        </w:r>
      </w:ins>
      <w:commentRangeStart w:id="534"/>
      <w:r w:rsidR="00E43DEA">
        <w:t xml:space="preserve">mide la magnitud </w:t>
      </w:r>
      <w:del w:id="535" w:author="Victor" w:date="2022-06-16T13:25:00Z">
        <w:r w:rsidR="00E43DEA" w:rsidDel="008B0A11">
          <w:delText xml:space="preserve">medio </w:delText>
        </w:r>
      </w:del>
      <w:ins w:id="536" w:author="Victor" w:date="2022-06-16T13:25:00Z">
        <w:r>
          <w:t xml:space="preserve">media </w:t>
        </w:r>
      </w:ins>
      <w:r w:rsidR="00E43DEA">
        <w:t xml:space="preserve">del error penalizando sobre todo los errores </w:t>
      </w:r>
      <w:ins w:id="537" w:author="Victor" w:date="2022-06-16T13:26:00Z">
        <w:r>
          <w:t xml:space="preserve">de predicción </w:t>
        </w:r>
      </w:ins>
      <w:r w:rsidR="00E43DEA">
        <w:t>más elevados</w:t>
      </w:r>
      <w:commentRangeEnd w:id="534"/>
      <w:r w:rsidR="00E43DEA">
        <w:rPr>
          <w:rStyle w:val="Refdecomentario"/>
        </w:rPr>
        <w:commentReference w:id="534"/>
      </w:r>
      <w:r w:rsidR="00E43DEA">
        <w:t xml:space="preserve">. Esto es deseable </w:t>
      </w:r>
      <w:del w:id="538" w:author="Victor" w:date="2022-06-16T13:26:00Z">
        <w:r w:rsidR="00E43DEA" w:rsidDel="008B0A11">
          <w:delText xml:space="preserve">ya </w:delText>
        </w:r>
      </w:del>
      <w:ins w:id="539" w:author="Victor" w:date="2022-06-16T13:26:00Z">
        <w:r>
          <w:t>por</w:t>
        </w:r>
      </w:ins>
      <w:r w:rsidR="00E43DEA">
        <w:t>que separarse mucho del precio real implica la posibilidad de tener p</w:t>
      </w:r>
      <w:ins w:id="540" w:author="Victor" w:date="2022-06-16T13:26:00Z">
        <w:r>
          <w:t>é</w:t>
        </w:r>
      </w:ins>
      <w:del w:id="541" w:author="Victor" w:date="2022-06-16T13:26:00Z">
        <w:r w:rsidR="00E43DEA" w:rsidDel="008B0A11">
          <w:delText>e</w:delText>
        </w:r>
      </w:del>
      <w:r w:rsidR="00E43DEA">
        <w:t>rdidas elevadas.</w:t>
      </w:r>
      <w:ins w:id="542" w:author="Victor" w:date="2022-06-16T13:26:00Z">
        <w:r>
          <w:t xml:space="preserve"> El MAE se define como:</w:t>
        </w:r>
      </w:ins>
    </w:p>
    <w:p w14:paraId="130C6F92" w14:textId="3F9DBAF3" w:rsidR="005F547B" w:rsidDel="007E32A2" w:rsidRDefault="00E43DEA" w:rsidP="00BA0976">
      <w:pPr>
        <w:pStyle w:val="JENUINormal"/>
        <w:rPr>
          <w:moveFrom w:id="543" w:author="Victor" w:date="2022-06-16T11:39:00Z"/>
        </w:rPr>
      </w:pPr>
      <w:moveFromRangeStart w:id="544" w:author="Victor" w:date="2022-06-16T11:39:00Z" w:name="move106272001"/>
      <w:moveFrom w:id="545" w:author="Victor" w:date="2022-06-16T11:39:00Z">
        <w:r w:rsidDel="007E32A2">
          <w:t>E</w:t>
        </w:r>
        <w:r w:rsidR="00EC146A" w:rsidDel="007E32A2">
          <w:t>l error absoluto medio (MAE</w:t>
        </w:r>
        <w:r w:rsidR="00ED2C3B" w:rsidDel="007E32A2">
          <w:t xml:space="preserve">, del inglés </w:t>
        </w:r>
        <w:r w:rsidR="00ED2C3B" w:rsidDel="007E32A2">
          <w:rPr>
            <w:i/>
          </w:rPr>
          <w:t>Mean Absolute Error</w:t>
        </w:r>
        <w:r w:rsidR="00EC146A" w:rsidDel="007E32A2">
          <w:t>).</w:t>
        </w:r>
      </w:moveFrom>
    </w:p>
    <w:moveFromRangeEnd w:id="544"/>
    <w:p w14:paraId="57432D2A" w14:textId="2EFF6CB2" w:rsidR="00C55F65" w:rsidRPr="00E17084" w:rsidRDefault="00C55F65" w:rsidP="00BA0976">
      <w:pPr>
        <w:pStyle w:val="JENUINormal"/>
      </w:pPr>
    </w:p>
    <w:tbl>
      <w:tblPr>
        <w:tblStyle w:val="Tablaconcuadrcula"/>
        <w:tblW w:w="0" w:type="auto"/>
        <w:tblLook w:val="04A0" w:firstRow="1" w:lastRow="0" w:firstColumn="1" w:lastColumn="0" w:noHBand="0" w:noVBand="1"/>
      </w:tblPr>
      <w:tblGrid>
        <w:gridCol w:w="3544"/>
        <w:gridCol w:w="627"/>
      </w:tblGrid>
      <w:tr w:rsidR="00E17084" w14:paraId="34C95CAE" w14:textId="77777777" w:rsidTr="008B0A11">
        <w:tc>
          <w:tcPr>
            <w:tcW w:w="3544" w:type="dxa"/>
            <w:tcBorders>
              <w:top w:val="nil"/>
              <w:left w:val="nil"/>
              <w:bottom w:val="nil"/>
              <w:right w:val="nil"/>
            </w:tcBorders>
            <w:vAlign w:val="center"/>
          </w:tcPr>
          <w:p w14:paraId="12502C42" w14:textId="58B47408" w:rsidR="0079362E" w:rsidRPr="0079362E" w:rsidRDefault="00E17084" w:rsidP="00A60EEB">
            <w:pPr>
              <w:pStyle w:val="JENUINormal"/>
              <w:jc w:val="center"/>
            </w:pPr>
            <m:oMathPara>
              <m:oMath>
                <m:r>
                  <w:rPr>
                    <w:rFonts w:ascii="Cambria Math" w:hAnsi="Cambria Math"/>
                  </w:rPr>
                  <m:t>MAE=</m:t>
                </m:r>
                <m:f>
                  <m:fPr>
                    <m:ctrlPr>
                      <w:rPr>
                        <w:rFonts w:ascii="Cambria Math" w:hAnsi="Cambria Math"/>
                        <w:i/>
                      </w:rPr>
                    </m:ctrlPr>
                  </m:fPr>
                  <m:num>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begChr m:val="|"/>
                            <m:endChr m:val="|"/>
                            <m:ctrlPr>
                              <w:rPr>
                                <w:rFonts w:ascii="Cambria Math" w:eastAsia="MS Gothic" w:hAnsi="Cambria Math" w:cs="MS Gothic"/>
                                <w:i/>
                              </w:rPr>
                            </m:ctrlPr>
                          </m:dPr>
                          <m:e>
                            <m:sSub>
                              <m:sSubPr>
                                <m:ctrlPr>
                                  <w:ins w:id="546" w:author="Victor" w:date="2022-06-16T13:14:00Z">
                                    <w:rPr>
                                      <w:rFonts w:ascii="Cambria Math" w:hAnsi="Cambria Math"/>
                                      <w:i/>
                                    </w:rPr>
                                  </w:ins>
                                </m:ctrlPr>
                              </m:sSubPr>
                              <m:e>
                                <m:r>
                                  <w:ins w:id="547" w:author="Victor" w:date="2022-06-16T13:14:00Z">
                                    <w:rPr>
                                      <w:rFonts w:ascii="Cambria Math" w:hAnsi="Cambria Math"/>
                                    </w:rPr>
                                    <m:t>y</m:t>
                                  </w:ins>
                                </m:r>
                              </m:e>
                              <m:sub>
                                <m:r>
                                  <w:rPr>
                                    <w:rFonts w:ascii="Cambria Math" w:hAnsi="Cambria Math"/>
                                  </w:rPr>
                                  <m:t>T</m:t>
                                </m:r>
                                <m:r>
                                  <w:ins w:id="548" w:author="Victor" w:date="2022-06-16T13:14:00Z">
                                    <w:rPr>
                                      <w:rFonts w:ascii="Cambria Math" w:hAnsi="Cambria Math"/>
                                    </w:rPr>
                                    <m:t>+</m:t>
                                  </w:ins>
                                </m:r>
                                <m:r>
                                  <w:rPr>
                                    <w:rFonts w:ascii="Cambria Math" w:hAnsi="Cambria Math"/>
                                  </w:rPr>
                                  <m:t>h</m:t>
                                </m:r>
                              </m:sub>
                            </m:sSub>
                            <m:r>
                              <w:ins w:id="549" w:author="Victor" w:date="2022-06-16T13:14:00Z">
                                <w:rPr>
                                  <w:rFonts w:ascii="Cambria Math" w:hAnsi="Cambria Math"/>
                                </w:rPr>
                                <m:t>-</m:t>
                              </w:ins>
                            </m:r>
                            <m:sSub>
                              <m:sSubPr>
                                <m:ctrlPr>
                                  <w:ins w:id="550" w:author="Victor" w:date="2022-06-16T13:15:00Z">
                                    <w:rPr>
                                      <w:rFonts w:ascii="Cambria Math" w:hAnsi="Cambria Math"/>
                                      <w:i/>
                                    </w:rPr>
                                  </w:ins>
                                </m:ctrlPr>
                              </m:sSubPr>
                              <m:e>
                                <m:acc>
                                  <m:accPr>
                                    <m:ctrlPr>
                                      <w:ins w:id="551" w:author="Victor" w:date="2022-06-16T13:14:00Z">
                                        <w:rPr>
                                          <w:rFonts w:ascii="Cambria Math" w:hAnsi="Cambria Math"/>
                                          <w:i/>
                                        </w:rPr>
                                      </w:ins>
                                    </m:ctrlPr>
                                  </m:accPr>
                                  <m:e>
                                    <m:r>
                                      <w:ins w:id="552" w:author="Victor" w:date="2022-06-16T13:15:00Z">
                                        <w:rPr>
                                          <w:rFonts w:ascii="Cambria Math" w:hAnsi="Cambria Math"/>
                                        </w:rPr>
                                        <m:t>y</m:t>
                                      </w:ins>
                                    </m:r>
                                  </m:e>
                                </m:acc>
                              </m:e>
                              <m:sub>
                                <m:r>
                                  <w:ins w:id="553" w:author="Victor" w:date="2022-06-16T13:15:00Z">
                                    <w:rPr>
                                      <w:rFonts w:ascii="Cambria Math" w:hAnsi="Cambria Math"/>
                                    </w:rPr>
                                    <m:t>t+</m:t>
                                  </w:ins>
                                </m:r>
                                <m:r>
                                  <w:rPr>
                                    <w:rFonts w:ascii="Cambria Math" w:hAnsi="Cambria Math"/>
                                  </w:rPr>
                                  <m:t>h</m:t>
                                </m:r>
                                <m:r>
                                  <w:ins w:id="554" w:author="Victor" w:date="2022-06-16T13:15:00Z">
                                    <w:rPr>
                                      <w:rFonts w:ascii="Cambria Math" w:hAnsi="Cambria Math"/>
                                    </w:rPr>
                                    <m:t>|</m:t>
                                  </w:ins>
                                </m:r>
                                <m:r>
                                  <w:rPr>
                                    <w:rFonts w:ascii="Cambria Math" w:hAnsi="Cambria Math"/>
                                  </w:rPr>
                                  <m:t>T+h-</m:t>
                                </m:r>
                                <m:r>
                                  <w:rPr>
                                    <w:rFonts w:ascii="Cambria Math" w:hAnsi="Cambria Math"/>
                                  </w:rPr>
                                  <m:t>1</m:t>
                                </m:r>
                              </m:sub>
                            </m:sSub>
                          </m:e>
                        </m:d>
                      </m:e>
                    </m:nary>
                  </m:num>
                  <m:den>
                    <m:r>
                      <w:rPr>
                        <w:rFonts w:ascii="Cambria Math" w:hAnsi="Cambria Math"/>
                      </w:rPr>
                      <m:t>H</m:t>
                    </m:r>
                  </m:den>
                </m:f>
                <m:r>
                  <w:rPr>
                    <w:rFonts w:ascii="Cambria Math" w:hAnsi="Cambria Math"/>
                  </w:rPr>
                  <m:t>.</m:t>
                </m:r>
              </m:oMath>
            </m:oMathPara>
          </w:p>
        </w:tc>
        <w:tc>
          <w:tcPr>
            <w:tcW w:w="627" w:type="dxa"/>
            <w:tcBorders>
              <w:top w:val="nil"/>
              <w:left w:val="nil"/>
              <w:bottom w:val="nil"/>
              <w:right w:val="nil"/>
            </w:tcBorders>
            <w:vAlign w:val="center"/>
          </w:tcPr>
          <w:p w14:paraId="28BEA4EA" w14:textId="54B9B42F" w:rsidR="00E17084" w:rsidRDefault="00E17084" w:rsidP="008B0A11">
            <w:pPr>
              <w:pStyle w:val="JENUINormal"/>
              <w:ind w:firstLine="0"/>
              <w:jc w:val="right"/>
            </w:pPr>
            <w:r>
              <w:t>(</w:t>
            </w:r>
            <w:r w:rsidR="008B0A11">
              <w:t>6</w:t>
            </w:r>
            <w:r>
              <w:t>)</w:t>
            </w:r>
          </w:p>
        </w:tc>
      </w:tr>
    </w:tbl>
    <w:p w14:paraId="6A9323D3" w14:textId="77777777" w:rsidR="00E43DEA" w:rsidRDefault="00E43DEA" w:rsidP="00E43DEA">
      <w:pPr>
        <w:pStyle w:val="JENUINormal"/>
      </w:pPr>
    </w:p>
    <w:p w14:paraId="3DEAEA39" w14:textId="0B487B55" w:rsidR="007617B8" w:rsidRPr="00494295" w:rsidDel="00F0221E" w:rsidRDefault="007617B8" w:rsidP="00E43DEA">
      <w:pPr>
        <w:pStyle w:val="JENUINormal"/>
        <w:rPr>
          <w:del w:id="555" w:author="Victor" w:date="2022-06-16T13:36:00Z"/>
        </w:rPr>
      </w:pPr>
      <w:del w:id="556" w:author="Victor" w:date="2022-06-16T13:36:00Z">
        <w:r w:rsidDel="00F0221E">
          <w:delText>.</w:delText>
        </w:r>
      </w:del>
    </w:p>
    <w:p w14:paraId="178053A4" w14:textId="255478DE" w:rsidR="00A326CA" w:rsidRDefault="00A71A91" w:rsidP="005A2EC0">
      <w:pPr>
        <w:pStyle w:val="JENUITtulo2"/>
        <w:tabs>
          <w:tab w:val="clear" w:pos="1191"/>
          <w:tab w:val="num" w:pos="578"/>
        </w:tabs>
        <w:ind w:left="510" w:hanging="510"/>
      </w:pPr>
      <w:r>
        <w:t xml:space="preserve">Predicción </w:t>
      </w:r>
      <w:del w:id="557" w:author="Daniel Ramos Hoogwout" w:date="2022-07-03T13:18:00Z">
        <w:r w:rsidDel="00042965">
          <w:delText>de múltiples pasos</w:delText>
        </w:r>
      </w:del>
      <w:ins w:id="558" w:author="Daniel Ramos Hoogwout" w:date="2022-07-03T13:19:00Z">
        <w:r w:rsidR="00042965">
          <w:t>con</w:t>
        </w:r>
      </w:ins>
      <w:ins w:id="559" w:author="Daniel Ramos Hoogwout" w:date="2022-07-03T13:18:00Z">
        <w:r w:rsidR="00042965">
          <w:t xml:space="preserve"> </w:t>
        </w:r>
        <w:r w:rsidR="00042965">
          <w:rPr>
            <w:i/>
            <w:iCs/>
          </w:rPr>
          <w:t xml:space="preserve">Rolling </w:t>
        </w:r>
        <w:proofErr w:type="spellStart"/>
        <w:r w:rsidR="00042965">
          <w:rPr>
            <w:i/>
            <w:iCs/>
          </w:rPr>
          <w:t>Window</w:t>
        </w:r>
      </w:ins>
      <w:proofErr w:type="spellEnd"/>
    </w:p>
    <w:p w14:paraId="3AC587D8" w14:textId="3A414E07" w:rsidR="008A2FB2" w:rsidRDefault="001359A6" w:rsidP="00A71A91">
      <w:pPr>
        <w:pStyle w:val="JENUINormal"/>
      </w:pPr>
      <w:del w:id="560" w:author="Victor" w:date="2022-06-16T13:39:00Z">
        <w:r w:rsidDel="0097531A">
          <w:delText>Generalmente las</w:delText>
        </w:r>
      </w:del>
      <w:ins w:id="561" w:author="Victor" w:date="2022-06-16T13:39:00Z">
        <w:del w:id="562" w:author="Daniel Ramos Hoogwout" w:date="2022-07-03T13:02:00Z">
          <w:r w:rsidR="0097531A" w:rsidDel="00135BF6">
            <w:delText xml:space="preserve">Las </w:delText>
          </w:r>
        </w:del>
      </w:ins>
      <w:del w:id="563" w:author="Daniel Ramos Hoogwout" w:date="2022-07-03T13:02:00Z">
        <w:r w:rsidDel="00135BF6">
          <w:delText xml:space="preserve"> predicciones</w:delText>
        </w:r>
      </w:del>
      <w:ins w:id="564" w:author="Daniel Ramos Hoogwout" w:date="2022-07-03T13:02:00Z">
        <w:r w:rsidR="00135BF6">
          <w:t>Las predicciones</w:t>
        </w:r>
      </w:ins>
      <w:r>
        <w:t xml:space="preserve"> se suelen hacer sobre un periodo de tiempo</w:t>
      </w:r>
      <w:del w:id="565" w:author="Victor" w:date="2022-06-16T13:36:00Z">
        <w:r w:rsidR="00480AB6" w:rsidDel="005E6209">
          <w:delText xml:space="preserve">, es decir, se predice un periodo </w:delText>
        </w:r>
        <w:r w:rsidR="008A2FB2" w:rsidDel="005E6209">
          <w:delText>de tiempo de una sola vez</w:delText>
        </w:r>
      </w:del>
      <w:r w:rsidR="008A2FB2">
        <w:t>.</w:t>
      </w:r>
      <w:r w:rsidR="00A71A91">
        <w:t xml:space="preserve"> </w:t>
      </w:r>
      <w:r w:rsidR="00480AB6">
        <w:t>En cambio, en este estudio</w:t>
      </w:r>
      <w:r>
        <w:t xml:space="preserve"> </w:t>
      </w:r>
      <w:r w:rsidR="00480AB6">
        <w:t>se toma una aproximación diferente, se hace una predicción</w:t>
      </w:r>
      <w:del w:id="566" w:author="Daniel Ramos Hoogwout" w:date="2022-07-03T13:19:00Z">
        <w:r w:rsidR="00480AB6" w:rsidDel="00042965">
          <w:delText xml:space="preserve"> </w:delText>
        </w:r>
      </w:del>
      <w:ins w:id="567" w:author="Daniel Ramos Hoogwout" w:date="2022-07-03T13:19:00Z">
        <w:r w:rsidR="00042965">
          <w:t xml:space="preserve"> mediante </w:t>
        </w:r>
        <w:r w:rsidR="00042965">
          <w:rPr>
            <w:i/>
            <w:iCs/>
          </w:rPr>
          <w:t xml:space="preserve">Rolling </w:t>
        </w:r>
        <w:proofErr w:type="spellStart"/>
        <w:r w:rsidR="00042965">
          <w:rPr>
            <w:i/>
            <w:iCs/>
          </w:rPr>
          <w:t>Window</w:t>
        </w:r>
      </w:ins>
      <w:proofErr w:type="spellEnd"/>
      <w:del w:id="568" w:author="Daniel Ramos Hoogwout" w:date="2022-07-03T13:19:00Z">
        <w:r w:rsidR="00480AB6" w:rsidDel="00042965">
          <w:delText>de múltiples pasos</w:delText>
        </w:r>
      </w:del>
      <w:r w:rsidR="00480AB6">
        <w:t xml:space="preserve">, es decir, </w:t>
      </w:r>
      <w:r w:rsidR="008A2FB2">
        <w:t>se predice el precio del bitcoin para cada día utilizando los precios</w:t>
      </w:r>
      <w:r w:rsidR="00B60742">
        <w:t xml:space="preserve"> reales</w:t>
      </w:r>
      <w:r w:rsidR="008A2FB2">
        <w:t xml:space="preserve"> de los últimos </w:t>
      </w:r>
      <w:del w:id="569" w:author="Victor" w:date="2022-06-16T13:37:00Z">
        <w:r w:rsidR="008A2FB2" w:rsidRPr="005E6209" w:rsidDel="005E6209">
          <w:rPr>
            <w:i/>
            <w:rPrChange w:id="570" w:author="Victor" w:date="2022-06-16T13:37:00Z">
              <w:rPr/>
            </w:rPrChange>
          </w:rPr>
          <w:delText xml:space="preserve">x </w:delText>
        </w:r>
      </w:del>
      <w:ins w:id="571" w:author="Victor" w:date="2022-06-16T13:37:00Z">
        <w:r w:rsidR="005E6209" w:rsidRPr="005E6209">
          <w:rPr>
            <w:i/>
            <w:rPrChange w:id="572" w:author="Victor" w:date="2022-06-16T13:37:00Z">
              <w:rPr/>
            </w:rPrChange>
          </w:rPr>
          <w:t>T</w:t>
        </w:r>
        <w:r w:rsidR="005E6209">
          <w:t xml:space="preserve"> </w:t>
        </w:r>
      </w:ins>
      <w:r w:rsidR="008A2FB2">
        <w:t xml:space="preserve">días definidos por el </w:t>
      </w:r>
      <w:proofErr w:type="spellStart"/>
      <w:r w:rsidR="008A2FB2">
        <w:t>hiperparámetro</w:t>
      </w:r>
      <w:proofErr w:type="spellEnd"/>
      <w:r w:rsidR="008A2FB2">
        <w:t xml:space="preserve"> periodo</w:t>
      </w:r>
      <w:r w:rsidR="00FA393A">
        <w:t xml:space="preserve">, el nombre que se le ha dado al </w:t>
      </w:r>
      <w:proofErr w:type="spellStart"/>
      <w:r w:rsidR="00FA393A">
        <w:t>hiperparámatro</w:t>
      </w:r>
      <w:proofErr w:type="spellEnd"/>
      <w:r w:rsidR="00FA393A">
        <w:t xml:space="preserve"> que indica a cuantas observaciones pasadas tiene acceso el algoritmo LSTM</w:t>
      </w:r>
      <w:r w:rsidR="008A2FB2">
        <w:t>.</w:t>
      </w:r>
      <w:r w:rsidR="00B60742">
        <w:t xml:space="preserve"> </w:t>
      </w:r>
      <w:commentRangeStart w:id="573"/>
      <w:commentRangeStart w:id="574"/>
      <w:del w:id="575" w:author="Victor" w:date="2022-06-16T13:37:00Z">
        <w:r w:rsidR="00B60742" w:rsidDel="005E6209">
          <w:delText>En otras palabras</w:delText>
        </w:r>
      </w:del>
      <w:ins w:id="576" w:author="Victor" w:date="2022-06-16T13:37:00Z">
        <w:r w:rsidR="005E6209">
          <w:t>Luego</w:t>
        </w:r>
      </w:ins>
      <w:r w:rsidR="00B60742">
        <w:t xml:space="preserve">, cada día </w:t>
      </w:r>
      <w:ins w:id="577" w:author="Victor" w:date="2022-06-16T13:37:00Z">
        <w:r w:rsidR="005E6209">
          <w:t xml:space="preserve">adelante </w:t>
        </w:r>
      </w:ins>
      <w:del w:id="578" w:author="Victor" w:date="2022-06-16T13:37:00Z">
        <w:r w:rsidR="00B60742" w:rsidDel="005E6209">
          <w:delText xml:space="preserve">se ha predicho </w:delText>
        </w:r>
      </w:del>
      <w:ins w:id="579" w:author="Victor" w:date="2022-06-16T13:37:00Z">
        <w:r w:rsidR="005E6209">
          <w:t xml:space="preserve">se predice </w:t>
        </w:r>
      </w:ins>
      <w:r w:rsidR="00B60742">
        <w:t xml:space="preserve">sobre los valores reales </w:t>
      </w:r>
      <w:del w:id="580" w:author="Daniel Ramos Hoogwout" w:date="2022-07-03T13:21:00Z">
        <w:r w:rsidR="00B60742" w:rsidDel="008F7787">
          <w:delText>anteriores</w:delText>
        </w:r>
      </w:del>
      <w:ins w:id="581" w:author="Daniel Ramos Hoogwout" w:date="2022-07-03T13:21:00Z">
        <w:r w:rsidR="008F7787">
          <w:t>de la</w:t>
        </w:r>
      </w:ins>
      <w:ins w:id="582" w:author="Daniel Ramos Hoogwout" w:date="2022-07-03T13:22:00Z">
        <w:r w:rsidR="008F7787">
          <w:t xml:space="preserve"> siguiente ventana</w:t>
        </w:r>
      </w:ins>
      <w:r w:rsidR="00B60742">
        <w:t>, en vez de predecir sobre predicciones anteriores.</w:t>
      </w:r>
      <w:commentRangeEnd w:id="573"/>
      <w:r w:rsidR="0018366A">
        <w:rPr>
          <w:rStyle w:val="Refdecomentario"/>
        </w:rPr>
        <w:commentReference w:id="573"/>
      </w:r>
      <w:commentRangeEnd w:id="574"/>
      <w:r w:rsidR="0097531A">
        <w:rPr>
          <w:rStyle w:val="Refdecomentario"/>
        </w:rPr>
        <w:commentReference w:id="574"/>
      </w:r>
    </w:p>
    <w:p w14:paraId="0E3A8A79" w14:textId="77777777" w:rsidR="008A2FB2" w:rsidRDefault="008A2FB2" w:rsidP="008A2FB2">
      <w:pPr>
        <w:pStyle w:val="JENUINormal"/>
      </w:pPr>
    </w:p>
    <w:p w14:paraId="3DEAD20A" w14:textId="7488AB30" w:rsidR="008A2FB2" w:rsidRDefault="008A2FB2" w:rsidP="008A2FB2">
      <w:pPr>
        <w:pStyle w:val="JENUINormal"/>
        <w:ind w:firstLine="0"/>
      </w:pPr>
    </w:p>
    <w:p w14:paraId="3A1C3D4F" w14:textId="31BDAC44" w:rsidR="008A2FB2" w:rsidRDefault="004D06A0" w:rsidP="008A2FB2">
      <w:pPr>
        <w:pStyle w:val="JENUINormal"/>
        <w:ind w:firstLine="0"/>
      </w:pPr>
      <w:r>
        <w:rPr>
          <w:noProof/>
          <w:lang w:eastAsia="es-ES"/>
        </w:rPr>
        <w:drawing>
          <wp:inline distT="0" distB="0" distL="0" distR="0" wp14:anchorId="190119B9" wp14:editId="626E04DE">
            <wp:extent cx="2647950" cy="1143000"/>
            <wp:effectExtent l="0" t="0" r="0" b="0"/>
            <wp:docPr id="5" name="Imagen 5" descr="PrediccionDiagram.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diccionDiagram.drawio"/>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47950" cy="1143000"/>
                    </a:xfrm>
                    <a:prstGeom prst="rect">
                      <a:avLst/>
                    </a:prstGeom>
                    <a:noFill/>
                    <a:ln>
                      <a:noFill/>
                    </a:ln>
                  </pic:spPr>
                </pic:pic>
              </a:graphicData>
            </a:graphic>
          </wp:inline>
        </w:drawing>
      </w:r>
    </w:p>
    <w:p w14:paraId="6248B4AF" w14:textId="7C1BF58E" w:rsidR="008A2FB2" w:rsidRPr="006D6217" w:rsidRDefault="008A2FB2">
      <w:pPr>
        <w:pStyle w:val="JENUINormal"/>
        <w:ind w:firstLine="0"/>
        <w:jc w:val="center"/>
        <w:rPr>
          <w:i/>
          <w:iCs/>
          <w:rPrChange w:id="583" w:author="Daniel Ramos Hoogwout" w:date="2022-07-03T13:20:00Z">
            <w:rPr/>
          </w:rPrChange>
        </w:rPr>
        <w:pPrChange w:id="584" w:author="Victor" w:date="2022-06-16T13:42:00Z">
          <w:pPr>
            <w:pStyle w:val="JENUINormal"/>
            <w:ind w:firstLine="0"/>
          </w:pPr>
        </w:pPrChange>
      </w:pPr>
      <w:r>
        <w:t xml:space="preserve">Figura 4: </w:t>
      </w:r>
      <w:r w:rsidR="00EC6EB0">
        <w:t xml:space="preserve">Predicción </w:t>
      </w:r>
      <w:del w:id="585" w:author="Daniel Ramos Hoogwout" w:date="2022-07-03T13:19:00Z">
        <w:r w:rsidR="00EC6EB0" w:rsidDel="006D6217">
          <w:delText>en múltiples pasos</w:delText>
        </w:r>
      </w:del>
      <w:ins w:id="586" w:author="Daniel Ramos Hoogwout" w:date="2022-07-03T13:19:00Z">
        <w:r w:rsidR="006D6217">
          <w:t xml:space="preserve">con </w:t>
        </w:r>
      </w:ins>
      <w:ins w:id="587" w:author="Daniel Ramos Hoogwout" w:date="2022-07-03T13:20:00Z">
        <w:r w:rsidR="006D6217">
          <w:rPr>
            <w:i/>
            <w:iCs/>
          </w:rPr>
          <w:t xml:space="preserve">Rolling </w:t>
        </w:r>
        <w:proofErr w:type="spellStart"/>
        <w:r w:rsidR="006D6217">
          <w:rPr>
            <w:i/>
            <w:iCs/>
          </w:rPr>
          <w:t>Window</w:t>
        </w:r>
      </w:ins>
      <w:proofErr w:type="spellEnd"/>
    </w:p>
    <w:p w14:paraId="29733591" w14:textId="77777777" w:rsidR="00941311" w:rsidRDefault="00941311" w:rsidP="008A2FB2">
      <w:pPr>
        <w:pStyle w:val="JENUINormal"/>
        <w:ind w:firstLine="0"/>
      </w:pPr>
    </w:p>
    <w:p w14:paraId="0A4DE2C3" w14:textId="78005CD7" w:rsidR="00EC6EB0" w:rsidDel="009C1899" w:rsidRDefault="00941311" w:rsidP="00941311">
      <w:pPr>
        <w:pStyle w:val="JENUINormal"/>
        <w:ind w:firstLine="0"/>
        <w:rPr>
          <w:del w:id="588" w:author="Daniel Ramos Hoogwout" w:date="2022-07-03T13:20:00Z"/>
        </w:rPr>
      </w:pPr>
      <w:r>
        <w:t xml:space="preserve">   </w:t>
      </w:r>
      <w:r w:rsidR="00EC6EB0">
        <w:t xml:space="preserve">Tal y como se puede observar en la figura anterior se hace una predicción </w:t>
      </w:r>
      <w:del w:id="589" w:author="Daniel Ramos Hoogwout" w:date="2022-07-03T13:20:00Z">
        <w:r w:rsidR="00EC6EB0" w:rsidDel="006D6217">
          <w:delText>en múltiples pasos</w:delText>
        </w:r>
      </w:del>
      <w:ins w:id="590" w:author="Daniel Ramos Hoogwout" w:date="2022-07-03T13:20:00Z">
        <w:r w:rsidR="006D6217">
          <w:t>recurrente</w:t>
        </w:r>
      </w:ins>
      <w:r w:rsidR="00EC6EB0">
        <w:t xml:space="preserve"> donde el modelo puede observar los valores pasados de los últimos 90 días y en base a estos hace una predicción y a continuación repite el proceso siempre utilizando el precio real</w:t>
      </w:r>
      <w:r w:rsidR="00FA393A">
        <w:t>.</w:t>
      </w:r>
    </w:p>
    <w:p w14:paraId="40F6AC40" w14:textId="78ECDE34" w:rsidR="009C1899" w:rsidRDefault="009C1899" w:rsidP="00941311">
      <w:pPr>
        <w:pStyle w:val="JENUINormal"/>
        <w:ind w:firstLine="0"/>
        <w:rPr>
          <w:ins w:id="591" w:author="Daniel Ramos Hoogwout" w:date="2022-07-03T16:53:00Z"/>
        </w:rPr>
      </w:pPr>
    </w:p>
    <w:p w14:paraId="32156CC0" w14:textId="0BE7D3C1" w:rsidR="009C1899" w:rsidRDefault="009C1899" w:rsidP="00941311">
      <w:pPr>
        <w:pStyle w:val="JENUINormal"/>
        <w:ind w:firstLine="0"/>
        <w:rPr>
          <w:ins w:id="592" w:author="Daniel Ramos Hoogwout" w:date="2022-07-03T16:53:00Z"/>
        </w:rPr>
      </w:pPr>
    </w:p>
    <w:p w14:paraId="137D1879" w14:textId="0FA654A9" w:rsidR="009C1899" w:rsidRDefault="009C1899" w:rsidP="009C1899">
      <w:pPr>
        <w:pStyle w:val="JENUITtulo2"/>
        <w:tabs>
          <w:tab w:val="clear" w:pos="1191"/>
          <w:tab w:val="num" w:pos="578"/>
        </w:tabs>
        <w:ind w:left="510" w:hanging="510"/>
        <w:rPr>
          <w:ins w:id="593" w:author="Daniel Ramos Hoogwout" w:date="2022-07-03T16:54:00Z"/>
        </w:rPr>
      </w:pPr>
      <w:ins w:id="594" w:author="Daniel Ramos Hoogwout" w:date="2022-07-03T16:53:00Z">
        <w:r>
          <w:t>Comparación de la precisión predictiva</w:t>
        </w:r>
      </w:ins>
    </w:p>
    <w:p w14:paraId="7B0AA252" w14:textId="23E8FA6D" w:rsidR="009C1899" w:rsidRDefault="00C47B66" w:rsidP="009C1899">
      <w:pPr>
        <w:pStyle w:val="JENUINormal"/>
        <w:rPr>
          <w:ins w:id="595" w:author="Daniel Ramos Hoogwout" w:date="2022-07-03T17:14:00Z"/>
        </w:rPr>
      </w:pPr>
      <w:ins w:id="596" w:author="Daniel Ramos Hoogwout" w:date="2022-07-03T16:59:00Z">
        <w:r>
          <w:t xml:space="preserve">Se debe </w:t>
        </w:r>
      </w:ins>
      <w:ins w:id="597" w:author="Daniel Ramos Hoogwout" w:date="2022-07-03T17:10:00Z">
        <w:r w:rsidR="00542947">
          <w:t>contrastar</w:t>
        </w:r>
      </w:ins>
      <w:ins w:id="598" w:author="Daniel Ramos Hoogwout" w:date="2022-07-03T16:59:00Z">
        <w:r>
          <w:t xml:space="preserve"> si los modelos </w:t>
        </w:r>
      </w:ins>
      <w:ins w:id="599" w:author="Daniel Ramos Hoogwout" w:date="2022-07-03T17:11:00Z">
        <w:r w:rsidR="00542947">
          <w:t xml:space="preserve">anteriores tienen una precisión </w:t>
        </w:r>
      </w:ins>
      <w:ins w:id="600" w:author="Daniel Ramos Hoogwout" w:date="2022-07-03T17:12:00Z">
        <w:r w:rsidR="00542947">
          <w:t xml:space="preserve">significativamente similar. Por consiguiente se utiliza el contraste de </w:t>
        </w:r>
        <w:proofErr w:type="spellStart"/>
        <w:r w:rsidR="00542947">
          <w:t>Diebold</w:t>
        </w:r>
        <w:proofErr w:type="spellEnd"/>
        <w:r w:rsidR="00542947">
          <w:t>-Mariano</w:t>
        </w:r>
      </w:ins>
      <w:r w:rsidR="00542947">
        <w:fldChar w:fldCharType="begin"/>
      </w:r>
      <w:r w:rsidR="00542947">
        <w:instrText xml:space="preserve"> ADDIN ZOTERO_ITEM CSL_CITATION {"citationID":"liqLY9M9","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42947">
        <w:fldChar w:fldCharType="separate"/>
      </w:r>
      <w:r w:rsidR="00542947" w:rsidRPr="00542947">
        <w:t>[9]</w:t>
      </w:r>
      <w:r w:rsidR="00542947">
        <w:fldChar w:fldCharType="end"/>
      </w:r>
      <w:ins w:id="601" w:author="Daniel Ramos Hoogwout" w:date="2022-07-03T17:13:00Z">
        <w:r w:rsidR="00542947">
          <w:t xml:space="preserve"> </w:t>
        </w:r>
      </w:ins>
      <w:ins w:id="602" w:author="Daniel Ramos Hoogwout" w:date="2022-07-03T17:18:00Z">
        <w:r w:rsidR="0039588F">
          <w:t xml:space="preserve">el cual </w:t>
        </w:r>
      </w:ins>
      <w:ins w:id="603" w:author="Daniel Ramos Hoogwout" w:date="2022-07-03T17:14:00Z">
        <w:r w:rsidR="0039588F">
          <w:t>utiliza</w:t>
        </w:r>
      </w:ins>
      <w:ins w:id="604" w:author="Daniel Ramos Hoogwout" w:date="2022-07-03T17:18:00Z">
        <w:r w:rsidR="0039588F">
          <w:t xml:space="preserve"> </w:t>
        </w:r>
      </w:ins>
      <w:ins w:id="605" w:author="Daniel Ramos Hoogwout" w:date="2022-07-03T17:14:00Z">
        <w:r w:rsidR="0039588F">
          <w:t>los errores de predicción para comparar los modelos entre ellos y determinar si estos tienen precisiones significativamente distintas.</w:t>
        </w:r>
      </w:ins>
    </w:p>
    <w:p w14:paraId="7B4B31E0" w14:textId="68E30A67" w:rsidR="0039588F" w:rsidRPr="0039588F" w:rsidRDefault="006245DF" w:rsidP="009C1899">
      <w:pPr>
        <w:pStyle w:val="JENUINormal"/>
        <w:rPr>
          <w:ins w:id="606" w:author="Daniel Ramos Hoogwout" w:date="2022-07-03T17:16:00Z"/>
          <w:rPrChange w:id="607" w:author="Daniel Ramos Hoogwout" w:date="2022-07-03T17:16:00Z">
            <w:rPr>
              <w:ins w:id="608" w:author="Daniel Ramos Hoogwout" w:date="2022-07-03T17:16:00Z"/>
              <w:rFonts w:ascii="Cambria Math" w:hAnsi="Cambria Math"/>
              <w:i/>
            </w:rPr>
          </w:rPrChange>
        </w:rPr>
      </w:pPr>
      <m:oMathPara>
        <m:oMath>
          <m:sSub>
            <m:sSubPr>
              <m:ctrlPr>
                <w:ins w:id="609" w:author="Daniel Ramos Hoogwout" w:date="2022-07-03T17:15:00Z">
                  <w:rPr>
                    <w:rFonts w:ascii="Cambria Math" w:hAnsi="Cambria Math"/>
                    <w:i/>
                  </w:rPr>
                </w:ins>
              </m:ctrlPr>
            </m:sSubPr>
            <m:e>
              <m:r>
                <w:ins w:id="610" w:author="Daniel Ramos Hoogwout" w:date="2022-07-03T17:14:00Z">
                  <w:rPr>
                    <w:rFonts w:ascii="Cambria Math" w:hAnsi="Cambria Math"/>
                  </w:rPr>
                  <m:t>H</m:t>
                </w:ins>
              </m:r>
            </m:e>
            <m:sub>
              <m:r>
                <w:ins w:id="611" w:author="Daniel Ramos Hoogwout" w:date="2022-07-03T17:15:00Z">
                  <w:rPr>
                    <w:rFonts w:ascii="Cambria Math" w:hAnsi="Cambria Math"/>
                  </w:rPr>
                  <m:t>0</m:t>
                </w:ins>
              </m:r>
            </m:sub>
          </m:sSub>
          <m:r>
            <w:ins w:id="612" w:author="Daniel Ramos Hoogwout" w:date="2022-07-03T17:15:00Z">
              <w:rPr>
                <w:rFonts w:ascii="Cambria Math" w:hAnsi="Cambria Math"/>
              </w:rPr>
              <m:t>:Ambas predicciones tienen la misma precisión</m:t>
            </w:ins>
          </m:r>
        </m:oMath>
      </m:oMathPara>
    </w:p>
    <w:p w14:paraId="6912EF00" w14:textId="77777777" w:rsidR="0039588F" w:rsidRPr="0039588F" w:rsidRDefault="0039588F" w:rsidP="009C1899">
      <w:pPr>
        <w:pStyle w:val="JENUINormal"/>
        <w:rPr>
          <w:ins w:id="613" w:author="Daniel Ramos Hoogwout" w:date="2022-07-03T17:15:00Z"/>
          <w:rPrChange w:id="614" w:author="Daniel Ramos Hoogwout" w:date="2022-07-03T17:16:00Z">
            <w:rPr>
              <w:ins w:id="615" w:author="Daniel Ramos Hoogwout" w:date="2022-07-03T17:15:00Z"/>
              <w:rFonts w:ascii="Cambria Math" w:hAnsi="Cambria Math"/>
              <w:i/>
            </w:rPr>
          </w:rPrChange>
        </w:rPr>
      </w:pPr>
    </w:p>
    <w:p w14:paraId="41897634" w14:textId="0231B8B4" w:rsidR="0039588F" w:rsidRPr="0039588F" w:rsidRDefault="006245DF" w:rsidP="009C1899">
      <w:pPr>
        <w:pStyle w:val="JENUINormal"/>
        <w:rPr>
          <w:ins w:id="616" w:author="Daniel Ramos Hoogwout" w:date="2022-07-03T17:15:00Z"/>
          <w:rPrChange w:id="617" w:author="Daniel Ramos Hoogwout" w:date="2022-07-03T17:15:00Z">
            <w:rPr>
              <w:ins w:id="618" w:author="Daniel Ramos Hoogwout" w:date="2022-07-03T17:15:00Z"/>
              <w:rFonts w:ascii="Cambria Math" w:hAnsi="Cambria Math"/>
              <w:i/>
            </w:rPr>
          </w:rPrChange>
        </w:rPr>
      </w:pPr>
      <m:oMathPara>
        <m:oMath>
          <m:sSub>
            <m:sSubPr>
              <m:ctrlPr>
                <w:ins w:id="619" w:author="Daniel Ramos Hoogwout" w:date="2022-07-03T17:16:00Z">
                  <w:rPr>
                    <w:rFonts w:ascii="Cambria Math" w:hAnsi="Cambria Math"/>
                    <w:i/>
                  </w:rPr>
                </w:ins>
              </m:ctrlPr>
            </m:sSubPr>
            <m:e>
              <m:r>
                <w:ins w:id="620" w:author="Daniel Ramos Hoogwout" w:date="2022-07-03T17:16:00Z">
                  <w:rPr>
                    <w:rFonts w:ascii="Cambria Math" w:hAnsi="Cambria Math"/>
                  </w:rPr>
                  <m:t>H</m:t>
                </w:ins>
              </m:r>
            </m:e>
            <m:sub>
              <m:r>
                <w:ins w:id="621" w:author="Daniel Ramos Hoogwout" w:date="2022-07-03T17:16:00Z">
                  <w:rPr>
                    <w:rFonts w:ascii="Cambria Math" w:hAnsi="Cambria Math"/>
                  </w:rPr>
                  <m:t>A</m:t>
                </w:ins>
              </m:r>
            </m:sub>
          </m:sSub>
          <m:r>
            <w:ins w:id="622" w:author="Daniel Ramos Hoogwout" w:date="2022-07-03T17:16:00Z">
              <w:rPr>
                <w:rFonts w:ascii="Cambria Math" w:hAnsi="Cambria Math"/>
              </w:rPr>
              <m:t>:Las predicciones no tienen la misma precisión</m:t>
            </w:ins>
          </m:r>
        </m:oMath>
      </m:oMathPara>
    </w:p>
    <w:p w14:paraId="44A64801" w14:textId="77777777" w:rsidR="0039588F" w:rsidRPr="0039588F" w:rsidRDefault="0039588F" w:rsidP="009C1899">
      <w:pPr>
        <w:pStyle w:val="JENUINormal"/>
        <w:rPr>
          <w:ins w:id="623" w:author="Daniel Ramos Hoogwout" w:date="2022-07-03T17:15:00Z"/>
          <w:rPrChange w:id="624" w:author="Daniel Ramos Hoogwout" w:date="2022-07-03T17:15:00Z">
            <w:rPr>
              <w:ins w:id="625" w:author="Daniel Ramos Hoogwout" w:date="2022-07-03T17:15:00Z"/>
              <w:rFonts w:ascii="Cambria Math" w:hAnsi="Cambria Math"/>
              <w:i/>
            </w:rPr>
          </w:rPrChange>
        </w:rPr>
      </w:pPr>
    </w:p>
    <w:p w14:paraId="68D87C54" w14:textId="1E3D2797" w:rsidR="0039588F" w:rsidRPr="008573C7" w:rsidRDefault="008573C7" w:rsidP="009C1899">
      <w:pPr>
        <w:pStyle w:val="JENUINormal"/>
        <w:rPr>
          <w:ins w:id="626" w:author="Daniel Ramos Hoogwout" w:date="2022-07-03T17:23:00Z"/>
        </w:rPr>
      </w:pPr>
      <m:oMathPara>
        <m:oMath>
          <m:r>
            <w:ins w:id="627" w:author="Daniel Ramos Hoogwout" w:date="2022-07-03T17:22:00Z">
              <w:rPr>
                <w:rFonts w:ascii="Cambria Math" w:hAnsi="Cambria Math"/>
              </w:rPr>
              <m:t>DM</m:t>
            </w:ins>
          </m:r>
          <m:r>
            <w:ins w:id="628" w:author="Daniel Ramos Hoogwout" w:date="2022-07-03T17:22:00Z">
              <m:rPr>
                <m:sty m:val="p"/>
              </m:rPr>
              <w:rPr>
                <w:rFonts w:ascii="Cambria Math" w:hAnsi="Cambria Math"/>
              </w:rPr>
              <m:t>=</m:t>
            </w:ins>
          </m:r>
          <m:f>
            <m:fPr>
              <m:ctrlPr>
                <w:ins w:id="629" w:author="Daniel Ramos Hoogwout" w:date="2022-07-03T17:22:00Z">
                  <w:rPr>
                    <w:rFonts w:ascii="Cambria Math" w:hAnsi="Cambria Math"/>
                  </w:rPr>
                </w:ins>
              </m:ctrlPr>
            </m:fPr>
            <m:num>
              <m:nary>
                <m:naryPr>
                  <m:chr m:val="∑"/>
                  <m:ctrlPr>
                    <w:ins w:id="630" w:author="Daniel Ramos Hoogwout" w:date="2022-07-03T17:22:00Z">
                      <w:rPr>
                        <w:rFonts w:ascii="Cambria Math" w:hAnsi="Cambria Math"/>
                      </w:rPr>
                    </w:ins>
                  </m:ctrlPr>
                </m:naryPr>
                <m:sub>
                  <m:r>
                    <w:ins w:id="631" w:author="Daniel Ramos Hoogwout" w:date="2022-07-03T17:22:00Z">
                      <w:rPr>
                        <w:rFonts w:ascii="Cambria Math" w:hAnsi="Cambria Math"/>
                      </w:rPr>
                      <m:t>h</m:t>
                    </w:ins>
                  </m:r>
                  <m:r>
                    <w:ins w:id="632" w:author="Daniel Ramos Hoogwout" w:date="2022-07-03T17:22:00Z">
                      <m:rPr>
                        <m:sty m:val="p"/>
                      </m:rPr>
                      <w:rPr>
                        <w:rFonts w:ascii="Cambria Math" w:hAnsi="Cambria Math"/>
                      </w:rPr>
                      <m:t>=1</m:t>
                    </w:ins>
                  </m:r>
                </m:sub>
                <m:sup>
                  <m:r>
                    <w:ins w:id="633" w:author="Daniel Ramos Hoogwout" w:date="2022-07-03T17:22:00Z">
                      <w:rPr>
                        <w:rFonts w:ascii="Cambria Math" w:hAnsi="Cambria Math"/>
                      </w:rPr>
                      <m:t>H</m:t>
                    </w:ins>
                  </m:r>
                </m:sup>
                <m:e>
                  <m:sSub>
                    <m:sSubPr>
                      <m:ctrlPr>
                        <w:ins w:id="634" w:author="Daniel Ramos Hoogwout" w:date="2022-07-03T17:22:00Z">
                          <w:rPr>
                            <w:rFonts w:ascii="Cambria Math" w:hAnsi="Cambria Math"/>
                          </w:rPr>
                        </w:ins>
                      </m:ctrlPr>
                    </m:sSubPr>
                    <m:e>
                      <m:r>
                        <w:ins w:id="635" w:author="Daniel Ramos Hoogwout" w:date="2022-07-03T17:22:00Z">
                          <m:rPr>
                            <m:sty m:val="p"/>
                          </m:rPr>
                          <w:rPr>
                            <w:rFonts w:ascii="Cambria Math" w:hAnsi="Cambria Math"/>
                          </w:rPr>
                          <m:t>∆</m:t>
                        </w:ins>
                      </m:r>
                    </m:e>
                    <m:sub>
                      <m:r>
                        <w:ins w:id="636" w:author="Daniel Ramos Hoogwout" w:date="2022-07-03T17:22:00Z">
                          <w:rPr>
                            <w:rFonts w:ascii="Cambria Math" w:hAnsi="Cambria Math"/>
                          </w:rPr>
                          <m:t>T+h|T</m:t>
                        </w:ins>
                      </m:r>
                    </m:sub>
                  </m:sSub>
                </m:e>
              </m:nary>
            </m:num>
            <m:den>
              <m:rad>
                <m:radPr>
                  <m:degHide m:val="1"/>
                  <m:ctrlPr>
                    <w:ins w:id="637" w:author="Daniel Ramos Hoogwout" w:date="2022-07-03T17:22:00Z">
                      <w:rPr>
                        <w:rFonts w:ascii="Cambria Math" w:hAnsi="Cambria Math"/>
                        <w:i/>
                      </w:rPr>
                    </w:ins>
                  </m:ctrlPr>
                </m:radPr>
                <m:deg/>
                <m:e>
                  <m:f>
                    <m:fPr>
                      <m:ctrlPr>
                        <w:ins w:id="638" w:author="Daniel Ramos Hoogwout" w:date="2022-07-03T17:22:00Z">
                          <w:rPr>
                            <w:rFonts w:ascii="Cambria Math" w:hAnsi="Cambria Math"/>
                            <w:i/>
                          </w:rPr>
                        </w:ins>
                      </m:ctrlPr>
                    </m:fPr>
                    <m:num>
                      <m:r>
                        <w:ins w:id="639" w:author="Daniel Ramos Hoogwout" w:date="2022-07-03T17:22:00Z">
                          <w:rPr>
                            <w:rFonts w:ascii="Cambria Math" w:hAnsi="Cambria Math"/>
                          </w:rPr>
                          <m:t>2π</m:t>
                        </w:ins>
                      </m:r>
                      <m:sSub>
                        <m:sSubPr>
                          <m:ctrlPr>
                            <w:ins w:id="640" w:author="Daniel Ramos Hoogwout" w:date="2022-07-03T17:22:00Z">
                              <w:rPr>
                                <w:rFonts w:ascii="Cambria Math" w:hAnsi="Cambria Math"/>
                                <w:i/>
                              </w:rPr>
                            </w:ins>
                          </m:ctrlPr>
                        </m:sSubPr>
                        <m:e>
                          <m:acc>
                            <m:accPr>
                              <m:ctrlPr>
                                <w:ins w:id="641" w:author="Daniel Ramos Hoogwout" w:date="2022-07-03T17:22:00Z">
                                  <w:rPr>
                                    <w:rFonts w:ascii="Cambria Math" w:hAnsi="Cambria Math"/>
                                    <w:i/>
                                  </w:rPr>
                                </w:ins>
                              </m:ctrlPr>
                            </m:accPr>
                            <m:e>
                              <m:r>
                                <w:ins w:id="642" w:author="Daniel Ramos Hoogwout" w:date="2022-07-03T17:22:00Z">
                                  <w:rPr>
                                    <w:rFonts w:ascii="Cambria Math" w:hAnsi="Cambria Math"/>
                                  </w:rPr>
                                  <m:t>f</m:t>
                                </w:ins>
                              </m:r>
                            </m:e>
                          </m:acc>
                        </m:e>
                        <m:sub>
                          <m:r>
                            <w:ins w:id="643" w:author="Daniel Ramos Hoogwout" w:date="2022-07-03T17:22:00Z">
                              <w:rPr>
                                <w:rFonts w:ascii="Cambria Math" w:hAnsi="Cambria Math"/>
                              </w:rPr>
                              <m:t>∆</m:t>
                            </w:ins>
                          </m:r>
                        </m:sub>
                      </m:sSub>
                      <m:r>
                        <w:ins w:id="644" w:author="Daniel Ramos Hoogwout" w:date="2022-07-03T17:22:00Z">
                          <w:rPr>
                            <w:rFonts w:ascii="Cambria Math" w:hAnsi="Cambria Math"/>
                          </w:rPr>
                          <m:t>(0)</m:t>
                        </w:ins>
                      </m:r>
                    </m:num>
                    <m:den>
                      <m:r>
                        <w:ins w:id="645" w:author="Daniel Ramos Hoogwout" w:date="2022-07-03T17:22:00Z">
                          <w:rPr>
                            <w:rFonts w:ascii="Cambria Math" w:hAnsi="Cambria Math"/>
                          </w:rPr>
                          <m:t>T</m:t>
                        </w:ins>
                      </m:r>
                    </m:den>
                  </m:f>
                </m:e>
              </m:rad>
            </m:den>
          </m:f>
        </m:oMath>
      </m:oMathPara>
    </w:p>
    <w:p w14:paraId="2B2483D4" w14:textId="41E23662" w:rsidR="008573C7" w:rsidRPr="0039588F" w:rsidRDefault="008573C7">
      <w:pPr>
        <w:pStyle w:val="JENUINormal"/>
        <w:rPr>
          <w:ins w:id="646" w:author="Daniel Ramos Hoogwout" w:date="2022-07-03T16:53:00Z"/>
        </w:rPr>
        <w:pPrChange w:id="647" w:author="Daniel Ramos Hoogwout" w:date="2022-07-03T16:54:00Z">
          <w:pPr>
            <w:pStyle w:val="JENUITtulo2"/>
            <w:tabs>
              <w:tab w:val="clear" w:pos="1191"/>
              <w:tab w:val="num" w:pos="578"/>
            </w:tabs>
            <w:ind w:left="510" w:hanging="510"/>
          </w:pPr>
        </w:pPrChange>
      </w:pPr>
      <w:ins w:id="648" w:author="Daniel Ramos Hoogwout" w:date="2022-07-03T17:23:00Z">
        <w:r>
          <w:t>donde</w:t>
        </w:r>
        <w:r w:rsidRPr="008573C7">
          <w:t xml:space="preserve"> </w:t>
        </w:r>
      </w:ins>
      <m:oMath>
        <m:r>
          <w:ins w:id="649" w:author="Daniel Ramos Hoogwout" w:date="2022-07-03T17:24:00Z">
            <w:rPr>
              <w:rFonts w:ascii="Cambria Math" w:hAnsi="Cambria Math"/>
            </w:rPr>
            <m:t>2π</m:t>
          </w:ins>
        </m:r>
        <m:sSub>
          <m:sSubPr>
            <m:ctrlPr>
              <w:ins w:id="650" w:author="Daniel Ramos Hoogwout" w:date="2022-07-03T17:24:00Z">
                <w:rPr>
                  <w:rFonts w:ascii="Cambria Math" w:hAnsi="Cambria Math"/>
                  <w:i/>
                </w:rPr>
              </w:ins>
            </m:ctrlPr>
          </m:sSubPr>
          <m:e>
            <m:acc>
              <m:accPr>
                <m:ctrlPr>
                  <w:ins w:id="651" w:author="Daniel Ramos Hoogwout" w:date="2022-07-03T17:24:00Z">
                    <w:rPr>
                      <w:rFonts w:ascii="Cambria Math" w:hAnsi="Cambria Math"/>
                      <w:i/>
                    </w:rPr>
                  </w:ins>
                </m:ctrlPr>
              </m:accPr>
              <m:e>
                <m:r>
                  <w:ins w:id="652" w:author="Daniel Ramos Hoogwout" w:date="2022-07-03T17:24:00Z">
                    <w:rPr>
                      <w:rFonts w:ascii="Cambria Math" w:hAnsi="Cambria Math"/>
                    </w:rPr>
                    <m:t>f</m:t>
                  </w:ins>
                </m:r>
              </m:e>
            </m:acc>
          </m:e>
          <m:sub>
            <m:r>
              <w:ins w:id="653" w:author="Daniel Ramos Hoogwout" w:date="2022-07-03T17:24:00Z">
                <w:rPr>
                  <w:rFonts w:ascii="Cambria Math" w:hAnsi="Cambria Math"/>
                </w:rPr>
                <m:t>d</m:t>
              </w:ins>
            </m:r>
          </m:sub>
        </m:sSub>
        <m:r>
          <w:ins w:id="654" w:author="Daniel Ramos Hoogwout" w:date="2022-07-03T17:25:00Z">
            <w:rPr>
              <w:rFonts w:ascii="Cambria Math" w:hAnsi="Cambria Math"/>
            </w:rPr>
            <m:t>(0)</m:t>
          </w:ins>
        </m:r>
      </m:oMath>
      <w:ins w:id="655" w:author="Daniel Ramos Hoogwout" w:date="2022-07-03T17:23:00Z">
        <w:r w:rsidRPr="008573C7">
          <w:t xml:space="preserve"> </w:t>
        </w:r>
        <w:r>
          <w:t>es un estimador consistente</w:t>
        </w:r>
      </w:ins>
      <w:ins w:id="656" w:author="Daniel Ramos Hoogwout" w:date="2022-07-03T17:25:00Z">
        <w:r w:rsidR="008A3974">
          <w:t>.</w:t>
        </w:r>
      </w:ins>
    </w:p>
    <w:p w14:paraId="078F6705" w14:textId="276BD33B" w:rsidR="00FA393A" w:rsidDel="006D6217" w:rsidRDefault="00FA393A" w:rsidP="00941311">
      <w:pPr>
        <w:pStyle w:val="JENUINormal"/>
        <w:ind w:firstLine="0"/>
        <w:rPr>
          <w:del w:id="657" w:author="Daniel Ramos Hoogwout" w:date="2022-07-03T13:20:00Z"/>
        </w:rPr>
      </w:pPr>
    </w:p>
    <w:p w14:paraId="6E934B3C" w14:textId="77777777" w:rsidR="00FA393A" w:rsidRPr="00E24E85" w:rsidRDefault="00FA393A" w:rsidP="00941311">
      <w:pPr>
        <w:pStyle w:val="JENUINormal"/>
        <w:ind w:firstLine="0"/>
      </w:pPr>
    </w:p>
    <w:p w14:paraId="7A88B112" w14:textId="1B79933A" w:rsidR="000D7D75" w:rsidRPr="00E24E85" w:rsidRDefault="00C90D36">
      <w:pPr>
        <w:pStyle w:val="JENUITtulo1"/>
      </w:pPr>
      <w:r>
        <w:t xml:space="preserve">Análisis </w:t>
      </w:r>
      <w:r w:rsidR="00B75AFA">
        <w:t>empírico</w:t>
      </w:r>
    </w:p>
    <w:p w14:paraId="7D4893E3" w14:textId="724BA221" w:rsidR="005610F6" w:rsidRDefault="0011715E" w:rsidP="0007301C">
      <w:pPr>
        <w:pStyle w:val="JENUINormal"/>
        <w:ind w:firstLine="0"/>
      </w:pPr>
      <w:r>
        <w:t xml:space="preserve">En esta sección se aplican las redes neuronales recurrentes para predecir el precio de apertura del </w:t>
      </w:r>
      <w:r w:rsidR="00B7652A">
        <w:t xml:space="preserve">bitcoin </w:t>
      </w:r>
      <w:r>
        <w:t xml:space="preserve">durante un </w:t>
      </w:r>
      <w:r w:rsidR="00B7652A">
        <w:t xml:space="preserve">periodo </w:t>
      </w:r>
      <w:r>
        <w:t>de tres meses</w:t>
      </w:r>
      <w:r w:rsidR="009671BF">
        <w:t>.</w:t>
      </w:r>
      <w:r w:rsidR="00B7652A">
        <w:t xml:space="preserve"> </w:t>
      </w:r>
      <w:r w:rsidR="005610F6">
        <w:t xml:space="preserve">El modelo </w:t>
      </w:r>
      <w:r w:rsidR="00B7652A">
        <w:t>evoluciona</w:t>
      </w:r>
      <w:r w:rsidR="005610F6">
        <w:t xml:space="preserve"> desde un modelo inicial</w:t>
      </w:r>
      <w:r w:rsidR="00B7652A">
        <w:t>,</w:t>
      </w:r>
      <w:r w:rsidR="005610F6">
        <w:t xml:space="preserve"> donde solamente se </w:t>
      </w:r>
      <w:r w:rsidR="00B7652A">
        <w:t xml:space="preserve">tiene </w:t>
      </w:r>
      <w:r w:rsidR="005610F6">
        <w:t>en cuenta el precio de apertura del bitcoin para utilizarlo como modelo de partida</w:t>
      </w:r>
      <w:r w:rsidR="00B7652A">
        <w:t>,</w:t>
      </w:r>
      <w:r w:rsidR="005610F6">
        <w:t xml:space="preserve"> </w:t>
      </w:r>
      <w:r w:rsidR="00B7652A">
        <w:t xml:space="preserve">y se ajusta y añade </w:t>
      </w:r>
      <w:r w:rsidR="005610F6">
        <w:t xml:space="preserve">información hasta llegar al modelo </w:t>
      </w:r>
      <w:del w:id="658" w:author="Victor" w:date="2022-06-16T13:43:00Z">
        <w:r w:rsidR="005610F6" w:rsidDel="0097531A">
          <w:delText>que presenta más adelante</w:delText>
        </w:r>
      </w:del>
      <w:ins w:id="659" w:author="Victor" w:date="2022-06-16T13:43:00Z">
        <w:r w:rsidR="0097531A">
          <w:t>final</w:t>
        </w:r>
      </w:ins>
      <w:r w:rsidR="005610F6">
        <w:t>.</w:t>
      </w:r>
    </w:p>
    <w:p w14:paraId="645E6393" w14:textId="28AA4B59" w:rsidR="005610F6" w:rsidRDefault="00162D68" w:rsidP="00162D68">
      <w:pPr>
        <w:pStyle w:val="JENUITtulo2"/>
        <w:tabs>
          <w:tab w:val="clear" w:pos="1191"/>
          <w:tab w:val="num" w:pos="578"/>
        </w:tabs>
        <w:ind w:left="510" w:hanging="510"/>
      </w:pPr>
      <w:r>
        <w:t>Datos</w:t>
      </w:r>
    </w:p>
    <w:p w14:paraId="7F5788D0" w14:textId="5719B93F" w:rsidR="0031797D" w:rsidRDefault="00E83521" w:rsidP="00B7652A">
      <w:pPr>
        <w:pStyle w:val="JENUINormal"/>
      </w:pPr>
      <w:r>
        <w:t xml:space="preserve">Para la muestra de entrenamiento se ha escogido el </w:t>
      </w:r>
      <w:r w:rsidR="00B7652A">
        <w:t xml:space="preserve">periodo </w:t>
      </w:r>
      <w:r>
        <w:t xml:space="preserve">que abarca desde </w:t>
      </w:r>
      <w:r w:rsidR="00B7652A">
        <w:t xml:space="preserve">el </w:t>
      </w:r>
      <w:r>
        <w:t>17 de septiembre de 2015 hasta el 30 de noviembre de 2019. S</w:t>
      </w:r>
      <w:r w:rsidR="00701D58">
        <w:t xml:space="preserve">e ha optado por este </w:t>
      </w:r>
      <w:r w:rsidR="00B7652A">
        <w:t xml:space="preserve">periodo </w:t>
      </w:r>
      <w:del w:id="660" w:author="Victor" w:date="2022-06-16T13:44:00Z">
        <w:r w:rsidR="00E029E9" w:rsidDel="00BF149F">
          <w:delText xml:space="preserve">puesto </w:delText>
        </w:r>
      </w:del>
      <w:ins w:id="661" w:author="Victor" w:date="2022-06-16T13:44:00Z">
        <w:r w:rsidR="00BF149F">
          <w:t>por</w:t>
        </w:r>
      </w:ins>
      <w:r w:rsidR="00B7652A">
        <w:t>que</w:t>
      </w:r>
      <w:r w:rsidR="00701D58">
        <w:t xml:space="preserve"> comienza desde el dato más antiguo disponible en</w:t>
      </w:r>
      <w:r w:rsidR="00E97F0B">
        <w:t xml:space="preserve"> el portal</w:t>
      </w:r>
      <w:r w:rsidR="00701D58">
        <w:t xml:space="preserve"> </w:t>
      </w:r>
      <w:proofErr w:type="spellStart"/>
      <w:r w:rsidR="00701D58" w:rsidRPr="0007301C">
        <w:rPr>
          <w:i/>
        </w:rPr>
        <w:t>Yahoo</w:t>
      </w:r>
      <w:proofErr w:type="spellEnd"/>
      <w:r w:rsidR="00701D58" w:rsidRPr="0007301C">
        <w:rPr>
          <w:i/>
        </w:rPr>
        <w:t xml:space="preserve"> </w:t>
      </w:r>
      <w:proofErr w:type="spellStart"/>
      <w:r w:rsidR="00701D58" w:rsidRPr="0007301C">
        <w:rPr>
          <w:i/>
        </w:rPr>
        <w:t>Finance</w:t>
      </w:r>
      <w:proofErr w:type="spellEnd"/>
      <w:r w:rsidR="00701D58">
        <w:t xml:space="preserve"> </w:t>
      </w:r>
      <w:r w:rsidR="00890033">
        <w:t>(</w:t>
      </w:r>
      <w:hyperlink r:id="rId17" w:history="1">
        <w:r w:rsidR="00890033" w:rsidRPr="00C328F4">
          <w:rPr>
            <w:rStyle w:val="Hipervnculo"/>
          </w:rPr>
          <w:t>https://finance.yahoo.com/</w:t>
        </w:r>
      </w:hyperlink>
      <w:r w:rsidR="00890033">
        <w:t xml:space="preserve">) </w:t>
      </w:r>
      <w:r w:rsidR="00701D58">
        <w:t xml:space="preserve">hasta tres meses antes de que el efecto de la pandemia </w:t>
      </w:r>
      <w:r w:rsidR="00890033">
        <w:t xml:space="preserve">del COVID-19 </w:t>
      </w:r>
      <w:r w:rsidR="00701D58">
        <w:t xml:space="preserve">fuese global, considerando marzo </w:t>
      </w:r>
      <w:r w:rsidR="00890033">
        <w:t xml:space="preserve">de 2020 </w:t>
      </w:r>
      <w:r w:rsidR="00701D58">
        <w:t>como el inicio de la pandemia de COVID-19.</w:t>
      </w:r>
      <w:r w:rsidR="009F6110">
        <w:t xml:space="preserve"> </w:t>
      </w:r>
      <w:r w:rsidR="00701D58">
        <w:t xml:space="preserve">Por tanto, la muestra de </w:t>
      </w:r>
      <w:r w:rsidR="00890033">
        <w:t xml:space="preserve">prueba </w:t>
      </w:r>
      <w:r w:rsidR="00701D58">
        <w:t>comienza desde el 1 de diciembre de 2019 hasta el 29 de febrero de 2020.</w:t>
      </w:r>
    </w:p>
    <w:p w14:paraId="6E6F6ED5" w14:textId="773DBF12" w:rsidR="00162D68" w:rsidRDefault="00890033" w:rsidP="00B7652A">
      <w:pPr>
        <w:pStyle w:val="JENUINormal"/>
      </w:pPr>
      <w:r>
        <w:t xml:space="preserve">Además, </w:t>
      </w:r>
      <w:r w:rsidR="0031797D">
        <w:t xml:space="preserve">se ha escogido como muestra de validación el periodo que </w:t>
      </w:r>
      <w:r w:rsidR="00E97F0B">
        <w:t xml:space="preserve">comprende </w:t>
      </w:r>
      <w:r w:rsidR="0031797D">
        <w:t>desde el 1 de marzo de 2021 hasta el 27 de noviembre de 2021</w:t>
      </w:r>
      <w:r w:rsidR="005759ED">
        <w:t xml:space="preserve">, </w:t>
      </w:r>
      <w:r w:rsidR="005759ED" w:rsidRPr="005759ED">
        <w:t>se utiliza para dar una estimación imparcial de la habilidad</w:t>
      </w:r>
      <w:r w:rsidR="005759ED">
        <w:t xml:space="preserve"> </w:t>
      </w:r>
      <w:r w:rsidR="00E97F0B">
        <w:t>predictiva</w:t>
      </w:r>
      <w:r w:rsidR="00E97F0B" w:rsidRPr="005759ED">
        <w:t xml:space="preserve"> </w:t>
      </w:r>
      <w:r w:rsidR="005759ED" w:rsidRPr="005759ED">
        <w:t>del modelo.</w:t>
      </w:r>
    </w:p>
    <w:p w14:paraId="190D76BB" w14:textId="234C19D0" w:rsidR="00A52AAD" w:rsidRDefault="00E97F0B" w:rsidP="009F6110">
      <w:pPr>
        <w:pStyle w:val="JENUINormal"/>
      </w:pPr>
      <w:r>
        <w:t xml:space="preserve">El portal </w:t>
      </w:r>
      <w:proofErr w:type="spellStart"/>
      <w:r w:rsidR="00701D58" w:rsidRPr="0007301C">
        <w:rPr>
          <w:i/>
        </w:rPr>
        <w:t>Yahoo</w:t>
      </w:r>
      <w:proofErr w:type="spellEnd"/>
      <w:r w:rsidR="00701D58" w:rsidRPr="0007301C">
        <w:rPr>
          <w:i/>
        </w:rPr>
        <w:t xml:space="preserve"> </w:t>
      </w:r>
      <w:proofErr w:type="spellStart"/>
      <w:r w:rsidR="00701D58" w:rsidRPr="0007301C">
        <w:rPr>
          <w:i/>
        </w:rPr>
        <w:t>Finance</w:t>
      </w:r>
      <w:proofErr w:type="spellEnd"/>
      <w:r w:rsidR="00701D58">
        <w:t xml:space="preserve"> ofrece varios datos referentes a la cotización de activos </w:t>
      </w:r>
      <w:r w:rsidR="00106829">
        <w:t xml:space="preserve">de los cuales se han escogido el precio de apertura y de cierre diarios </w:t>
      </w:r>
      <w:r>
        <w:t xml:space="preserve">del bitcoin </w:t>
      </w:r>
      <w:r w:rsidR="00106829">
        <w:t>para entrenar la red neuronal. En un principio también se había incluido un índice bursátil, en concreto, el IBEX 35 ya que en los últimos meses se ha comentado mucho la correlación creciente entre el bitcoin y los índices bursátiles, desafortunadamente la inclusión del índice empeoró mucho las predicciones y se ha optado por eliminarlo de este análisis.</w:t>
      </w:r>
    </w:p>
    <w:p w14:paraId="3490B3A9" w14:textId="129757FE" w:rsidR="00366CE9" w:rsidRDefault="00162D68" w:rsidP="00162D68">
      <w:pPr>
        <w:pStyle w:val="JENUITtulo2"/>
        <w:tabs>
          <w:tab w:val="clear" w:pos="1191"/>
          <w:tab w:val="num" w:pos="578"/>
        </w:tabs>
        <w:ind w:left="510" w:hanging="510"/>
      </w:pPr>
      <w:r>
        <w:t>Matriz de entrada</w:t>
      </w:r>
      <w:r w:rsidR="00921DC1">
        <w:t xml:space="preserve"> y estructura</w:t>
      </w:r>
    </w:p>
    <w:p w14:paraId="2E491810" w14:textId="13658AB1" w:rsidR="00366CE9" w:rsidRDefault="00366CE9" w:rsidP="00366CE9">
      <w:pPr>
        <w:pStyle w:val="JENUINormal"/>
      </w:pPr>
      <w:r>
        <w:t xml:space="preserve">La entrada de información a la red neuronal está compuesta por una matriz tridimensional que contiene el precio de apertura y de cierre del bitcoin con 90 </w:t>
      </w:r>
      <w:r>
        <w:rPr>
          <w:i/>
          <w:iCs/>
        </w:rPr>
        <w:t>time</w:t>
      </w:r>
      <w:ins w:id="662" w:author="Victor" w:date="2022-06-16T13:45:00Z">
        <w:r w:rsidR="00674824">
          <w:rPr>
            <w:i/>
            <w:iCs/>
          </w:rPr>
          <w:t xml:space="preserve"> </w:t>
        </w:r>
      </w:ins>
      <w:proofErr w:type="spellStart"/>
      <w:r>
        <w:rPr>
          <w:i/>
          <w:iCs/>
        </w:rPr>
        <w:t>steps</w:t>
      </w:r>
      <w:proofErr w:type="spellEnd"/>
      <w:r>
        <w:t xml:space="preserve">¸ es decir, en cada momento del tiempo la red neuronal </w:t>
      </w:r>
      <w:r w:rsidR="00E97F0B">
        <w:t>observará</w:t>
      </w:r>
      <w:r>
        <w:t xml:space="preserve"> 90 días previos al día actual.</w:t>
      </w:r>
      <w:r w:rsidR="00BA3F31">
        <w:t xml:space="preserve"> Previamente</w:t>
      </w:r>
      <w:r w:rsidR="00E97F0B">
        <w:t>,</w:t>
      </w:r>
      <w:r w:rsidR="00BA3F31">
        <w:t xml:space="preserve"> se había hecho uso de 60 días </w:t>
      </w:r>
      <w:r w:rsidR="00BA3F31">
        <w:t xml:space="preserve">como período base, pero el incremento a </w:t>
      </w:r>
      <w:r w:rsidR="00E97F0B">
        <w:t>90 días</w:t>
      </w:r>
      <w:r w:rsidR="00BA3F31">
        <w:t xml:space="preserve"> supuso una mejora considerable en el modelo.</w:t>
      </w:r>
    </w:p>
    <w:p w14:paraId="452CE418" w14:textId="77777777" w:rsidR="00611113" w:rsidRDefault="00611113" w:rsidP="00366CE9">
      <w:pPr>
        <w:pStyle w:val="JENUINormal"/>
      </w:pPr>
    </w:p>
    <w:p w14:paraId="66375518" w14:textId="4C9C669E" w:rsidR="00611113" w:rsidRDefault="004D06A0" w:rsidP="00435247">
      <w:pPr>
        <w:pStyle w:val="JENUINormal"/>
        <w:ind w:firstLine="0"/>
      </w:pPr>
      <w:r>
        <w:rPr>
          <w:noProof/>
          <w:lang w:eastAsia="es-ES"/>
        </w:rPr>
        <w:drawing>
          <wp:inline distT="0" distB="0" distL="0" distR="0" wp14:anchorId="030DA80E" wp14:editId="0876B222">
            <wp:extent cx="2619375" cy="2762250"/>
            <wp:effectExtent l="0" t="0" r="9525" b="0"/>
            <wp:docPr id="6" name="Imagen 6" descr="MatrizEntradaD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trizEntradaDraw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19375" cy="2762250"/>
                    </a:xfrm>
                    <a:prstGeom prst="rect">
                      <a:avLst/>
                    </a:prstGeom>
                    <a:noFill/>
                    <a:ln>
                      <a:noFill/>
                    </a:ln>
                  </pic:spPr>
                </pic:pic>
              </a:graphicData>
            </a:graphic>
          </wp:inline>
        </w:drawing>
      </w:r>
    </w:p>
    <w:p w14:paraId="73C85487" w14:textId="4C2556D7" w:rsidR="00106829" w:rsidRDefault="00425B30" w:rsidP="00435247">
      <w:pPr>
        <w:pStyle w:val="JENUINormal"/>
        <w:ind w:firstLine="0"/>
      </w:pPr>
      <w:r>
        <w:t xml:space="preserve">Figura </w:t>
      </w:r>
      <w:r w:rsidR="003967C3">
        <w:t>4</w:t>
      </w:r>
      <w:r>
        <w:t xml:space="preserve">: Matriz de </w:t>
      </w:r>
      <w:r w:rsidR="00F11FDC">
        <w:t>entrada</w:t>
      </w:r>
    </w:p>
    <w:p w14:paraId="675FC4F0" w14:textId="77777777" w:rsidR="00425B30" w:rsidRDefault="00425B30" w:rsidP="0011715E">
      <w:pPr>
        <w:pStyle w:val="JENUINormal"/>
      </w:pPr>
    </w:p>
    <w:p w14:paraId="60131BCE" w14:textId="371DF045" w:rsidR="00DE4FEC" w:rsidRDefault="00106829" w:rsidP="007A384B">
      <w:pPr>
        <w:pStyle w:val="JENUINormal"/>
      </w:pPr>
      <w:r>
        <w:t>Antes de introducir estos datos en la red neuronal estos se han normalizado a valores entre 0 y 1 para simplificar la entra</w:t>
      </w:r>
      <w:r w:rsidR="00921DC1">
        <w:t>da</w:t>
      </w:r>
      <w:r w:rsidR="00DE4FEC">
        <w:t xml:space="preserve"> a la red neuronal, evitando así que una variable domine sobre otra en el caso de que sus magnitudes fuesen diferentes.</w:t>
      </w:r>
    </w:p>
    <w:p w14:paraId="26506922" w14:textId="6F85B2D7" w:rsidR="00BA3F31" w:rsidRDefault="00DE4FEC" w:rsidP="005037A0">
      <w:pPr>
        <w:pStyle w:val="JENUINormal"/>
      </w:pPr>
      <w:r>
        <w:t xml:space="preserve">La red neuronal que procesa </w:t>
      </w:r>
      <w:r w:rsidR="004E6A0B">
        <w:t xml:space="preserve">la </w:t>
      </w:r>
      <w:r>
        <w:t>matriz</w:t>
      </w:r>
      <w:r w:rsidR="004E6A0B">
        <w:t xml:space="preserve"> tridimensional</w:t>
      </w:r>
      <w:r>
        <w:t xml:space="preserve"> </w:t>
      </w:r>
      <w:r w:rsidR="00BA3F31">
        <w:t>está</w:t>
      </w:r>
      <w:r>
        <w:t xml:space="preserve"> compuesta </w:t>
      </w:r>
      <w:r w:rsidR="004E6A0B">
        <w:t>tal y como observar en la figura mostrada a continuación.</w:t>
      </w:r>
    </w:p>
    <w:p w14:paraId="75DE0A60" w14:textId="77777777" w:rsidR="004A425B" w:rsidRDefault="004A425B" w:rsidP="005037A0">
      <w:pPr>
        <w:pStyle w:val="JENUINormal"/>
        <w:ind w:firstLine="0"/>
      </w:pPr>
    </w:p>
    <w:p w14:paraId="6240FA96" w14:textId="474BB833" w:rsidR="00435247" w:rsidRDefault="004D06A0" w:rsidP="005037A0">
      <w:pPr>
        <w:pStyle w:val="JENUINormal"/>
        <w:ind w:firstLine="0"/>
      </w:pPr>
      <w:r>
        <w:rPr>
          <w:noProof/>
          <w:lang w:eastAsia="es-ES"/>
        </w:rPr>
        <w:drawing>
          <wp:inline distT="0" distB="0" distL="0" distR="0" wp14:anchorId="3DF4C294" wp14:editId="623FDE9B">
            <wp:extent cx="2676525" cy="952500"/>
            <wp:effectExtent l="0" t="0" r="9525" b="0"/>
            <wp:docPr id="7" name="Imagen 7" descr="Estructura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tructuraR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76525" cy="952500"/>
                    </a:xfrm>
                    <a:prstGeom prst="rect">
                      <a:avLst/>
                    </a:prstGeom>
                    <a:noFill/>
                    <a:ln>
                      <a:noFill/>
                    </a:ln>
                  </pic:spPr>
                </pic:pic>
              </a:graphicData>
            </a:graphic>
          </wp:inline>
        </w:drawing>
      </w:r>
    </w:p>
    <w:p w14:paraId="18867789" w14:textId="2632DFE5" w:rsidR="003B694D" w:rsidRDefault="00435247" w:rsidP="005037A0">
      <w:pPr>
        <w:pStyle w:val="JENUINormal"/>
        <w:ind w:firstLine="0"/>
      </w:pPr>
      <w:r>
        <w:t xml:space="preserve">Figura </w:t>
      </w:r>
      <w:r w:rsidR="003967C3">
        <w:t>5</w:t>
      </w:r>
      <w:r>
        <w:t>: Estructura de la red neuronal</w:t>
      </w:r>
    </w:p>
    <w:p w14:paraId="5B0E44C1" w14:textId="77777777" w:rsidR="00BE1678" w:rsidRPr="004A425B" w:rsidRDefault="00BE1678" w:rsidP="005037A0">
      <w:pPr>
        <w:pStyle w:val="JENUINormal"/>
        <w:ind w:firstLine="0"/>
      </w:pPr>
    </w:p>
    <w:p w14:paraId="3572AADF" w14:textId="329CFD1C" w:rsidR="003B694D" w:rsidRDefault="00052BEE" w:rsidP="00251487">
      <w:pPr>
        <w:pStyle w:val="JENUINormal"/>
      </w:pPr>
      <w:r>
        <w:t xml:space="preserve">La matriz de entrada </w:t>
      </w:r>
      <w:del w:id="663" w:author="Victor" w:date="2022-06-16T13:47:00Z">
        <w:r w:rsidDel="00674824">
          <w:delText>es introducida</w:delText>
        </w:r>
      </w:del>
      <w:ins w:id="664" w:author="Victor" w:date="2022-06-16T13:47:00Z">
        <w:r w:rsidR="00674824">
          <w:t>se introduce</w:t>
        </w:r>
      </w:ins>
      <w:r>
        <w:t xml:space="preserve"> en la primera capa, </w:t>
      </w:r>
      <w:del w:id="665" w:author="Victor" w:date="2022-06-16T13:47:00Z">
        <w:r w:rsidDel="00674824">
          <w:delText>la cual</w:delText>
        </w:r>
      </w:del>
      <w:ins w:id="666" w:author="Victor" w:date="2022-06-16T13:47:00Z">
        <w:r w:rsidR="00674824">
          <w:t>que</w:t>
        </w:r>
      </w:ins>
      <w:r>
        <w:t xml:space="preserve"> procesa la información</w:t>
      </w:r>
      <w:r w:rsidR="003C3C85">
        <w:t>, actualiza las neuronas y reenvía el 80</w:t>
      </w:r>
      <w:ins w:id="667" w:author="Victor" w:date="2022-06-16T13:47:00Z">
        <w:r w:rsidR="00674824">
          <w:t xml:space="preserve"> </w:t>
        </w:r>
      </w:ins>
      <w:r w:rsidR="003C3C85">
        <w:t>% de las neuronas actualizadas a la siguiente capa de entrada</w:t>
      </w:r>
      <w:ins w:id="668" w:author="Victor" w:date="2022-06-16T13:47:00Z">
        <w:r w:rsidR="00674824">
          <w:t>;</w:t>
        </w:r>
      </w:ins>
      <w:del w:id="669" w:author="Victor" w:date="2022-06-16T13:47:00Z">
        <w:r w:rsidR="003C3C85" w:rsidDel="00674824">
          <w:delText>,</w:delText>
        </w:r>
      </w:del>
      <w:r w:rsidR="003C3C85">
        <w:t xml:space="preserve"> este proceso ocurre sucesivamente hasta llegar a la capa de salida</w:t>
      </w:r>
      <w:ins w:id="670" w:author="Victor" w:date="2022-06-16T13:47:00Z">
        <w:r w:rsidR="00674824">
          <w:t>,</w:t>
        </w:r>
      </w:ins>
      <w:r w:rsidR="003C3C85">
        <w:t xml:space="preserve"> donde se genera la predicción final.</w:t>
      </w:r>
    </w:p>
    <w:p w14:paraId="2B5694F7" w14:textId="174F0F09" w:rsidR="009E1CE1" w:rsidRDefault="00641511" w:rsidP="007C21B7">
      <w:pPr>
        <w:pStyle w:val="JENUINormal"/>
      </w:pPr>
      <w:r>
        <w:t>Se ha u</w:t>
      </w:r>
      <w:r w:rsidR="00224FA5">
        <w:t xml:space="preserve">tilizado </w:t>
      </w:r>
      <w:r w:rsidR="005804FF">
        <w:t>la función</w:t>
      </w:r>
      <w:r w:rsidR="00224FA5">
        <w:t xml:space="preserve"> </w:t>
      </w:r>
      <w:proofErr w:type="spellStart"/>
      <w:r w:rsidR="00224FA5" w:rsidRPr="0070075B">
        <w:rPr>
          <w:i/>
          <w:iCs/>
        </w:rPr>
        <w:t>Early</w:t>
      </w:r>
      <w:proofErr w:type="spellEnd"/>
      <w:r w:rsidR="0070075B" w:rsidRPr="0070075B">
        <w:rPr>
          <w:i/>
          <w:iCs/>
        </w:rPr>
        <w:t xml:space="preserve"> </w:t>
      </w:r>
      <w:proofErr w:type="spellStart"/>
      <w:r w:rsidR="00224FA5" w:rsidRPr="0070075B">
        <w:rPr>
          <w:i/>
          <w:iCs/>
        </w:rPr>
        <w:t>Stopping</w:t>
      </w:r>
      <w:proofErr w:type="spellEnd"/>
      <w:r w:rsidR="005804FF">
        <w:t>, la cual se emplea</w:t>
      </w:r>
      <w:r w:rsidR="00580FEF">
        <w:t xml:space="preserve"> p</w:t>
      </w:r>
      <w:r w:rsidR="00224FA5">
        <w:t xml:space="preserve">ara </w:t>
      </w:r>
      <w:r w:rsidR="003674DC">
        <w:t>monitorizar</w:t>
      </w:r>
      <w:r w:rsidR="00224FA5">
        <w:t xml:space="preserve"> si el modelo deja de </w:t>
      </w:r>
      <w:r w:rsidR="003674DC">
        <w:t xml:space="preserve">minimizar el gradiente </w:t>
      </w:r>
      <w:r w:rsidR="00FD0B25">
        <w:t>descend</w:t>
      </w:r>
      <w:del w:id="671" w:author="Victor" w:date="2022-06-16T13:48:00Z">
        <w:r w:rsidR="00FD0B25" w:rsidDel="004D2E37">
          <w:delText>i</w:delText>
        </w:r>
      </w:del>
      <w:r w:rsidR="00FD0B25">
        <w:t>ente</w:t>
      </w:r>
      <w:r w:rsidR="005804FF">
        <w:t>, especificando una paciencia de 10 iteraciones</w:t>
      </w:r>
      <w:r w:rsidR="00DD4DE9">
        <w:t xml:space="preserve"> (</w:t>
      </w:r>
      <w:r w:rsidR="005804FF">
        <w:t>normalmente se debe situar en un 10</w:t>
      </w:r>
      <w:ins w:id="672" w:author="Victor" w:date="2022-06-16T13:48:00Z">
        <w:r w:rsidR="00316950">
          <w:t xml:space="preserve"> </w:t>
        </w:r>
      </w:ins>
      <w:r w:rsidR="005804FF">
        <w:t xml:space="preserve">% de los </w:t>
      </w:r>
      <w:proofErr w:type="spellStart"/>
      <w:r w:rsidR="005804FF" w:rsidRPr="00316950">
        <w:rPr>
          <w:i/>
          <w:rPrChange w:id="673" w:author="Victor" w:date="2022-06-16T13:48:00Z">
            <w:rPr/>
          </w:rPrChange>
        </w:rPr>
        <w:t>epochs</w:t>
      </w:r>
      <w:proofErr w:type="spellEnd"/>
      <w:r w:rsidR="005804FF">
        <w:t xml:space="preserve"> totales</w:t>
      </w:r>
      <w:r w:rsidR="00DD4DE9">
        <w:t>)</w:t>
      </w:r>
      <w:r w:rsidR="005804FF">
        <w:t xml:space="preserve">. </w:t>
      </w:r>
      <w:del w:id="674" w:author="Victor" w:date="2022-06-16T13:48:00Z">
        <w:r w:rsidR="005804FF" w:rsidDel="00316950">
          <w:delText>Lo que significa</w:delText>
        </w:r>
      </w:del>
      <w:ins w:id="675" w:author="Victor" w:date="2022-06-16T13:49:00Z">
        <w:r w:rsidR="00316950">
          <w:t>De ahí</w:t>
        </w:r>
      </w:ins>
      <w:r w:rsidR="005804FF">
        <w:t xml:space="preserve"> que si </w:t>
      </w:r>
      <w:r w:rsidR="003674DC">
        <w:t>en las</w:t>
      </w:r>
      <w:r w:rsidR="00224FA5">
        <w:t xml:space="preserve"> siguientes </w:t>
      </w:r>
      <w:r w:rsidR="00CD7AE9">
        <w:t>10</w:t>
      </w:r>
      <w:r w:rsidR="00224FA5">
        <w:t xml:space="preserve"> iteraciones</w:t>
      </w:r>
      <w:r w:rsidR="004655BE">
        <w:t xml:space="preserve"> el modelo no reduce la </w:t>
      </w:r>
      <w:del w:id="676" w:author="Victor" w:date="2022-06-16T13:49:00Z">
        <w:r w:rsidR="004655BE" w:rsidDel="00316950">
          <w:delText xml:space="preserve">perdida </w:delText>
        </w:r>
      </w:del>
      <w:ins w:id="677" w:author="Victor" w:date="2022-06-16T13:49:00Z">
        <w:r w:rsidR="00316950">
          <w:t xml:space="preserve">pérdida </w:t>
        </w:r>
      </w:ins>
      <w:r w:rsidR="004655BE">
        <w:t>el aprendizaje del modelo se detiene.</w:t>
      </w:r>
      <w:r w:rsidR="00FD0B25">
        <w:t xml:space="preserve"> </w:t>
      </w:r>
      <w:r w:rsidR="003674DC">
        <w:t xml:space="preserve"> </w:t>
      </w:r>
      <w:r w:rsidR="004655BE">
        <w:t>A</w:t>
      </w:r>
      <w:r w:rsidR="003674DC">
        <w:t>l u</w:t>
      </w:r>
      <w:r w:rsidR="004655BE">
        <w:t>tilizar</w:t>
      </w:r>
      <w:r w:rsidR="003674DC">
        <w:t xml:space="preserve"> </w:t>
      </w:r>
      <w:proofErr w:type="spellStart"/>
      <w:r w:rsidR="003674DC" w:rsidRPr="0007301C">
        <w:rPr>
          <w:i/>
        </w:rPr>
        <w:t>batches</w:t>
      </w:r>
      <w:proofErr w:type="spellEnd"/>
      <w:r w:rsidR="003674DC">
        <w:t xml:space="preserve"> de un tamaño de 32 unidades</w:t>
      </w:r>
      <w:ins w:id="678" w:author="Victor" w:date="2022-06-16T13:49:00Z">
        <w:r w:rsidR="00316950">
          <w:t>,</w:t>
        </w:r>
      </w:ins>
      <w:r w:rsidR="003674DC">
        <w:t xml:space="preserve"> el modelo </w:t>
      </w:r>
      <w:r w:rsidR="00CD7AE9">
        <w:t xml:space="preserve">aprende con mucha rapidez y </w:t>
      </w:r>
      <w:del w:id="679" w:author="Victor" w:date="2022-06-16T13:49:00Z">
        <w:r w:rsidR="00C67607" w:rsidDel="00316950">
          <w:delText>si no se detiene</w:delText>
        </w:r>
      </w:del>
      <w:ins w:id="680" w:author="Victor" w:date="2022-06-16T13:49:00Z">
        <w:r w:rsidR="00316950">
          <w:t>de no detener</w:t>
        </w:r>
      </w:ins>
      <w:r w:rsidR="00C67607">
        <w:t xml:space="preserve"> el entrenamiento </w:t>
      </w:r>
      <w:r w:rsidR="00CD7AE9">
        <w:t xml:space="preserve">puede ocasionar </w:t>
      </w:r>
      <w:r w:rsidR="00FD0B25">
        <w:t>sobreajuste</w:t>
      </w:r>
      <w:r w:rsidR="00CD7AE9">
        <w:t>.</w:t>
      </w:r>
    </w:p>
    <w:p w14:paraId="3C80C6EF" w14:textId="77777777" w:rsidR="00CD7AE9" w:rsidRDefault="00CD7AE9" w:rsidP="00F06FE3">
      <w:pPr>
        <w:pStyle w:val="JENUINormal"/>
      </w:pPr>
    </w:p>
    <w:p w14:paraId="335C9332" w14:textId="569FA276" w:rsidR="0070075B" w:rsidRPr="0070075B" w:rsidRDefault="00316950" w:rsidP="00435247">
      <w:pPr>
        <w:pStyle w:val="JENUINormal"/>
        <w:ind w:firstLine="0"/>
        <w:rPr>
          <w:color w:val="FF0000"/>
        </w:rPr>
      </w:pPr>
      <w:commentRangeStart w:id="681"/>
      <w:commentRangeEnd w:id="681"/>
      <w:r>
        <w:rPr>
          <w:rStyle w:val="Refdecomentario"/>
        </w:rPr>
        <w:commentReference w:id="681"/>
      </w:r>
      <w:ins w:id="682" w:author="Daniel Ramos Hoogwout" w:date="2022-07-03T16:50:00Z">
        <w:r w:rsidR="00A51E81">
          <w:rPr>
            <w:noProof/>
            <w:color w:val="FF0000"/>
          </w:rPr>
          <w:drawing>
            <wp:inline distT="0" distB="0" distL="0" distR="0" wp14:anchorId="45286E52" wp14:editId="042E2F28">
              <wp:extent cx="2654935" cy="1747520"/>
              <wp:effectExtent l="0" t="0" r="0" b="5080"/>
              <wp:docPr id="9" name="Imagen 9"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Histograma&#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2654935" cy="1747520"/>
                      </a:xfrm>
                      <a:prstGeom prst="rect">
                        <a:avLst/>
                      </a:prstGeom>
                    </pic:spPr>
                  </pic:pic>
                </a:graphicData>
              </a:graphic>
            </wp:inline>
          </w:drawing>
        </w:r>
      </w:ins>
    </w:p>
    <w:p w14:paraId="0187ACE0" w14:textId="141D2527" w:rsidR="00B57BD8" w:rsidRDefault="00CD7AE9" w:rsidP="00435247">
      <w:pPr>
        <w:pStyle w:val="JENUINormal"/>
        <w:ind w:firstLine="0"/>
      </w:pPr>
      <w:r>
        <w:t xml:space="preserve">Figura </w:t>
      </w:r>
      <w:r w:rsidR="003967C3">
        <w:t>6</w:t>
      </w:r>
      <w:r>
        <w:t>: Ritmo de aprendizaje de la RNR</w:t>
      </w:r>
    </w:p>
    <w:p w14:paraId="4CFFBA55" w14:textId="30FF64AC" w:rsidR="00CD7AE9" w:rsidRDefault="00CD7AE9" w:rsidP="00F06FE3">
      <w:pPr>
        <w:pStyle w:val="JENUINormal"/>
        <w:rPr>
          <w:ins w:id="683" w:author="Daniel Ramos Hoogwout" w:date="2022-06-05T18:47:00Z"/>
        </w:rPr>
      </w:pPr>
    </w:p>
    <w:p w14:paraId="3F9CEB12" w14:textId="75B9F140" w:rsidR="00C67607" w:rsidDel="003001CE" w:rsidRDefault="00C67607" w:rsidP="00C67607">
      <w:pPr>
        <w:pStyle w:val="JENUINormal"/>
        <w:rPr>
          <w:del w:id="684" w:author="Victor" w:date="2022-06-16T20:42:00Z"/>
        </w:rPr>
      </w:pPr>
      <w:del w:id="685" w:author="Victor" w:date="2022-06-16T13:51:00Z">
        <w:r w:rsidDel="002F218D">
          <w:delText>Como se puede observar en la figura anterior</w:delText>
        </w:r>
      </w:del>
      <w:ins w:id="686" w:author="Victor" w:date="2022-06-16T13:51:00Z">
        <w:r w:rsidR="002F218D">
          <w:t>La Figura 6 muestra que</w:t>
        </w:r>
      </w:ins>
      <w:r w:rsidR="00DD4DE9">
        <w:t xml:space="preserve"> el modelo aprende de manera rápida </w:t>
      </w:r>
      <w:ins w:id="687" w:author="Victor" w:date="2022-06-16T13:51:00Z">
        <w:r w:rsidR="002F218D">
          <w:t>gracias a que</w:t>
        </w:r>
      </w:ins>
      <w:del w:id="688" w:author="Victor" w:date="2022-06-16T13:51:00Z">
        <w:r w:rsidR="00DD4DE9" w:rsidDel="002F218D">
          <w:delText>ya que</w:delText>
        </w:r>
      </w:del>
      <w:r w:rsidR="00DD4DE9">
        <w:t xml:space="preserve"> la p</w:t>
      </w:r>
      <w:ins w:id="689" w:author="Victor" w:date="2022-06-16T13:51:00Z">
        <w:r w:rsidR="002F218D">
          <w:t>é</w:t>
        </w:r>
      </w:ins>
      <w:del w:id="690" w:author="Victor" w:date="2022-06-16T13:51:00Z">
        <w:r w:rsidR="00DD4DE9" w:rsidDel="002F218D">
          <w:delText>e</w:delText>
        </w:r>
      </w:del>
      <w:r w:rsidR="00DD4DE9">
        <w:t xml:space="preserve">rdida se reduce considerablemente en los </w:t>
      </w:r>
      <w:proofErr w:type="spellStart"/>
      <w:r w:rsidR="00DD4DE9" w:rsidRPr="002F218D">
        <w:rPr>
          <w:i/>
          <w:rPrChange w:id="691" w:author="Victor" w:date="2022-06-16T13:51:00Z">
            <w:rPr/>
          </w:rPrChange>
        </w:rPr>
        <w:t>epochs</w:t>
      </w:r>
      <w:proofErr w:type="spellEnd"/>
      <w:r w:rsidR="00DD4DE9">
        <w:t xml:space="preserve"> iniciales</w:t>
      </w:r>
      <w:r>
        <w:t>,</w:t>
      </w:r>
      <w:r w:rsidR="00DD4DE9">
        <w:t xml:space="preserve"> posteriormente</w:t>
      </w:r>
      <w:ins w:id="692" w:author="Victor" w:date="2022-06-16T20:42:00Z">
        <w:r w:rsidR="003001CE">
          <w:t xml:space="preserve"> el modelo</w:t>
        </w:r>
      </w:ins>
      <w:r w:rsidR="00DD4DE9">
        <w:t xml:space="preserve"> deja de aprender con tanta </w:t>
      </w:r>
      <w:del w:id="693" w:author="Victor" w:date="2022-06-16T13:52:00Z">
        <w:r w:rsidR="00DD4DE9" w:rsidDel="002F218D">
          <w:delText>rápidez</w:delText>
        </w:r>
        <w:r w:rsidR="00271690" w:rsidDel="002F218D">
          <w:delText xml:space="preserve"> </w:delText>
        </w:r>
      </w:del>
      <w:ins w:id="694" w:author="Victor" w:date="2022-06-16T13:52:00Z">
        <w:r w:rsidR="002F218D">
          <w:t xml:space="preserve">rapidez </w:t>
        </w:r>
      </w:ins>
      <w:r w:rsidR="00271690">
        <w:t>y</w:t>
      </w:r>
      <w:r>
        <w:t xml:space="preserve"> </w:t>
      </w:r>
      <w:ins w:id="695" w:author="Victor" w:date="2022-06-16T13:52:00Z">
        <w:r w:rsidR="002F218D">
          <w:t xml:space="preserve">el </w:t>
        </w:r>
      </w:ins>
      <w:proofErr w:type="spellStart"/>
      <w:r w:rsidRPr="00CD7AE9">
        <w:rPr>
          <w:i/>
          <w:iCs/>
        </w:rPr>
        <w:t>Early</w:t>
      </w:r>
      <w:proofErr w:type="spellEnd"/>
      <w:r w:rsidRPr="00CD7AE9">
        <w:rPr>
          <w:i/>
          <w:iCs/>
        </w:rPr>
        <w:t xml:space="preserve"> </w:t>
      </w:r>
      <w:proofErr w:type="spellStart"/>
      <w:r w:rsidRPr="00CD7AE9">
        <w:rPr>
          <w:i/>
          <w:iCs/>
        </w:rPr>
        <w:t>Stopping</w:t>
      </w:r>
      <w:proofErr w:type="spellEnd"/>
      <w:r>
        <w:t xml:space="preserve"> se activa a los 46 </w:t>
      </w:r>
      <w:proofErr w:type="spellStart"/>
      <w:r w:rsidRPr="009E1CE1">
        <w:rPr>
          <w:i/>
          <w:iCs/>
        </w:rPr>
        <w:t>epochs</w:t>
      </w:r>
      <w:proofErr w:type="spellEnd"/>
      <w:r>
        <w:t xml:space="preserve">, es decir, desde el </w:t>
      </w:r>
      <w:proofErr w:type="spellStart"/>
      <w:r w:rsidRPr="009E1CE1">
        <w:rPr>
          <w:i/>
          <w:iCs/>
        </w:rPr>
        <w:t>epoch</w:t>
      </w:r>
      <w:proofErr w:type="spellEnd"/>
      <w:r>
        <w:t xml:space="preserve"> 36 no hay una disminución de la pérdida del gradiente </w:t>
      </w:r>
      <w:commentRangeStart w:id="696"/>
      <w:r>
        <w:t>descend</w:t>
      </w:r>
      <w:ins w:id="697" w:author="Daniel Ramos Hoogwout" w:date="2022-07-03T13:29:00Z">
        <w:r w:rsidR="00CF45C2">
          <w:t>i</w:t>
        </w:r>
      </w:ins>
      <w:del w:id="698" w:author="Victor" w:date="2022-06-16T13:52:00Z">
        <w:r w:rsidDel="002F218D">
          <w:delText>i</w:delText>
        </w:r>
      </w:del>
      <w:r>
        <w:t>ente</w:t>
      </w:r>
      <w:commentRangeEnd w:id="696"/>
      <w:r w:rsidR="00C53B8C">
        <w:rPr>
          <w:rStyle w:val="Refdecomentario"/>
        </w:rPr>
        <w:commentReference w:id="696"/>
      </w:r>
      <w:r>
        <w:t xml:space="preserve"> del modelo y</w:t>
      </w:r>
      <w:ins w:id="699" w:author="Victor" w:date="2022-06-16T13:52:00Z">
        <w:r w:rsidR="002F218D">
          <w:t>,</w:t>
        </w:r>
      </w:ins>
      <w:r>
        <w:t xml:space="preserve"> por tanto</w:t>
      </w:r>
      <w:ins w:id="700" w:author="Victor" w:date="2022-06-16T13:52:00Z">
        <w:r w:rsidR="002F218D">
          <w:t>,</w:t>
        </w:r>
      </w:ins>
      <w:r>
        <w:t xml:space="preserve"> selecciona los pesos para el modelo del </w:t>
      </w:r>
      <w:proofErr w:type="spellStart"/>
      <w:r w:rsidRPr="009E1CE1">
        <w:rPr>
          <w:i/>
          <w:iCs/>
        </w:rPr>
        <w:t>epoch</w:t>
      </w:r>
      <w:proofErr w:type="spellEnd"/>
      <w:r>
        <w:t xml:space="preserve"> 36</w:t>
      </w:r>
      <w:r w:rsidR="00271690">
        <w:t>.</w:t>
      </w:r>
    </w:p>
    <w:p w14:paraId="50C5DCF2" w14:textId="77777777" w:rsidR="00C67607" w:rsidRDefault="00C67607" w:rsidP="003001CE">
      <w:pPr>
        <w:pStyle w:val="JENUINormal"/>
      </w:pPr>
    </w:p>
    <w:p w14:paraId="099C2820" w14:textId="5EC52EA3" w:rsidR="00E9407B" w:rsidRDefault="00B57BD8" w:rsidP="00E9407B">
      <w:pPr>
        <w:pStyle w:val="JENUINormal"/>
      </w:pPr>
      <w:r w:rsidRPr="00C53B8C">
        <w:t>Una vez realizado el</w:t>
      </w:r>
      <w:r>
        <w:t xml:space="preserve"> entrenamiento del modelo se </w:t>
      </w:r>
      <w:r w:rsidR="009E1CE1">
        <w:t xml:space="preserve">predicen los siguientes 3 meses con la muestra de </w:t>
      </w:r>
      <w:del w:id="701" w:author="Victor" w:date="2022-06-16T20:43:00Z">
        <w:r w:rsidR="009E1CE1" w:rsidDel="003001CE">
          <w:delText>test</w:delText>
        </w:r>
        <w:r w:rsidR="00E9407B" w:rsidDel="003001CE">
          <w:delText xml:space="preserve"> </w:delText>
        </w:r>
      </w:del>
      <w:ins w:id="702" w:author="Victor" w:date="2022-06-16T20:43:00Z">
        <w:r w:rsidR="003001CE">
          <w:t xml:space="preserve">prueba </w:t>
        </w:r>
      </w:ins>
      <w:r w:rsidR="00E9407B">
        <w:t xml:space="preserve">y se obtiene </w:t>
      </w:r>
      <w:r w:rsidR="00271690">
        <w:t xml:space="preserve">la </w:t>
      </w:r>
      <w:del w:id="703" w:author="Victor" w:date="2022-06-16T20:43:00Z">
        <w:r w:rsidR="00271690" w:rsidDel="003001CE">
          <w:delText xml:space="preserve">figura </w:delText>
        </w:r>
      </w:del>
      <w:r w:rsidR="00271690">
        <w:t>siguiente</w:t>
      </w:r>
      <w:ins w:id="704" w:author="Victor" w:date="2022-06-16T20:43:00Z">
        <w:r w:rsidR="003001CE">
          <w:t xml:space="preserve"> figura</w:t>
        </w:r>
      </w:ins>
      <w:r w:rsidR="00E9407B">
        <w:t>.</w:t>
      </w:r>
    </w:p>
    <w:p w14:paraId="46BBF904" w14:textId="77777777" w:rsidR="00E9407B" w:rsidRDefault="00E9407B" w:rsidP="00E9407B">
      <w:pPr>
        <w:pStyle w:val="JENUINormal"/>
        <w:ind w:firstLine="0"/>
      </w:pPr>
    </w:p>
    <w:p w14:paraId="344CDA6E" w14:textId="7A5B11B8" w:rsidR="00E9407B" w:rsidRDefault="00DE4051" w:rsidP="00E9407B">
      <w:pPr>
        <w:pStyle w:val="JENUINormal"/>
        <w:ind w:firstLine="0"/>
      </w:pPr>
      <w:r>
        <w:rPr>
          <w:noProof/>
          <w:lang w:eastAsia="es-ES"/>
        </w:rPr>
        <w:drawing>
          <wp:inline distT="0" distB="0" distL="0" distR="0" wp14:anchorId="7243561D" wp14:editId="327171F1">
            <wp:extent cx="2654935" cy="1677670"/>
            <wp:effectExtent l="0" t="0" r="0" b="0"/>
            <wp:docPr id="11" name="Imagen 11" descr="Gráfico, Gráfico de líne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 Gráfico de líneas, Histograma&#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2654935" cy="1677670"/>
                    </a:xfrm>
                    <a:prstGeom prst="rect">
                      <a:avLst/>
                    </a:prstGeom>
                  </pic:spPr>
                </pic:pic>
              </a:graphicData>
            </a:graphic>
          </wp:inline>
        </w:drawing>
      </w:r>
      <w:commentRangeStart w:id="705"/>
      <w:commentRangeEnd w:id="705"/>
      <w:r w:rsidR="000B6E2F">
        <w:rPr>
          <w:rStyle w:val="Refdecomentario"/>
        </w:rPr>
        <w:commentReference w:id="705"/>
      </w:r>
    </w:p>
    <w:p w14:paraId="03648ED9" w14:textId="1823B729" w:rsidR="009E0992" w:rsidRDefault="009E0992" w:rsidP="00E9407B">
      <w:pPr>
        <w:pStyle w:val="JENUINormal"/>
        <w:ind w:firstLine="0"/>
      </w:pPr>
      <w:r>
        <w:t xml:space="preserve">Figura </w:t>
      </w:r>
      <w:r w:rsidR="003967C3">
        <w:t>7</w:t>
      </w:r>
      <w:r>
        <w:t>: Predicción</w:t>
      </w:r>
      <w:r w:rsidR="00D10FE8">
        <w:t xml:space="preserve"> de la red neuronal (</w:t>
      </w:r>
      <w:r w:rsidR="00D10FE8" w:rsidRPr="003001CE">
        <w:rPr>
          <w:b/>
          <w:iCs/>
          <w:color w:val="5B9BD5" w:themeColor="accent5"/>
          <w:sz w:val="24"/>
          <w:szCs w:val="24"/>
          <w:lang w:eastAsia="en-US"/>
        </w:rPr>
        <w:t>–</w:t>
      </w:r>
      <w:r w:rsidR="00D10FE8">
        <w:rPr>
          <w:b/>
          <w:iCs/>
          <w:sz w:val="24"/>
          <w:szCs w:val="24"/>
          <w:lang w:eastAsia="en-US"/>
        </w:rPr>
        <w:t>)</w:t>
      </w:r>
      <w:r>
        <w:t xml:space="preserve"> </w:t>
      </w:r>
      <w:del w:id="706" w:author="Victor" w:date="2022-06-16T20:44:00Z">
        <w:r w:rsidR="00D10FE8" w:rsidDel="003001CE">
          <w:delText xml:space="preserve">sobre </w:delText>
        </w:r>
      </w:del>
      <w:ins w:id="707" w:author="Victor" w:date="2022-06-16T20:44:00Z">
        <w:r w:rsidR="003001CE">
          <w:t>d</w:t>
        </w:r>
      </w:ins>
      <w:r w:rsidR="00D10FE8">
        <w:t>el</w:t>
      </w:r>
      <w:r w:rsidR="00F43C99">
        <w:t xml:space="preserve"> precio de </w:t>
      </w:r>
      <w:r w:rsidR="00D10FE8">
        <w:t>bitcoin (</w:t>
      </w:r>
      <w:r w:rsidR="00D10FE8" w:rsidRPr="003001CE">
        <w:rPr>
          <w:iCs/>
          <w:color w:val="FF0000"/>
          <w:sz w:val="24"/>
          <w:szCs w:val="24"/>
          <w:lang w:eastAsia="en-US"/>
          <w:rPrChange w:id="708" w:author="Victor" w:date="2022-06-16T20:44:00Z">
            <w:rPr>
              <w:b/>
              <w:iCs/>
              <w:color w:val="FF0000"/>
              <w:sz w:val="24"/>
              <w:szCs w:val="24"/>
              <w:lang w:eastAsia="en-US"/>
            </w:rPr>
          </w:rPrChange>
        </w:rPr>
        <w:t>–</w:t>
      </w:r>
      <w:r w:rsidR="00D10FE8" w:rsidRPr="00C53B8C">
        <w:rPr>
          <w:b/>
          <w:iCs/>
          <w:sz w:val="24"/>
          <w:szCs w:val="24"/>
          <w:lang w:eastAsia="en-US"/>
        </w:rPr>
        <w:t>)</w:t>
      </w:r>
      <w:r w:rsidR="00F43C99">
        <w:t>:</w:t>
      </w:r>
      <w:r>
        <w:t xml:space="preserve"> muestra de </w:t>
      </w:r>
      <w:r w:rsidR="000B6E2F">
        <w:t>prueba</w:t>
      </w:r>
    </w:p>
    <w:p w14:paraId="6CF2B5AB" w14:textId="5CEE04C5" w:rsidR="00271690" w:rsidRDefault="00271690" w:rsidP="00E9407B">
      <w:pPr>
        <w:pStyle w:val="JENUINormal"/>
        <w:ind w:firstLine="0"/>
      </w:pPr>
    </w:p>
    <w:p w14:paraId="3239DFEB" w14:textId="2861328F" w:rsidR="00271690" w:rsidRDefault="00271690" w:rsidP="00C53B8C">
      <w:pPr>
        <w:pStyle w:val="JENUINormal"/>
      </w:pPr>
      <w:del w:id="709" w:author="Victor" w:date="2022-06-16T20:44:00Z">
        <w:r w:rsidDel="003001CE">
          <w:delText>Como se puede observar en la figura anterior, la</w:delText>
        </w:r>
      </w:del>
      <w:ins w:id="710" w:author="Victor" w:date="2022-06-16T20:44:00Z">
        <w:r w:rsidR="003001CE">
          <w:t>La figura anterior indi</w:t>
        </w:r>
      </w:ins>
      <w:ins w:id="711" w:author="Victor" w:date="2022-06-16T20:45:00Z">
        <w:r w:rsidR="003001CE">
          <w:t>ca que la</w:t>
        </w:r>
      </w:ins>
      <w:r>
        <w:t xml:space="preserve"> predicción </w:t>
      </w:r>
      <w:r w:rsidR="0006791C">
        <w:t xml:space="preserve">en la muestra de </w:t>
      </w:r>
      <w:ins w:id="712" w:author="Victor" w:date="2022-06-16T20:45:00Z">
        <w:r w:rsidR="003001CE">
          <w:t>prueba</w:t>
        </w:r>
      </w:ins>
      <w:del w:id="713" w:author="Victor" w:date="2022-06-16T20:45:00Z">
        <w:r w:rsidR="0006791C" w:rsidDel="003001CE">
          <w:delText>test</w:delText>
        </w:r>
      </w:del>
      <w:r w:rsidR="0006791C">
        <w:t xml:space="preserve"> </w:t>
      </w:r>
      <w:r>
        <w:t>sigue correctamente la tendencia del precio real del bitcoin</w:t>
      </w:r>
      <w:r w:rsidR="0006791C">
        <w:t>, aunque generalmente es superior al precio real</w:t>
      </w:r>
      <w:r>
        <w:t>.</w:t>
      </w:r>
    </w:p>
    <w:p w14:paraId="7D39180F" w14:textId="2ABED4AD" w:rsidR="007A01AF" w:rsidRDefault="00B57BD8" w:rsidP="0006791C">
      <w:pPr>
        <w:pStyle w:val="JENUINormal"/>
      </w:pPr>
      <w:r>
        <w:t xml:space="preserve">Para poder comparar esta predicción con </w:t>
      </w:r>
      <w:ins w:id="714" w:author="Victor" w:date="2022-06-16T20:45:00Z">
        <w:r w:rsidR="003001CE">
          <w:t xml:space="preserve">la de </w:t>
        </w:r>
      </w:ins>
      <w:r>
        <w:t xml:space="preserve">otros modelos se estima </w:t>
      </w:r>
      <w:r w:rsidR="009E1CE1">
        <w:t>la raíz del</w:t>
      </w:r>
      <w:r>
        <w:t xml:space="preserve"> error cuadrático </w:t>
      </w:r>
      <w:r w:rsidR="00E9407B">
        <w:t>medio</w:t>
      </w:r>
      <w:ins w:id="715" w:author="Victor" w:date="2022-06-16T20:45:00Z">
        <w:r w:rsidR="003001CE">
          <w:t xml:space="preserve"> (RMSE)</w:t>
        </w:r>
      </w:ins>
      <w:r w:rsidR="00E9407B">
        <w:t>,</w:t>
      </w:r>
      <w:r>
        <w:t xml:space="preserve"> </w:t>
      </w:r>
      <w:r w:rsidR="009E1CE1">
        <w:t>así como también el error medio absoluto</w:t>
      </w:r>
      <w:ins w:id="716" w:author="Victor" w:date="2022-06-16T20:45:00Z">
        <w:r w:rsidR="003001CE">
          <w:t xml:space="preserve"> (MAE)</w:t>
        </w:r>
      </w:ins>
      <w:r w:rsidR="009E1CE1">
        <w:t>.</w:t>
      </w:r>
      <w:r w:rsidR="00AB6683">
        <w:t xml:space="preserve"> </w:t>
      </w:r>
    </w:p>
    <w:p w14:paraId="5F39BCBF" w14:textId="3EC88ACC" w:rsidR="0070075B" w:rsidRDefault="00873F6A" w:rsidP="00C53B8C">
      <w:pPr>
        <w:pStyle w:val="JENUINormal"/>
      </w:pPr>
      <w:r>
        <w:t>Finalmente,</w:t>
      </w:r>
      <w:r w:rsidR="007A01AF">
        <w:t xml:space="preserve"> s</w:t>
      </w:r>
      <w:r w:rsidR="00441A22">
        <w:t xml:space="preserve">e </w:t>
      </w:r>
      <w:r w:rsidR="007A01AF">
        <w:t>aplican los modelos a</w:t>
      </w:r>
      <w:r w:rsidR="009E0992">
        <w:t xml:space="preserve"> una muestra de validación utilizando un período futuro, en concreto, </w:t>
      </w:r>
      <w:ins w:id="717" w:author="Victor" w:date="2022-06-16T20:46:00Z">
        <w:r w:rsidR="003001CE">
          <w:t xml:space="preserve">en el que se </w:t>
        </w:r>
      </w:ins>
      <w:r w:rsidR="009E0992">
        <w:t>comienza a predecir</w:t>
      </w:r>
      <w:ins w:id="718" w:author="Victor" w:date="2022-06-16T20:46:00Z">
        <w:r w:rsidR="003001CE">
          <w:t xml:space="preserve"> en</w:t>
        </w:r>
      </w:ins>
      <w:r w:rsidR="009E0992">
        <w:t xml:space="preserve"> junio de 2021</w:t>
      </w:r>
      <w:ins w:id="719" w:author="Victor" w:date="2022-06-16T20:46:00Z">
        <w:r w:rsidR="003001CE">
          <w:t xml:space="preserve"> y se emplean</w:t>
        </w:r>
      </w:ins>
      <w:del w:id="720" w:author="Victor" w:date="2022-06-16T20:46:00Z">
        <w:r w:rsidR="009E0992" w:rsidDel="003001CE">
          <w:delText xml:space="preserve"> pudiendo así coger</w:delText>
        </w:r>
      </w:del>
      <w:r w:rsidR="009E0992">
        <w:t xml:space="preserve"> los 90 días anteriores para hacer una predicción</w:t>
      </w:r>
      <w:ins w:id="721" w:author="Victor" w:date="2022-06-16T20:46:00Z">
        <w:r w:rsidR="003001CE">
          <w:t xml:space="preserve"> del precio futuro de un periodo hacia adelante del bitcoin</w:t>
        </w:r>
      </w:ins>
      <w:r w:rsidR="009E0992">
        <w:t>.</w:t>
      </w:r>
    </w:p>
    <w:p w14:paraId="450ACAFF" w14:textId="77777777" w:rsidR="009E0992" w:rsidRDefault="009E0992" w:rsidP="009E0992">
      <w:pPr>
        <w:pStyle w:val="JENUINormal"/>
        <w:ind w:firstLine="0"/>
      </w:pPr>
    </w:p>
    <w:p w14:paraId="4A1A69C9" w14:textId="1610A5CF" w:rsidR="0060590A" w:rsidRDefault="00D10FE8" w:rsidP="009E0992">
      <w:pPr>
        <w:pStyle w:val="JENUINormal"/>
        <w:ind w:firstLine="0"/>
      </w:pPr>
      <w:r>
        <w:rPr>
          <w:noProof/>
          <w:lang w:eastAsia="es-ES"/>
        </w:rPr>
        <w:drawing>
          <wp:inline distT="0" distB="0" distL="0" distR="0" wp14:anchorId="1BE0CCF2" wp14:editId="5F7525FB">
            <wp:extent cx="2654935" cy="1684020"/>
            <wp:effectExtent l="0" t="0" r="0" b="0"/>
            <wp:docPr id="12" name="Imagen 12"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Gráfico, Histograma&#10;&#10;Descripción generada automáticamente"/>
                    <pic:cNvPicPr/>
                  </pic:nvPicPr>
                  <pic:blipFill>
                    <a:blip r:embed="rId22">
                      <a:extLst>
                        <a:ext uri="{28A0092B-C50C-407E-A947-70E740481C1C}">
                          <a14:useLocalDpi xmlns:a14="http://schemas.microsoft.com/office/drawing/2010/main" val="0"/>
                        </a:ext>
                      </a:extLst>
                    </a:blip>
                    <a:stretch>
                      <a:fillRect/>
                    </a:stretch>
                  </pic:blipFill>
                  <pic:spPr>
                    <a:xfrm>
                      <a:off x="0" y="0"/>
                      <a:ext cx="2654935" cy="1684020"/>
                    </a:xfrm>
                    <a:prstGeom prst="rect">
                      <a:avLst/>
                    </a:prstGeom>
                  </pic:spPr>
                </pic:pic>
              </a:graphicData>
            </a:graphic>
          </wp:inline>
        </w:drawing>
      </w:r>
      <w:r w:rsidR="009E0992">
        <w:t xml:space="preserve">Figura </w:t>
      </w:r>
      <w:r w:rsidR="003967C3">
        <w:t>8</w:t>
      </w:r>
      <w:r w:rsidR="009E0992">
        <w:t xml:space="preserve">: </w:t>
      </w:r>
      <w:r>
        <w:t>Predicción de la red neuronal (</w:t>
      </w:r>
      <w:r w:rsidRPr="003001CE">
        <w:rPr>
          <w:iCs/>
          <w:color w:val="5B9BD5" w:themeColor="accent5"/>
          <w:sz w:val="24"/>
          <w:szCs w:val="24"/>
          <w:lang w:eastAsia="en-US"/>
          <w:rPrChange w:id="722" w:author="Victor" w:date="2022-06-16T20:47:00Z">
            <w:rPr>
              <w:b/>
              <w:iCs/>
              <w:color w:val="5B9BD5" w:themeColor="accent5"/>
              <w:sz w:val="24"/>
              <w:szCs w:val="24"/>
              <w:lang w:eastAsia="en-US"/>
            </w:rPr>
          </w:rPrChange>
        </w:rPr>
        <w:t>–</w:t>
      </w:r>
      <w:r>
        <w:rPr>
          <w:b/>
          <w:iCs/>
          <w:sz w:val="24"/>
          <w:szCs w:val="24"/>
          <w:lang w:eastAsia="en-US"/>
        </w:rPr>
        <w:t>)</w:t>
      </w:r>
      <w:r>
        <w:t xml:space="preserve"> </w:t>
      </w:r>
      <w:del w:id="723" w:author="Victor" w:date="2022-06-16T20:47:00Z">
        <w:r w:rsidDel="003001CE">
          <w:delText xml:space="preserve">sobre </w:delText>
        </w:r>
      </w:del>
      <w:ins w:id="724" w:author="Victor" w:date="2022-06-16T20:47:00Z">
        <w:r w:rsidR="003001CE">
          <w:t>d</w:t>
        </w:r>
      </w:ins>
      <w:r>
        <w:t>el precio de bitcoin (</w:t>
      </w:r>
      <w:r w:rsidRPr="003001CE">
        <w:rPr>
          <w:iCs/>
          <w:color w:val="FF0000"/>
          <w:sz w:val="24"/>
          <w:szCs w:val="24"/>
          <w:lang w:eastAsia="en-US"/>
          <w:rPrChange w:id="725" w:author="Victor" w:date="2022-06-16T20:47:00Z">
            <w:rPr>
              <w:b/>
              <w:iCs/>
              <w:color w:val="FF0000"/>
              <w:sz w:val="24"/>
              <w:szCs w:val="24"/>
              <w:lang w:eastAsia="en-US"/>
            </w:rPr>
          </w:rPrChange>
        </w:rPr>
        <w:t>–</w:t>
      </w:r>
      <w:r w:rsidRPr="00CF5905">
        <w:rPr>
          <w:b/>
          <w:iCs/>
          <w:sz w:val="24"/>
          <w:szCs w:val="24"/>
          <w:lang w:eastAsia="en-US"/>
        </w:rPr>
        <w:t>)</w:t>
      </w:r>
      <w:r>
        <w:t xml:space="preserve">: </w:t>
      </w:r>
      <w:r w:rsidR="009E0992">
        <w:t>muestra de validación</w:t>
      </w:r>
    </w:p>
    <w:p w14:paraId="725912FE" w14:textId="0BFD422F" w:rsidR="009E0992" w:rsidRDefault="009E0992" w:rsidP="009E0992">
      <w:pPr>
        <w:pStyle w:val="JENUINormal"/>
        <w:ind w:firstLine="0"/>
      </w:pPr>
    </w:p>
    <w:p w14:paraId="75F95D7A" w14:textId="39F609BF" w:rsidR="00162D68" w:rsidRDefault="00702133" w:rsidP="00873F6A">
      <w:pPr>
        <w:pStyle w:val="JENUINormal"/>
        <w:ind w:firstLine="0"/>
      </w:pPr>
      <w:ins w:id="726" w:author="Daniel Ramos Hoogwout" w:date="2022-07-04T21:27:00Z">
        <w:r>
          <w:t xml:space="preserve">   </w:t>
        </w:r>
      </w:ins>
      <w:ins w:id="727" w:author="Victor" w:date="2022-06-16T20:47:00Z">
        <w:del w:id="728" w:author="Daniel Ramos Hoogwout" w:date="2022-07-04T21:27:00Z">
          <w:r w:rsidR="00875196" w:rsidDel="00702133">
            <w:delText xml:space="preserve">  </w:delText>
          </w:r>
        </w:del>
      </w:ins>
      <w:ins w:id="729" w:author="Victor" w:date="2022-06-16T20:48:00Z">
        <w:del w:id="730" w:author="Daniel Ramos Hoogwout" w:date="2022-07-04T21:27:00Z">
          <w:r w:rsidR="00875196" w:rsidDel="00702133">
            <w:delText xml:space="preserve"> </w:delText>
          </w:r>
        </w:del>
      </w:ins>
      <w:del w:id="731" w:author="Victor" w:date="2022-06-16T20:47:00Z">
        <w:r w:rsidR="007A01AF" w:rsidDel="00875196">
          <w:delText>Como se muestra en la figura anterior</w:delText>
        </w:r>
        <w:r w:rsidR="00873F6A" w:rsidDel="00875196">
          <w:delText xml:space="preserve"> el</w:delText>
        </w:r>
      </w:del>
      <w:ins w:id="732" w:author="Victor" w:date="2022-06-16T20:47:00Z">
        <w:r w:rsidR="00875196">
          <w:t>La figura anterior señala que el</w:t>
        </w:r>
      </w:ins>
      <w:r w:rsidR="00873F6A">
        <w:t xml:space="preserve"> modelo de 90 días también sigue correctamente la tendencia del precio del </w:t>
      </w:r>
      <w:r w:rsidR="00C57F37">
        <w:t>bitcoin,</w:t>
      </w:r>
      <w:r w:rsidR="00873F6A">
        <w:t xml:space="preserve"> aunque en este caso el precio </w:t>
      </w:r>
      <w:del w:id="733" w:author="Victor" w:date="2022-06-16T20:48:00Z">
        <w:r w:rsidR="00873F6A" w:rsidDel="00875196">
          <w:delText xml:space="preserve">estimado </w:delText>
        </w:r>
      </w:del>
      <w:ins w:id="734" w:author="Victor" w:date="2022-06-16T20:48:00Z">
        <w:r w:rsidR="00875196">
          <w:t xml:space="preserve">predicho </w:t>
        </w:r>
      </w:ins>
      <w:r w:rsidR="00873F6A">
        <w:t xml:space="preserve">es </w:t>
      </w:r>
      <w:del w:id="735" w:author="Victor" w:date="2022-06-16T20:48:00Z">
        <w:r w:rsidR="00873F6A" w:rsidDel="00875196">
          <w:delText xml:space="preserve">menor </w:delText>
        </w:r>
      </w:del>
      <w:ins w:id="736" w:author="Victor" w:date="2022-06-16T20:48:00Z">
        <w:r w:rsidR="00875196">
          <w:t xml:space="preserve">inferior </w:t>
        </w:r>
      </w:ins>
      <w:r w:rsidR="00873F6A">
        <w:t>al precio real. S</w:t>
      </w:r>
      <w:r w:rsidR="009E0992">
        <w:t xml:space="preserve">e obtiene la raíz del error cuadrático medio </w:t>
      </w:r>
      <w:ins w:id="737" w:author="Victor" w:date="2022-06-16T20:48:00Z">
        <w:r w:rsidR="00875196">
          <w:t xml:space="preserve">(RMSE) </w:t>
        </w:r>
      </w:ins>
      <w:r w:rsidR="009E0992">
        <w:t xml:space="preserve">y el error medio absoluto </w:t>
      </w:r>
      <w:ins w:id="738" w:author="Victor" w:date="2022-06-16T20:48:00Z">
        <w:r w:rsidR="00875196">
          <w:t xml:space="preserve">(MAE) </w:t>
        </w:r>
      </w:ins>
      <w:r w:rsidR="009E0992">
        <w:t>para así poder comparar los modelos</w:t>
      </w:r>
      <w:r w:rsidR="00BA08E6">
        <w:t xml:space="preserve"> con los resultados de la muestra de </w:t>
      </w:r>
      <w:del w:id="739" w:author="Victor" w:date="2022-06-16T20:48:00Z">
        <w:r w:rsidR="00BA08E6" w:rsidDel="00875196">
          <w:delText xml:space="preserve">test </w:delText>
        </w:r>
      </w:del>
      <w:ins w:id="740" w:author="Victor" w:date="2022-06-16T20:48:00Z">
        <w:r w:rsidR="00875196">
          <w:t xml:space="preserve">prueba </w:t>
        </w:r>
      </w:ins>
      <w:r w:rsidR="00BA08E6">
        <w:t>y determinar si ha habido sobreajuste.</w:t>
      </w:r>
    </w:p>
    <w:p w14:paraId="64FB4657" w14:textId="004395D6" w:rsidR="008A42CA" w:rsidRPr="008A42CA" w:rsidRDefault="008A42CA" w:rsidP="009E0992">
      <w:pPr>
        <w:pStyle w:val="JENUINormal"/>
        <w:ind w:firstLine="0"/>
        <w:rPr>
          <w:i/>
          <w:iCs/>
        </w:rPr>
      </w:pPr>
    </w:p>
    <w:p w14:paraId="7844A13E" w14:textId="266E8248" w:rsidR="00D92F1F" w:rsidRPr="0007301C" w:rsidRDefault="00D92F1F" w:rsidP="0007301C">
      <w:pPr>
        <w:pStyle w:val="Descripcin"/>
        <w:keepNext/>
        <w:jc w:val="both"/>
        <w:rPr>
          <w:sz w:val="20"/>
        </w:rPr>
      </w:pPr>
      <w:r w:rsidRPr="0007301C">
        <w:rPr>
          <w:b/>
          <w:i w:val="0"/>
          <w:color w:val="auto"/>
          <w:sz w:val="20"/>
          <w:szCs w:val="20"/>
        </w:rPr>
        <w:t xml:space="preserve">Tabla </w:t>
      </w:r>
      <w:r w:rsidRPr="0007301C">
        <w:rPr>
          <w:b/>
          <w:i w:val="0"/>
          <w:color w:val="auto"/>
          <w:sz w:val="20"/>
          <w:szCs w:val="20"/>
        </w:rPr>
        <w:fldChar w:fldCharType="begin"/>
      </w:r>
      <w:r w:rsidRPr="0007301C">
        <w:rPr>
          <w:b/>
          <w:i w:val="0"/>
          <w:color w:val="auto"/>
          <w:sz w:val="20"/>
          <w:szCs w:val="20"/>
        </w:rPr>
        <w:instrText xml:space="preserve"> SEQ Tabla \* ARABIC </w:instrText>
      </w:r>
      <w:r w:rsidRPr="0007301C">
        <w:rPr>
          <w:b/>
          <w:i w:val="0"/>
          <w:color w:val="auto"/>
          <w:sz w:val="20"/>
          <w:szCs w:val="20"/>
        </w:rPr>
        <w:fldChar w:fldCharType="separate"/>
      </w:r>
      <w:r w:rsidRPr="0007301C">
        <w:rPr>
          <w:b/>
          <w:i w:val="0"/>
          <w:noProof/>
          <w:color w:val="auto"/>
          <w:sz w:val="20"/>
          <w:szCs w:val="20"/>
        </w:rPr>
        <w:t>1</w:t>
      </w:r>
      <w:r w:rsidRPr="0007301C">
        <w:rPr>
          <w:b/>
          <w:i w:val="0"/>
          <w:color w:val="auto"/>
          <w:sz w:val="20"/>
          <w:szCs w:val="20"/>
        </w:rPr>
        <w:fldChar w:fldCharType="end"/>
      </w:r>
      <w:r>
        <w:rPr>
          <w:b/>
          <w:i w:val="0"/>
          <w:color w:val="auto"/>
          <w:sz w:val="20"/>
          <w:szCs w:val="20"/>
        </w:rPr>
        <w:t xml:space="preserve">. </w:t>
      </w:r>
      <w:del w:id="741" w:author="Victor" w:date="2022-06-16T20:48:00Z">
        <w:r w:rsidDel="00875196">
          <w:rPr>
            <w:i w:val="0"/>
            <w:color w:val="auto"/>
            <w:sz w:val="20"/>
            <w:szCs w:val="20"/>
          </w:rPr>
          <w:delText>Resultados para la</w:delText>
        </w:r>
      </w:del>
      <w:ins w:id="742" w:author="Victor" w:date="2022-06-16T20:48:00Z">
        <w:r w:rsidR="00875196">
          <w:rPr>
            <w:i w:val="0"/>
            <w:color w:val="auto"/>
            <w:sz w:val="20"/>
            <w:szCs w:val="20"/>
          </w:rPr>
          <w:t>D</w:t>
        </w:r>
      </w:ins>
      <w:ins w:id="743" w:author="Victor" w:date="2022-06-16T20:49:00Z">
        <w:r w:rsidR="00875196">
          <w:rPr>
            <w:i w:val="0"/>
            <w:color w:val="auto"/>
            <w:sz w:val="20"/>
            <w:szCs w:val="20"/>
          </w:rPr>
          <w:t>esempeño de los modelos</w:t>
        </w:r>
      </w:ins>
      <w:ins w:id="744" w:author="Victor" w:date="2022-06-16T20:51:00Z">
        <w:r w:rsidR="00E21471">
          <w:rPr>
            <w:i w:val="0"/>
            <w:color w:val="auto"/>
            <w:sz w:val="20"/>
            <w:szCs w:val="20"/>
          </w:rPr>
          <w:t>:</w:t>
        </w:r>
      </w:ins>
      <w:del w:id="745" w:author="Victor" w:date="2022-06-16T20:51:00Z">
        <w:r w:rsidDel="00E21471">
          <w:rPr>
            <w:i w:val="0"/>
            <w:color w:val="auto"/>
            <w:sz w:val="20"/>
            <w:szCs w:val="20"/>
          </w:rPr>
          <w:delText xml:space="preserve"> </w:delText>
        </w:r>
      </w:del>
      <w:ins w:id="746" w:author="Victor" w:date="2022-06-16T20:51:00Z">
        <w:r w:rsidR="00E21471">
          <w:rPr>
            <w:i w:val="0"/>
            <w:color w:val="auto"/>
            <w:sz w:val="20"/>
            <w:szCs w:val="20"/>
          </w:rPr>
          <w:t xml:space="preserve"> </w:t>
        </w:r>
      </w:ins>
      <w:r>
        <w:rPr>
          <w:i w:val="0"/>
          <w:color w:val="auto"/>
          <w:sz w:val="20"/>
          <w:szCs w:val="20"/>
        </w:rPr>
        <w:t>muestra de prueba</w:t>
      </w:r>
    </w:p>
    <w:tbl>
      <w:tblPr>
        <w:tblW w:w="4145" w:type="dxa"/>
        <w:tblInd w:w="108" w:type="dxa"/>
        <w:tblLook w:val="04A0" w:firstRow="1" w:lastRow="0" w:firstColumn="1" w:lastColumn="0" w:noHBand="0" w:noVBand="1"/>
        <w:tblPrChange w:id="747" w:author="Daniel Ramos Hoogwout" w:date="2022-06-05T18:30:00Z">
          <w:tblPr>
            <w:tblW w:w="0" w:type="auto"/>
            <w:tblInd w:w="108" w:type="dxa"/>
            <w:tblLook w:val="04A0" w:firstRow="1" w:lastRow="0" w:firstColumn="1" w:lastColumn="0" w:noHBand="0" w:noVBand="1"/>
          </w:tblPr>
        </w:tblPrChange>
      </w:tblPr>
      <w:tblGrid>
        <w:gridCol w:w="885"/>
        <w:gridCol w:w="902"/>
        <w:gridCol w:w="762"/>
        <w:gridCol w:w="762"/>
        <w:gridCol w:w="834"/>
        <w:tblGridChange w:id="748">
          <w:tblGrid>
            <w:gridCol w:w="1026"/>
            <w:gridCol w:w="761"/>
            <w:gridCol w:w="762"/>
            <w:gridCol w:w="762"/>
            <w:gridCol w:w="762"/>
          </w:tblGrid>
        </w:tblGridChange>
      </w:tblGrid>
      <w:tr w:rsidR="006127A7" w:rsidRPr="006127A7" w14:paraId="5A566231" w14:textId="77777777" w:rsidTr="009F665F">
        <w:trPr>
          <w:trHeight w:val="127"/>
          <w:trPrChange w:id="749" w:author="Daniel Ramos Hoogwout" w:date="2022-06-05T18:30:00Z">
            <w:trPr>
              <w:trHeight w:val="127"/>
            </w:trPr>
          </w:trPrChange>
        </w:trPr>
        <w:tc>
          <w:tcPr>
            <w:tcW w:w="885" w:type="dxa"/>
            <w:tcBorders>
              <w:top w:val="single" w:sz="12" w:space="0" w:color="auto"/>
              <w:bottom w:val="single" w:sz="8" w:space="0" w:color="auto"/>
            </w:tcBorders>
            <w:shd w:val="clear" w:color="auto" w:fill="auto"/>
            <w:vAlign w:val="bottom"/>
            <w:tcPrChange w:id="750" w:author="Daniel Ramos Hoogwout" w:date="2022-06-05T18:30:00Z">
              <w:tcPr>
                <w:tcW w:w="1026" w:type="dxa"/>
                <w:tcBorders>
                  <w:top w:val="single" w:sz="12" w:space="0" w:color="auto"/>
                  <w:bottom w:val="single" w:sz="8" w:space="0" w:color="auto"/>
                </w:tcBorders>
                <w:shd w:val="clear" w:color="auto" w:fill="auto"/>
                <w:vAlign w:val="bottom"/>
              </w:tcPr>
            </w:tcPrChange>
          </w:tcPr>
          <w:p w14:paraId="7954B6D1" w14:textId="2C5E09A1" w:rsidR="003454C7" w:rsidRPr="00BD10F6" w:rsidRDefault="003454C7" w:rsidP="00BB57F7">
            <w:pPr>
              <w:pStyle w:val="JENUINormal"/>
              <w:ind w:firstLine="0"/>
              <w:jc w:val="left"/>
            </w:pPr>
            <w:r w:rsidRPr="00BD10F6">
              <w:t>Periodo</w:t>
            </w:r>
            <w:r w:rsidR="00BD10F6" w:rsidRPr="00BD10F6">
              <w:t xml:space="preserve"> </w:t>
            </w:r>
          </w:p>
        </w:tc>
        <w:tc>
          <w:tcPr>
            <w:tcW w:w="902" w:type="dxa"/>
            <w:tcBorders>
              <w:top w:val="single" w:sz="12" w:space="0" w:color="auto"/>
              <w:bottom w:val="single" w:sz="8" w:space="0" w:color="auto"/>
            </w:tcBorders>
            <w:shd w:val="clear" w:color="auto" w:fill="auto"/>
            <w:vAlign w:val="bottom"/>
            <w:tcPrChange w:id="751" w:author="Daniel Ramos Hoogwout" w:date="2022-06-05T18:30:00Z">
              <w:tcPr>
                <w:tcW w:w="761" w:type="dxa"/>
                <w:tcBorders>
                  <w:top w:val="single" w:sz="12" w:space="0" w:color="auto"/>
                  <w:bottom w:val="single" w:sz="8" w:space="0" w:color="auto"/>
                </w:tcBorders>
                <w:shd w:val="clear" w:color="auto" w:fill="auto"/>
                <w:vAlign w:val="bottom"/>
              </w:tcPr>
            </w:tcPrChange>
          </w:tcPr>
          <w:p w14:paraId="41F67A65" w14:textId="39DD4256" w:rsidR="003454C7" w:rsidRPr="0007301C" w:rsidRDefault="003454C7" w:rsidP="006127A7">
            <w:pPr>
              <w:pStyle w:val="JENUINormal"/>
              <w:ind w:firstLine="0"/>
              <w:jc w:val="center"/>
              <w:rPr>
                <w:iCs/>
              </w:rPr>
            </w:pPr>
            <w:r w:rsidRPr="0007301C">
              <w:rPr>
                <w:iCs/>
              </w:rPr>
              <w:t>30</w:t>
            </w:r>
          </w:p>
        </w:tc>
        <w:tc>
          <w:tcPr>
            <w:tcW w:w="762" w:type="dxa"/>
            <w:tcBorders>
              <w:top w:val="single" w:sz="12" w:space="0" w:color="auto"/>
              <w:bottom w:val="single" w:sz="8" w:space="0" w:color="auto"/>
            </w:tcBorders>
            <w:shd w:val="clear" w:color="auto" w:fill="auto"/>
            <w:vAlign w:val="bottom"/>
            <w:tcPrChange w:id="752" w:author="Daniel Ramos Hoogwout" w:date="2022-06-05T18:30:00Z">
              <w:tcPr>
                <w:tcW w:w="762" w:type="dxa"/>
                <w:tcBorders>
                  <w:top w:val="single" w:sz="12" w:space="0" w:color="auto"/>
                  <w:bottom w:val="single" w:sz="8" w:space="0" w:color="auto"/>
                </w:tcBorders>
                <w:shd w:val="clear" w:color="auto" w:fill="auto"/>
                <w:vAlign w:val="bottom"/>
              </w:tcPr>
            </w:tcPrChange>
          </w:tcPr>
          <w:p w14:paraId="27C241F2" w14:textId="5C0FC648" w:rsidR="003454C7" w:rsidRPr="0007301C" w:rsidRDefault="003454C7" w:rsidP="006127A7">
            <w:pPr>
              <w:pStyle w:val="JENUINormal"/>
              <w:ind w:firstLine="0"/>
              <w:jc w:val="center"/>
              <w:rPr>
                <w:iCs/>
              </w:rPr>
            </w:pPr>
            <w:r w:rsidRPr="0007301C">
              <w:rPr>
                <w:iCs/>
              </w:rPr>
              <w:t>60</w:t>
            </w:r>
          </w:p>
        </w:tc>
        <w:tc>
          <w:tcPr>
            <w:tcW w:w="762" w:type="dxa"/>
            <w:tcBorders>
              <w:top w:val="single" w:sz="12" w:space="0" w:color="auto"/>
              <w:bottom w:val="single" w:sz="8" w:space="0" w:color="auto"/>
            </w:tcBorders>
            <w:shd w:val="clear" w:color="auto" w:fill="auto"/>
            <w:vAlign w:val="bottom"/>
            <w:tcPrChange w:id="753" w:author="Daniel Ramos Hoogwout" w:date="2022-06-05T18:30:00Z">
              <w:tcPr>
                <w:tcW w:w="762" w:type="dxa"/>
                <w:tcBorders>
                  <w:top w:val="single" w:sz="12" w:space="0" w:color="auto"/>
                  <w:bottom w:val="single" w:sz="8" w:space="0" w:color="auto"/>
                </w:tcBorders>
                <w:shd w:val="clear" w:color="auto" w:fill="auto"/>
                <w:vAlign w:val="bottom"/>
              </w:tcPr>
            </w:tcPrChange>
          </w:tcPr>
          <w:p w14:paraId="62689ECE" w14:textId="784A511D" w:rsidR="003454C7" w:rsidRPr="0007301C" w:rsidRDefault="003454C7" w:rsidP="006127A7">
            <w:pPr>
              <w:pStyle w:val="JENUINormal"/>
              <w:ind w:firstLine="0"/>
              <w:jc w:val="center"/>
              <w:rPr>
                <w:iCs/>
              </w:rPr>
            </w:pPr>
            <w:r w:rsidRPr="0007301C">
              <w:rPr>
                <w:iCs/>
              </w:rPr>
              <w:t>90</w:t>
            </w:r>
          </w:p>
        </w:tc>
        <w:tc>
          <w:tcPr>
            <w:tcW w:w="834" w:type="dxa"/>
            <w:tcBorders>
              <w:top w:val="single" w:sz="12" w:space="0" w:color="auto"/>
              <w:bottom w:val="single" w:sz="8" w:space="0" w:color="auto"/>
            </w:tcBorders>
            <w:shd w:val="clear" w:color="auto" w:fill="auto"/>
            <w:vAlign w:val="bottom"/>
            <w:tcPrChange w:id="754" w:author="Daniel Ramos Hoogwout" w:date="2022-06-05T18:30:00Z">
              <w:tcPr>
                <w:tcW w:w="762" w:type="dxa"/>
                <w:tcBorders>
                  <w:top w:val="single" w:sz="12" w:space="0" w:color="auto"/>
                  <w:bottom w:val="single" w:sz="8" w:space="0" w:color="auto"/>
                </w:tcBorders>
                <w:shd w:val="clear" w:color="auto" w:fill="auto"/>
                <w:vAlign w:val="bottom"/>
              </w:tcPr>
            </w:tcPrChange>
          </w:tcPr>
          <w:p w14:paraId="62A12006" w14:textId="5982FE2F" w:rsidR="003454C7" w:rsidRPr="0007301C" w:rsidRDefault="003454C7" w:rsidP="006127A7">
            <w:pPr>
              <w:pStyle w:val="JENUINormal"/>
              <w:ind w:firstLine="0"/>
              <w:jc w:val="center"/>
              <w:rPr>
                <w:iCs/>
              </w:rPr>
            </w:pPr>
            <w:r w:rsidRPr="0007301C">
              <w:rPr>
                <w:iCs/>
              </w:rPr>
              <w:t>120</w:t>
            </w:r>
          </w:p>
        </w:tc>
      </w:tr>
      <w:tr w:rsidR="006127A7" w:rsidRPr="006127A7" w14:paraId="7C393D36" w14:textId="77777777" w:rsidTr="009F665F">
        <w:trPr>
          <w:trHeight w:val="227"/>
          <w:trPrChange w:id="755" w:author="Daniel Ramos Hoogwout" w:date="2022-06-05T18:30:00Z">
            <w:trPr>
              <w:trHeight w:val="227"/>
            </w:trPr>
          </w:trPrChange>
        </w:trPr>
        <w:tc>
          <w:tcPr>
            <w:tcW w:w="885" w:type="dxa"/>
            <w:tcBorders>
              <w:top w:val="single" w:sz="8" w:space="0" w:color="auto"/>
            </w:tcBorders>
            <w:shd w:val="clear" w:color="auto" w:fill="auto"/>
            <w:vAlign w:val="bottom"/>
            <w:tcPrChange w:id="756" w:author="Daniel Ramos Hoogwout" w:date="2022-06-05T18:30:00Z">
              <w:tcPr>
                <w:tcW w:w="1026" w:type="dxa"/>
                <w:tcBorders>
                  <w:top w:val="single" w:sz="8" w:space="0" w:color="auto"/>
                </w:tcBorders>
                <w:shd w:val="clear" w:color="auto" w:fill="auto"/>
                <w:vAlign w:val="bottom"/>
              </w:tcPr>
            </w:tcPrChange>
          </w:tcPr>
          <w:p w14:paraId="3F01CDBD" w14:textId="6507F87E" w:rsidR="003454C7" w:rsidRPr="00BD10F6" w:rsidRDefault="003454C7" w:rsidP="006127A7">
            <w:pPr>
              <w:pStyle w:val="JENUINormal"/>
              <w:ind w:firstLine="0"/>
              <w:jc w:val="left"/>
            </w:pPr>
            <w:r w:rsidRPr="00BD10F6">
              <w:t>RMSE</w:t>
            </w:r>
          </w:p>
        </w:tc>
        <w:tc>
          <w:tcPr>
            <w:tcW w:w="902" w:type="dxa"/>
            <w:tcBorders>
              <w:top w:val="single" w:sz="8" w:space="0" w:color="auto"/>
            </w:tcBorders>
            <w:shd w:val="clear" w:color="auto" w:fill="auto"/>
            <w:vAlign w:val="bottom"/>
            <w:tcPrChange w:id="757" w:author="Daniel Ramos Hoogwout" w:date="2022-06-05T18:30:00Z">
              <w:tcPr>
                <w:tcW w:w="761" w:type="dxa"/>
                <w:tcBorders>
                  <w:top w:val="single" w:sz="8" w:space="0" w:color="auto"/>
                </w:tcBorders>
                <w:shd w:val="clear" w:color="auto" w:fill="auto"/>
                <w:vAlign w:val="bottom"/>
              </w:tcPr>
            </w:tcPrChange>
          </w:tcPr>
          <w:p w14:paraId="433EA0A1" w14:textId="49D98A19" w:rsidR="003454C7" w:rsidRPr="00D92F1F" w:rsidRDefault="003454C7" w:rsidP="006127A7">
            <w:pPr>
              <w:pStyle w:val="JENUINormal"/>
              <w:ind w:firstLine="0"/>
              <w:jc w:val="center"/>
            </w:pPr>
            <w:r w:rsidRPr="00D92F1F">
              <w:t>497</w:t>
            </w:r>
          </w:p>
        </w:tc>
        <w:tc>
          <w:tcPr>
            <w:tcW w:w="762" w:type="dxa"/>
            <w:tcBorders>
              <w:top w:val="single" w:sz="8" w:space="0" w:color="auto"/>
            </w:tcBorders>
            <w:shd w:val="clear" w:color="auto" w:fill="auto"/>
            <w:vAlign w:val="bottom"/>
            <w:tcPrChange w:id="758" w:author="Daniel Ramos Hoogwout" w:date="2022-06-05T18:30:00Z">
              <w:tcPr>
                <w:tcW w:w="762" w:type="dxa"/>
                <w:tcBorders>
                  <w:top w:val="single" w:sz="8" w:space="0" w:color="auto"/>
                </w:tcBorders>
                <w:shd w:val="clear" w:color="auto" w:fill="auto"/>
                <w:vAlign w:val="bottom"/>
              </w:tcPr>
            </w:tcPrChange>
          </w:tcPr>
          <w:p w14:paraId="54A51994" w14:textId="6B171DE5" w:rsidR="003454C7" w:rsidRPr="00E21471" w:rsidRDefault="003454C7" w:rsidP="006127A7">
            <w:pPr>
              <w:pStyle w:val="JENUINormal"/>
              <w:ind w:firstLine="0"/>
              <w:jc w:val="center"/>
              <w:rPr>
                <w:b/>
                <w:rPrChange w:id="759" w:author="Victor" w:date="2022-06-16T20:50:00Z">
                  <w:rPr/>
                </w:rPrChange>
              </w:rPr>
            </w:pPr>
            <w:r w:rsidRPr="00E21471">
              <w:rPr>
                <w:b/>
                <w:rPrChange w:id="760" w:author="Victor" w:date="2022-06-16T20:50:00Z">
                  <w:rPr/>
                </w:rPrChange>
              </w:rPr>
              <w:t>163</w:t>
            </w:r>
          </w:p>
        </w:tc>
        <w:tc>
          <w:tcPr>
            <w:tcW w:w="762" w:type="dxa"/>
            <w:tcBorders>
              <w:top w:val="single" w:sz="8" w:space="0" w:color="auto"/>
            </w:tcBorders>
            <w:shd w:val="clear" w:color="auto" w:fill="auto"/>
            <w:vAlign w:val="bottom"/>
            <w:tcPrChange w:id="761" w:author="Daniel Ramos Hoogwout" w:date="2022-06-05T18:30:00Z">
              <w:tcPr>
                <w:tcW w:w="762" w:type="dxa"/>
                <w:tcBorders>
                  <w:top w:val="single" w:sz="8" w:space="0" w:color="auto"/>
                </w:tcBorders>
                <w:shd w:val="clear" w:color="auto" w:fill="auto"/>
                <w:vAlign w:val="bottom"/>
              </w:tcPr>
            </w:tcPrChange>
          </w:tcPr>
          <w:p w14:paraId="5CD31B7B" w14:textId="48627034" w:rsidR="003454C7" w:rsidRPr="00D92F1F" w:rsidRDefault="003454C7" w:rsidP="006127A7">
            <w:pPr>
              <w:pStyle w:val="JENUINormal"/>
              <w:ind w:firstLine="0"/>
              <w:jc w:val="center"/>
            </w:pPr>
            <w:r w:rsidRPr="00D92F1F">
              <w:t>552</w:t>
            </w:r>
          </w:p>
        </w:tc>
        <w:tc>
          <w:tcPr>
            <w:tcW w:w="834" w:type="dxa"/>
            <w:tcBorders>
              <w:top w:val="single" w:sz="8" w:space="0" w:color="auto"/>
            </w:tcBorders>
            <w:shd w:val="clear" w:color="auto" w:fill="auto"/>
            <w:vAlign w:val="bottom"/>
            <w:tcPrChange w:id="762" w:author="Daniel Ramos Hoogwout" w:date="2022-06-05T18:30:00Z">
              <w:tcPr>
                <w:tcW w:w="762" w:type="dxa"/>
                <w:tcBorders>
                  <w:top w:val="single" w:sz="8" w:space="0" w:color="auto"/>
                </w:tcBorders>
                <w:shd w:val="clear" w:color="auto" w:fill="auto"/>
                <w:vAlign w:val="bottom"/>
              </w:tcPr>
            </w:tcPrChange>
          </w:tcPr>
          <w:p w14:paraId="29D219EC" w14:textId="5D13F2F7" w:rsidR="003454C7" w:rsidRPr="00D92F1F" w:rsidRDefault="003454C7" w:rsidP="006127A7">
            <w:pPr>
              <w:pStyle w:val="JENUINormal"/>
              <w:ind w:firstLine="0"/>
              <w:jc w:val="center"/>
            </w:pPr>
            <w:r w:rsidRPr="00D92F1F">
              <w:t>201</w:t>
            </w:r>
          </w:p>
        </w:tc>
      </w:tr>
      <w:tr w:rsidR="006127A7" w:rsidRPr="006127A7" w14:paraId="3F04EA4F" w14:textId="77777777" w:rsidTr="009F665F">
        <w:trPr>
          <w:trHeight w:val="227"/>
          <w:trPrChange w:id="763" w:author="Daniel Ramos Hoogwout" w:date="2022-06-05T18:30:00Z">
            <w:trPr>
              <w:trHeight w:val="227"/>
            </w:trPr>
          </w:trPrChange>
        </w:trPr>
        <w:tc>
          <w:tcPr>
            <w:tcW w:w="885" w:type="dxa"/>
            <w:tcBorders>
              <w:bottom w:val="single" w:sz="12" w:space="0" w:color="auto"/>
            </w:tcBorders>
            <w:shd w:val="clear" w:color="auto" w:fill="auto"/>
            <w:vAlign w:val="bottom"/>
            <w:tcPrChange w:id="764" w:author="Daniel Ramos Hoogwout" w:date="2022-06-05T18:30:00Z">
              <w:tcPr>
                <w:tcW w:w="1026" w:type="dxa"/>
                <w:tcBorders>
                  <w:bottom w:val="single" w:sz="12" w:space="0" w:color="auto"/>
                </w:tcBorders>
                <w:shd w:val="clear" w:color="auto" w:fill="auto"/>
                <w:vAlign w:val="bottom"/>
              </w:tcPr>
            </w:tcPrChange>
          </w:tcPr>
          <w:p w14:paraId="3AEE2F96" w14:textId="44E92ECE" w:rsidR="003454C7" w:rsidRPr="00BD10F6" w:rsidRDefault="003454C7" w:rsidP="006127A7">
            <w:pPr>
              <w:pStyle w:val="JENUINormal"/>
              <w:ind w:firstLine="0"/>
              <w:jc w:val="left"/>
            </w:pPr>
            <w:r w:rsidRPr="00BD10F6">
              <w:t>MAE</w:t>
            </w:r>
          </w:p>
        </w:tc>
        <w:tc>
          <w:tcPr>
            <w:tcW w:w="902" w:type="dxa"/>
            <w:tcBorders>
              <w:bottom w:val="single" w:sz="12" w:space="0" w:color="auto"/>
            </w:tcBorders>
            <w:shd w:val="clear" w:color="auto" w:fill="auto"/>
            <w:vAlign w:val="bottom"/>
            <w:tcPrChange w:id="765" w:author="Daniel Ramos Hoogwout" w:date="2022-06-05T18:30:00Z">
              <w:tcPr>
                <w:tcW w:w="761" w:type="dxa"/>
                <w:tcBorders>
                  <w:bottom w:val="single" w:sz="12" w:space="0" w:color="auto"/>
                </w:tcBorders>
                <w:shd w:val="clear" w:color="auto" w:fill="auto"/>
                <w:vAlign w:val="bottom"/>
              </w:tcPr>
            </w:tcPrChange>
          </w:tcPr>
          <w:p w14:paraId="5EA467C7" w14:textId="72125171" w:rsidR="003454C7" w:rsidRPr="00D92F1F" w:rsidRDefault="003454C7" w:rsidP="006127A7">
            <w:pPr>
              <w:pStyle w:val="JENUINormal"/>
              <w:ind w:firstLine="0"/>
              <w:jc w:val="center"/>
            </w:pPr>
            <w:r w:rsidRPr="00D92F1F">
              <w:t>469</w:t>
            </w:r>
          </w:p>
        </w:tc>
        <w:tc>
          <w:tcPr>
            <w:tcW w:w="762" w:type="dxa"/>
            <w:tcBorders>
              <w:bottom w:val="single" w:sz="12" w:space="0" w:color="auto"/>
            </w:tcBorders>
            <w:shd w:val="clear" w:color="auto" w:fill="auto"/>
            <w:vAlign w:val="bottom"/>
            <w:tcPrChange w:id="766" w:author="Daniel Ramos Hoogwout" w:date="2022-06-05T18:30:00Z">
              <w:tcPr>
                <w:tcW w:w="762" w:type="dxa"/>
                <w:tcBorders>
                  <w:bottom w:val="single" w:sz="12" w:space="0" w:color="auto"/>
                </w:tcBorders>
                <w:shd w:val="clear" w:color="auto" w:fill="auto"/>
                <w:vAlign w:val="bottom"/>
              </w:tcPr>
            </w:tcPrChange>
          </w:tcPr>
          <w:p w14:paraId="642E38C6" w14:textId="5DE979C7" w:rsidR="003454C7" w:rsidRPr="00E21471" w:rsidRDefault="003454C7" w:rsidP="006127A7">
            <w:pPr>
              <w:pStyle w:val="JENUINormal"/>
              <w:ind w:firstLine="0"/>
              <w:jc w:val="center"/>
              <w:rPr>
                <w:b/>
                <w:rPrChange w:id="767" w:author="Victor" w:date="2022-06-16T20:50:00Z">
                  <w:rPr/>
                </w:rPrChange>
              </w:rPr>
            </w:pPr>
            <w:r w:rsidRPr="00E21471">
              <w:rPr>
                <w:b/>
                <w:rPrChange w:id="768" w:author="Victor" w:date="2022-06-16T20:50:00Z">
                  <w:rPr/>
                </w:rPrChange>
              </w:rPr>
              <w:t>132</w:t>
            </w:r>
          </w:p>
        </w:tc>
        <w:tc>
          <w:tcPr>
            <w:tcW w:w="762" w:type="dxa"/>
            <w:tcBorders>
              <w:bottom w:val="single" w:sz="12" w:space="0" w:color="auto"/>
            </w:tcBorders>
            <w:shd w:val="clear" w:color="auto" w:fill="auto"/>
            <w:vAlign w:val="bottom"/>
            <w:tcPrChange w:id="769" w:author="Daniel Ramos Hoogwout" w:date="2022-06-05T18:30:00Z">
              <w:tcPr>
                <w:tcW w:w="762" w:type="dxa"/>
                <w:tcBorders>
                  <w:bottom w:val="single" w:sz="12" w:space="0" w:color="auto"/>
                </w:tcBorders>
                <w:shd w:val="clear" w:color="auto" w:fill="auto"/>
                <w:vAlign w:val="bottom"/>
              </w:tcPr>
            </w:tcPrChange>
          </w:tcPr>
          <w:p w14:paraId="5C44EAF4" w14:textId="2807775B" w:rsidR="003454C7" w:rsidRPr="00D92F1F" w:rsidRDefault="003454C7" w:rsidP="006127A7">
            <w:pPr>
              <w:pStyle w:val="JENUINormal"/>
              <w:ind w:firstLine="0"/>
              <w:jc w:val="center"/>
            </w:pPr>
            <w:r w:rsidRPr="00D92F1F">
              <w:t>506</w:t>
            </w:r>
          </w:p>
        </w:tc>
        <w:tc>
          <w:tcPr>
            <w:tcW w:w="834" w:type="dxa"/>
            <w:tcBorders>
              <w:bottom w:val="single" w:sz="12" w:space="0" w:color="auto"/>
            </w:tcBorders>
            <w:shd w:val="clear" w:color="auto" w:fill="auto"/>
            <w:vAlign w:val="bottom"/>
            <w:tcPrChange w:id="770" w:author="Daniel Ramos Hoogwout" w:date="2022-06-05T18:30:00Z">
              <w:tcPr>
                <w:tcW w:w="762" w:type="dxa"/>
                <w:tcBorders>
                  <w:bottom w:val="single" w:sz="12" w:space="0" w:color="auto"/>
                </w:tcBorders>
                <w:shd w:val="clear" w:color="auto" w:fill="auto"/>
                <w:vAlign w:val="bottom"/>
              </w:tcPr>
            </w:tcPrChange>
          </w:tcPr>
          <w:p w14:paraId="5AF6897A" w14:textId="60DC594E" w:rsidR="003454C7" w:rsidRPr="00D92F1F" w:rsidRDefault="003454C7" w:rsidP="006127A7">
            <w:pPr>
              <w:pStyle w:val="JENUINormal"/>
              <w:ind w:firstLine="0"/>
              <w:jc w:val="center"/>
            </w:pPr>
            <w:r w:rsidRPr="00D92F1F">
              <w:t>159</w:t>
            </w:r>
          </w:p>
        </w:tc>
      </w:tr>
    </w:tbl>
    <w:p w14:paraId="75F05C1F" w14:textId="2FF2A591" w:rsidR="00F27904" w:rsidRDefault="00F27904" w:rsidP="009E0992">
      <w:pPr>
        <w:pStyle w:val="JENUINormal"/>
        <w:ind w:firstLine="0"/>
        <w:rPr>
          <w:ins w:id="771" w:author="Daniel Ramos Hoogwout" w:date="2022-07-04T21:21:00Z"/>
        </w:rPr>
      </w:pPr>
    </w:p>
    <w:p w14:paraId="0AC6691F" w14:textId="577ECC6C" w:rsidR="00DA2709" w:rsidRPr="00DA2709" w:rsidRDefault="00702133" w:rsidP="009E0992">
      <w:pPr>
        <w:pStyle w:val="JENUINormal"/>
        <w:ind w:firstLine="0"/>
        <w:rPr>
          <w:ins w:id="772" w:author="Daniel Ramos Hoogwout" w:date="2022-07-04T21:21:00Z"/>
        </w:rPr>
      </w:pPr>
      <w:ins w:id="773" w:author="Daniel Ramos Hoogwout" w:date="2022-07-04T21:27:00Z">
        <w:r>
          <w:t xml:space="preserve">   </w:t>
        </w:r>
      </w:ins>
      <w:ins w:id="774" w:author="Daniel Ramos Hoogwout" w:date="2022-07-04T21:21:00Z">
        <w:r w:rsidR="00DA2709">
          <w:t xml:space="preserve">En la Tabla 1 el modelo con la mejor puntuación es el modelo con el periodo de </w:t>
        </w:r>
        <w:r w:rsidR="00DA2709" w:rsidRPr="00DA2709">
          <w:rPr>
            <w:i/>
            <w:iCs/>
            <w:rPrChange w:id="775" w:author="Daniel Ramos Hoogwout" w:date="2022-07-04T21:21:00Z">
              <w:rPr/>
            </w:rPrChange>
          </w:rPr>
          <w:t xml:space="preserve">Rolling </w:t>
        </w:r>
        <w:proofErr w:type="spellStart"/>
        <w:r w:rsidR="00DA2709" w:rsidRPr="00DA2709">
          <w:rPr>
            <w:i/>
            <w:iCs/>
            <w:rPrChange w:id="776" w:author="Daniel Ramos Hoogwout" w:date="2022-07-04T21:21:00Z">
              <w:rPr/>
            </w:rPrChange>
          </w:rPr>
          <w:t>Window</w:t>
        </w:r>
        <w:proofErr w:type="spellEnd"/>
        <w:r w:rsidR="00DA2709">
          <w:t xml:space="preserve"> de 60</w:t>
        </w:r>
      </w:ins>
      <w:ins w:id="777" w:author="Daniel Ramos Hoogwout" w:date="2022-07-04T21:27:00Z">
        <w:r>
          <w:t xml:space="preserve"> </w:t>
        </w:r>
      </w:ins>
      <w:ins w:id="778" w:author="Daniel Ramos Hoogwout" w:date="2022-07-04T21:21:00Z">
        <w:r w:rsidR="00DA2709">
          <w:t>días</w:t>
        </w:r>
      </w:ins>
      <w:ins w:id="779" w:author="Daniel Ramos Hoogwout" w:date="2022-07-04T21:22:00Z">
        <w:r w:rsidR="00DA2709">
          <w:t xml:space="preserve"> ya que obtiene la menor puntuación. Sin </w:t>
        </w:r>
      </w:ins>
      <w:ins w:id="780" w:author="Daniel Ramos Hoogwout" w:date="2022-07-04T21:28:00Z">
        <w:r w:rsidR="00716152">
          <w:t>embargo,</w:t>
        </w:r>
      </w:ins>
      <w:ins w:id="781" w:author="Daniel Ramos Hoogwout" w:date="2022-07-04T21:22:00Z">
        <w:r w:rsidR="00DA2709">
          <w:t xml:space="preserve"> es la fase de test y al utilizar una </w:t>
        </w:r>
        <w:r w:rsidR="00DA2709" w:rsidRPr="00DA2709">
          <w:rPr>
            <w:i/>
            <w:iCs/>
            <w:rPrChange w:id="782" w:author="Daniel Ramos Hoogwout" w:date="2022-07-04T21:23:00Z">
              <w:rPr/>
            </w:rPrChange>
          </w:rPr>
          <w:t xml:space="preserve">Rolling </w:t>
        </w:r>
        <w:proofErr w:type="spellStart"/>
        <w:r w:rsidR="00DA2709" w:rsidRPr="00DA2709">
          <w:rPr>
            <w:i/>
            <w:iCs/>
            <w:rPrChange w:id="783" w:author="Daniel Ramos Hoogwout" w:date="2022-07-04T21:23:00Z">
              <w:rPr/>
            </w:rPrChange>
          </w:rPr>
          <w:t>Window</w:t>
        </w:r>
      </w:ins>
      <w:proofErr w:type="spellEnd"/>
      <w:ins w:id="784" w:author="Daniel Ramos Hoogwout" w:date="2022-07-04T21:23:00Z">
        <w:r w:rsidR="00DA2709">
          <w:t xml:space="preserve"> las neuronas pueden </w:t>
        </w:r>
        <w:proofErr w:type="spellStart"/>
        <w:r w:rsidR="00DA2709">
          <w:t>sobreajustarse</w:t>
        </w:r>
        <w:proofErr w:type="spellEnd"/>
        <w:r w:rsidR="00DA2709">
          <w:t xml:space="preserve"> con facilidad a medida que va aumentando el número de </w:t>
        </w:r>
        <w:proofErr w:type="spellStart"/>
        <w:r w:rsidR="00DA2709">
          <w:t>epochs</w:t>
        </w:r>
        <w:proofErr w:type="spellEnd"/>
        <w:r w:rsidR="00DA2709">
          <w:t>, e</w:t>
        </w:r>
      </w:ins>
      <w:ins w:id="785" w:author="Daniel Ramos Hoogwout" w:date="2022-07-04T21:24:00Z">
        <w:r w:rsidR="00DA2709">
          <w:t xml:space="preserve">sto es debido a que al utilizar </w:t>
        </w:r>
      </w:ins>
      <w:ins w:id="786" w:author="Daniel Ramos Hoogwout" w:date="2022-07-04T21:28:00Z">
        <w:r w:rsidR="00716152">
          <w:t xml:space="preserve">una </w:t>
        </w:r>
        <w:r w:rsidR="00716152" w:rsidRPr="00716152">
          <w:rPr>
            <w:i/>
            <w:iCs/>
            <w:rPrChange w:id="787" w:author="Daniel Ramos Hoogwout" w:date="2022-07-04T21:29:00Z">
              <w:rPr/>
            </w:rPrChange>
          </w:rPr>
          <w:t xml:space="preserve">Rolling </w:t>
        </w:r>
        <w:proofErr w:type="spellStart"/>
        <w:r w:rsidR="00716152" w:rsidRPr="00716152">
          <w:rPr>
            <w:i/>
            <w:iCs/>
            <w:rPrChange w:id="788" w:author="Daniel Ramos Hoogwout" w:date="2022-07-04T21:29:00Z">
              <w:rPr/>
            </w:rPrChange>
          </w:rPr>
          <w:t>Window</w:t>
        </w:r>
      </w:ins>
      <w:proofErr w:type="spellEnd"/>
      <w:ins w:id="789" w:author="Daniel Ramos Hoogwout" w:date="2022-07-04T21:24:00Z">
        <w:r w:rsidR="00DA2709" w:rsidRPr="00716152">
          <w:rPr>
            <w:i/>
            <w:iCs/>
            <w:rPrChange w:id="790" w:author="Daniel Ramos Hoogwout" w:date="2022-07-04T21:29:00Z">
              <w:rPr/>
            </w:rPrChange>
          </w:rPr>
          <w:t xml:space="preserve"> </w:t>
        </w:r>
      </w:ins>
      <w:ins w:id="791" w:author="Daniel Ramos Hoogwout" w:date="2022-07-04T21:26:00Z">
        <w:r>
          <w:t>el entrenamiento puede ver parte de la predicción final.</w:t>
        </w:r>
      </w:ins>
    </w:p>
    <w:p w14:paraId="136E1B81" w14:textId="77777777" w:rsidR="00DA2709" w:rsidRDefault="00DA2709" w:rsidP="009E0992">
      <w:pPr>
        <w:pStyle w:val="JENUINormal"/>
        <w:ind w:firstLine="0"/>
      </w:pPr>
    </w:p>
    <w:p w14:paraId="4CA0A732" w14:textId="18A9CFB3" w:rsidR="00DB4704" w:rsidRDefault="00DB4704" w:rsidP="00DB4704">
      <w:pPr>
        <w:pStyle w:val="JENUINormal"/>
        <w:ind w:firstLine="0"/>
      </w:pPr>
      <w:r w:rsidRPr="0084709D">
        <w:rPr>
          <w:b/>
          <w:iCs/>
        </w:rPr>
        <w:t>Tabla 2</w:t>
      </w:r>
      <w:r>
        <w:rPr>
          <w:b/>
          <w:iCs/>
        </w:rPr>
        <w:t>.</w:t>
      </w:r>
      <w:r w:rsidRPr="0084709D">
        <w:rPr>
          <w:b/>
          <w:iCs/>
        </w:rPr>
        <w:t xml:space="preserve"> </w:t>
      </w:r>
      <w:del w:id="792" w:author="Victor" w:date="2022-06-16T20:51:00Z">
        <w:r w:rsidRPr="00F27904" w:rsidDel="00E21471">
          <w:delText>R</w:delText>
        </w:r>
      </w:del>
      <w:ins w:id="793" w:author="Victor" w:date="2022-06-16T20:51:00Z">
        <w:r w:rsidR="00E21471">
          <w:t>Comparativa de los modelos:</w:t>
        </w:r>
      </w:ins>
      <w:del w:id="794" w:author="Victor" w:date="2022-06-16T20:51:00Z">
        <w:r w:rsidRPr="00F27904" w:rsidDel="00E21471">
          <w:delText>esultados en la</w:delText>
        </w:r>
      </w:del>
      <w:r w:rsidRPr="00F27904">
        <w:t xml:space="preserve"> muestra de </w:t>
      </w:r>
      <w:commentRangeStart w:id="795"/>
      <w:commentRangeStart w:id="796"/>
      <w:r>
        <w:t>validación</w:t>
      </w:r>
      <w:commentRangeEnd w:id="795"/>
      <w:r>
        <w:rPr>
          <w:rStyle w:val="Refdecomentario"/>
        </w:rPr>
        <w:commentReference w:id="795"/>
      </w:r>
      <w:commentRangeEnd w:id="796"/>
      <w:r>
        <w:rPr>
          <w:rStyle w:val="Refdecomentario"/>
        </w:rPr>
        <w:commentReference w:id="796"/>
      </w:r>
    </w:p>
    <w:p w14:paraId="73A1C86A" w14:textId="77777777" w:rsidR="00F27904" w:rsidRPr="008A42CA" w:rsidRDefault="00F27904" w:rsidP="00DB4704">
      <w:pPr>
        <w:pStyle w:val="JENUINormal"/>
        <w:ind w:firstLine="0"/>
      </w:pPr>
    </w:p>
    <w:tbl>
      <w:tblPr>
        <w:tblW w:w="4145" w:type="dxa"/>
        <w:tblInd w:w="108" w:type="dxa"/>
        <w:tblLayout w:type="fixed"/>
        <w:tblLook w:val="04A0" w:firstRow="1" w:lastRow="0" w:firstColumn="1" w:lastColumn="0" w:noHBand="0" w:noVBand="1"/>
      </w:tblPr>
      <w:tblGrid>
        <w:gridCol w:w="885"/>
        <w:gridCol w:w="850"/>
        <w:gridCol w:w="851"/>
        <w:gridCol w:w="708"/>
        <w:gridCol w:w="851"/>
      </w:tblGrid>
      <w:tr w:rsidR="00BB57F7" w:rsidRPr="006127A7" w14:paraId="39D8C599" w14:textId="77777777" w:rsidTr="0084709D">
        <w:trPr>
          <w:trHeight w:val="127"/>
        </w:trPr>
        <w:tc>
          <w:tcPr>
            <w:tcW w:w="885" w:type="dxa"/>
            <w:tcBorders>
              <w:top w:val="single" w:sz="12" w:space="0" w:color="auto"/>
              <w:bottom w:val="single" w:sz="4" w:space="0" w:color="auto"/>
            </w:tcBorders>
            <w:shd w:val="clear" w:color="auto" w:fill="auto"/>
            <w:vAlign w:val="bottom"/>
          </w:tcPr>
          <w:p w14:paraId="20926D31" w14:textId="08517E4D" w:rsidR="00F27904" w:rsidRPr="00BD10F6" w:rsidRDefault="00F27904" w:rsidP="00BB57F7">
            <w:pPr>
              <w:pStyle w:val="JENUINormal"/>
              <w:ind w:firstLine="0"/>
              <w:jc w:val="left"/>
            </w:pPr>
            <w:r w:rsidRPr="00BD10F6">
              <w:t>Periodo</w:t>
            </w:r>
            <w:r w:rsidR="00D92F1F">
              <w:t xml:space="preserve"> </w:t>
            </w:r>
          </w:p>
        </w:tc>
        <w:tc>
          <w:tcPr>
            <w:tcW w:w="850" w:type="dxa"/>
            <w:tcBorders>
              <w:top w:val="single" w:sz="12" w:space="0" w:color="auto"/>
              <w:bottom w:val="single" w:sz="4" w:space="0" w:color="auto"/>
            </w:tcBorders>
            <w:shd w:val="clear" w:color="auto" w:fill="auto"/>
            <w:vAlign w:val="bottom"/>
          </w:tcPr>
          <w:p w14:paraId="2C73ACD2" w14:textId="77777777" w:rsidR="00F27904" w:rsidRPr="0007301C" w:rsidRDefault="00F27904" w:rsidP="006127A7">
            <w:pPr>
              <w:pStyle w:val="JENUINormal"/>
              <w:ind w:firstLine="0"/>
              <w:jc w:val="center"/>
            </w:pPr>
            <w:r w:rsidRPr="0007301C">
              <w:t>30</w:t>
            </w:r>
          </w:p>
        </w:tc>
        <w:tc>
          <w:tcPr>
            <w:tcW w:w="851" w:type="dxa"/>
            <w:tcBorders>
              <w:top w:val="single" w:sz="12" w:space="0" w:color="auto"/>
              <w:bottom w:val="single" w:sz="4" w:space="0" w:color="auto"/>
            </w:tcBorders>
            <w:shd w:val="clear" w:color="auto" w:fill="auto"/>
            <w:vAlign w:val="bottom"/>
          </w:tcPr>
          <w:p w14:paraId="6CB9BAB8" w14:textId="77777777" w:rsidR="00F27904" w:rsidRPr="0007301C" w:rsidRDefault="00F27904" w:rsidP="006127A7">
            <w:pPr>
              <w:pStyle w:val="JENUINormal"/>
              <w:ind w:firstLine="0"/>
              <w:jc w:val="center"/>
            </w:pPr>
            <w:r w:rsidRPr="0007301C">
              <w:t>60</w:t>
            </w:r>
          </w:p>
        </w:tc>
        <w:tc>
          <w:tcPr>
            <w:tcW w:w="708" w:type="dxa"/>
            <w:tcBorders>
              <w:top w:val="single" w:sz="12" w:space="0" w:color="auto"/>
              <w:bottom w:val="single" w:sz="4" w:space="0" w:color="auto"/>
            </w:tcBorders>
            <w:shd w:val="clear" w:color="auto" w:fill="auto"/>
            <w:vAlign w:val="bottom"/>
          </w:tcPr>
          <w:p w14:paraId="2C3D1B28" w14:textId="77777777" w:rsidR="00F27904" w:rsidRPr="0007301C" w:rsidRDefault="00F27904" w:rsidP="006127A7">
            <w:pPr>
              <w:pStyle w:val="JENUINormal"/>
              <w:ind w:firstLine="0"/>
              <w:jc w:val="center"/>
            </w:pPr>
            <w:r w:rsidRPr="0007301C">
              <w:t>90</w:t>
            </w:r>
          </w:p>
        </w:tc>
        <w:tc>
          <w:tcPr>
            <w:tcW w:w="851" w:type="dxa"/>
            <w:tcBorders>
              <w:top w:val="single" w:sz="12" w:space="0" w:color="auto"/>
              <w:bottom w:val="single" w:sz="4" w:space="0" w:color="auto"/>
            </w:tcBorders>
            <w:shd w:val="clear" w:color="auto" w:fill="auto"/>
            <w:vAlign w:val="bottom"/>
          </w:tcPr>
          <w:p w14:paraId="3F47A02D" w14:textId="77777777" w:rsidR="00F27904" w:rsidRPr="0007301C" w:rsidRDefault="00F27904" w:rsidP="006127A7">
            <w:pPr>
              <w:pStyle w:val="JENUINormal"/>
              <w:ind w:firstLine="0"/>
              <w:jc w:val="center"/>
            </w:pPr>
            <w:r w:rsidRPr="0007301C">
              <w:t>120</w:t>
            </w:r>
          </w:p>
        </w:tc>
      </w:tr>
      <w:tr w:rsidR="00BB57F7" w:rsidRPr="006127A7" w14:paraId="68166094" w14:textId="77777777" w:rsidTr="0084709D">
        <w:trPr>
          <w:trHeight w:val="266"/>
        </w:trPr>
        <w:tc>
          <w:tcPr>
            <w:tcW w:w="885" w:type="dxa"/>
            <w:tcBorders>
              <w:top w:val="single" w:sz="4" w:space="0" w:color="auto"/>
            </w:tcBorders>
            <w:shd w:val="clear" w:color="auto" w:fill="auto"/>
            <w:vAlign w:val="bottom"/>
          </w:tcPr>
          <w:p w14:paraId="4C2163F6" w14:textId="77777777" w:rsidR="00F27904" w:rsidRPr="00BD10F6" w:rsidRDefault="00F27904" w:rsidP="006127A7">
            <w:pPr>
              <w:pStyle w:val="JENUINormal"/>
              <w:ind w:firstLine="0"/>
              <w:jc w:val="left"/>
            </w:pPr>
            <w:r w:rsidRPr="00BD10F6">
              <w:t>RMSE</w:t>
            </w:r>
          </w:p>
        </w:tc>
        <w:tc>
          <w:tcPr>
            <w:tcW w:w="850" w:type="dxa"/>
            <w:tcBorders>
              <w:top w:val="single" w:sz="4" w:space="0" w:color="auto"/>
            </w:tcBorders>
            <w:shd w:val="clear" w:color="auto" w:fill="auto"/>
            <w:vAlign w:val="bottom"/>
          </w:tcPr>
          <w:p w14:paraId="3804A4FE" w14:textId="0E077B3F" w:rsidR="00F27904" w:rsidRPr="00A14AEF" w:rsidRDefault="00F27904" w:rsidP="006127A7">
            <w:pPr>
              <w:pStyle w:val="JENUINormal"/>
              <w:ind w:firstLine="0"/>
              <w:jc w:val="center"/>
            </w:pPr>
            <w:r>
              <w:t>15803</w:t>
            </w:r>
          </w:p>
        </w:tc>
        <w:tc>
          <w:tcPr>
            <w:tcW w:w="851" w:type="dxa"/>
            <w:tcBorders>
              <w:top w:val="single" w:sz="4" w:space="0" w:color="auto"/>
            </w:tcBorders>
            <w:shd w:val="clear" w:color="auto" w:fill="auto"/>
            <w:vAlign w:val="bottom"/>
          </w:tcPr>
          <w:p w14:paraId="253A68D6" w14:textId="6AE47FA4" w:rsidR="00F27904" w:rsidRPr="00A14AEF" w:rsidRDefault="00F27904" w:rsidP="006127A7">
            <w:pPr>
              <w:pStyle w:val="JENUINormal"/>
              <w:ind w:firstLine="0"/>
              <w:jc w:val="center"/>
            </w:pPr>
            <w:r>
              <w:t>10318</w:t>
            </w:r>
          </w:p>
        </w:tc>
        <w:tc>
          <w:tcPr>
            <w:tcW w:w="708" w:type="dxa"/>
            <w:tcBorders>
              <w:top w:val="single" w:sz="4" w:space="0" w:color="auto"/>
            </w:tcBorders>
            <w:shd w:val="clear" w:color="auto" w:fill="auto"/>
            <w:vAlign w:val="bottom"/>
          </w:tcPr>
          <w:p w14:paraId="4CD494EF" w14:textId="14D94D28" w:rsidR="00F27904" w:rsidRPr="00E21471" w:rsidRDefault="00F27904" w:rsidP="006127A7">
            <w:pPr>
              <w:pStyle w:val="JENUINormal"/>
              <w:ind w:firstLine="0"/>
              <w:jc w:val="center"/>
              <w:rPr>
                <w:b/>
                <w:rPrChange w:id="797" w:author="Victor" w:date="2022-06-16T20:50:00Z">
                  <w:rPr/>
                </w:rPrChange>
              </w:rPr>
            </w:pPr>
            <w:r w:rsidRPr="00E21471">
              <w:rPr>
                <w:b/>
                <w:rPrChange w:id="798" w:author="Victor" w:date="2022-06-16T20:50:00Z">
                  <w:rPr/>
                </w:rPrChange>
              </w:rPr>
              <w:t>4487</w:t>
            </w:r>
          </w:p>
        </w:tc>
        <w:tc>
          <w:tcPr>
            <w:tcW w:w="851" w:type="dxa"/>
            <w:tcBorders>
              <w:top w:val="single" w:sz="4" w:space="0" w:color="auto"/>
            </w:tcBorders>
            <w:shd w:val="clear" w:color="auto" w:fill="auto"/>
            <w:vAlign w:val="bottom"/>
          </w:tcPr>
          <w:p w14:paraId="126281B3" w14:textId="017E5B6F" w:rsidR="00F27904" w:rsidRPr="00A14AEF" w:rsidRDefault="00F27904" w:rsidP="006127A7">
            <w:pPr>
              <w:pStyle w:val="JENUINormal"/>
              <w:ind w:firstLine="0"/>
              <w:jc w:val="center"/>
            </w:pPr>
            <w:r>
              <w:t>10192</w:t>
            </w:r>
          </w:p>
        </w:tc>
      </w:tr>
      <w:tr w:rsidR="00BB57F7" w:rsidRPr="006127A7" w14:paraId="44B749D2" w14:textId="77777777" w:rsidTr="0084709D">
        <w:trPr>
          <w:trHeight w:val="227"/>
        </w:trPr>
        <w:tc>
          <w:tcPr>
            <w:tcW w:w="885" w:type="dxa"/>
            <w:tcBorders>
              <w:bottom w:val="single" w:sz="12" w:space="0" w:color="auto"/>
            </w:tcBorders>
            <w:shd w:val="clear" w:color="auto" w:fill="auto"/>
            <w:vAlign w:val="bottom"/>
          </w:tcPr>
          <w:p w14:paraId="3D840294" w14:textId="77777777" w:rsidR="00F27904" w:rsidRPr="00BD10F6" w:rsidRDefault="00F27904" w:rsidP="006127A7">
            <w:pPr>
              <w:pStyle w:val="JENUINormal"/>
              <w:ind w:firstLine="0"/>
              <w:jc w:val="left"/>
            </w:pPr>
            <w:r w:rsidRPr="00BD10F6">
              <w:t>MAE</w:t>
            </w:r>
          </w:p>
        </w:tc>
        <w:tc>
          <w:tcPr>
            <w:tcW w:w="850" w:type="dxa"/>
            <w:tcBorders>
              <w:bottom w:val="single" w:sz="12" w:space="0" w:color="auto"/>
            </w:tcBorders>
            <w:shd w:val="clear" w:color="auto" w:fill="auto"/>
            <w:vAlign w:val="bottom"/>
          </w:tcPr>
          <w:p w14:paraId="0C63C86D" w14:textId="590B2E7E" w:rsidR="00F27904" w:rsidRPr="00A14AEF" w:rsidRDefault="00F27904" w:rsidP="006127A7">
            <w:pPr>
              <w:pStyle w:val="JENUINormal"/>
              <w:ind w:firstLine="0"/>
              <w:jc w:val="center"/>
            </w:pPr>
            <w:r>
              <w:t>14650</w:t>
            </w:r>
          </w:p>
        </w:tc>
        <w:tc>
          <w:tcPr>
            <w:tcW w:w="851" w:type="dxa"/>
            <w:tcBorders>
              <w:bottom w:val="single" w:sz="12" w:space="0" w:color="auto"/>
            </w:tcBorders>
            <w:shd w:val="clear" w:color="auto" w:fill="auto"/>
            <w:vAlign w:val="bottom"/>
          </w:tcPr>
          <w:p w14:paraId="6B0CBD36" w14:textId="414CA2A0" w:rsidR="00F27904" w:rsidRPr="00A14AEF" w:rsidRDefault="00F27904" w:rsidP="006127A7">
            <w:pPr>
              <w:pStyle w:val="JENUINormal"/>
              <w:ind w:firstLine="0"/>
              <w:jc w:val="center"/>
            </w:pPr>
            <w:r>
              <w:t>7997</w:t>
            </w:r>
          </w:p>
        </w:tc>
        <w:tc>
          <w:tcPr>
            <w:tcW w:w="708" w:type="dxa"/>
            <w:tcBorders>
              <w:bottom w:val="single" w:sz="12" w:space="0" w:color="auto"/>
            </w:tcBorders>
            <w:shd w:val="clear" w:color="auto" w:fill="auto"/>
            <w:vAlign w:val="bottom"/>
          </w:tcPr>
          <w:p w14:paraId="62C3A29F" w14:textId="44E7DF31" w:rsidR="00F27904" w:rsidRPr="00E21471" w:rsidRDefault="00F27904" w:rsidP="006127A7">
            <w:pPr>
              <w:pStyle w:val="JENUINormal"/>
              <w:ind w:firstLine="0"/>
              <w:jc w:val="center"/>
              <w:rPr>
                <w:b/>
                <w:rPrChange w:id="799" w:author="Victor" w:date="2022-06-16T20:50:00Z">
                  <w:rPr/>
                </w:rPrChange>
              </w:rPr>
            </w:pPr>
            <w:r w:rsidRPr="00E21471">
              <w:rPr>
                <w:b/>
                <w:rPrChange w:id="800" w:author="Victor" w:date="2022-06-16T20:50:00Z">
                  <w:rPr/>
                </w:rPrChange>
              </w:rPr>
              <w:t>4005</w:t>
            </w:r>
          </w:p>
        </w:tc>
        <w:tc>
          <w:tcPr>
            <w:tcW w:w="851" w:type="dxa"/>
            <w:tcBorders>
              <w:bottom w:val="single" w:sz="12" w:space="0" w:color="auto"/>
            </w:tcBorders>
            <w:shd w:val="clear" w:color="auto" w:fill="auto"/>
            <w:vAlign w:val="bottom"/>
          </w:tcPr>
          <w:p w14:paraId="06429E15" w14:textId="18559A7E" w:rsidR="00F27904" w:rsidRPr="00A14AEF" w:rsidRDefault="00F27904" w:rsidP="006127A7">
            <w:pPr>
              <w:pStyle w:val="JENUINormal"/>
              <w:ind w:firstLine="0"/>
              <w:jc w:val="center"/>
            </w:pPr>
            <w:r>
              <w:t>9177</w:t>
            </w:r>
          </w:p>
        </w:tc>
      </w:tr>
    </w:tbl>
    <w:p w14:paraId="09FACFC9" w14:textId="7601FFDF" w:rsidR="00906251" w:rsidRDefault="00906251" w:rsidP="009E0992">
      <w:pPr>
        <w:pStyle w:val="JENUINormal"/>
        <w:ind w:firstLine="0"/>
      </w:pPr>
    </w:p>
    <w:p w14:paraId="45C21482" w14:textId="4D209883" w:rsidR="00906251" w:rsidRDefault="001645A3" w:rsidP="001645A3">
      <w:pPr>
        <w:pStyle w:val="JENUINormal"/>
        <w:ind w:firstLine="0"/>
        <w:rPr>
          <w:ins w:id="801" w:author="Daniel Ramos Hoogwout" w:date="2022-07-04T21:00:00Z"/>
        </w:rPr>
      </w:pPr>
      <w:ins w:id="802" w:author="Daniel Ramos Hoogwout" w:date="2022-07-04T21:33:00Z">
        <w:r>
          <w:t xml:space="preserve">   </w:t>
        </w:r>
      </w:ins>
      <w:ins w:id="803" w:author="Daniel Ramos Hoogwout" w:date="2022-07-04T21:35:00Z">
        <w:r>
          <w:t xml:space="preserve">En la Tabla 2 </w:t>
        </w:r>
      </w:ins>
      <w:ins w:id="804" w:author="Daniel Ramos Hoogwout" w:date="2022-07-04T21:30:00Z">
        <w:r w:rsidR="00716152">
          <w:t xml:space="preserve">se utiliza </w:t>
        </w:r>
      </w:ins>
      <w:ins w:id="805" w:author="Daniel Ramos Hoogwout" w:date="2022-07-04T21:33:00Z">
        <w:r>
          <w:t>una muestra</w:t>
        </w:r>
      </w:ins>
      <w:ins w:id="806" w:author="Daniel Ramos Hoogwout" w:date="2022-07-04T21:30:00Z">
        <w:r w:rsidR="00716152">
          <w:t xml:space="preserve"> de validación, unos datos </w:t>
        </w:r>
      </w:ins>
      <w:ins w:id="807" w:author="Daniel Ramos Hoogwout" w:date="2022-07-04T21:31:00Z">
        <w:r>
          <w:t>que el modelo no ha podido ver con anterioridad con el fin d</w:t>
        </w:r>
      </w:ins>
      <w:ins w:id="808" w:author="Daniel Ramos Hoogwout" w:date="2022-07-04T21:36:00Z">
        <w:r>
          <w:t xml:space="preserve">e comprobar </w:t>
        </w:r>
      </w:ins>
      <w:ins w:id="809" w:author="Daniel Ramos Hoogwout" w:date="2022-07-04T21:31:00Z">
        <w:r>
          <w:t>qu</w:t>
        </w:r>
      </w:ins>
      <w:ins w:id="810" w:author="Daniel Ramos Hoogwout" w:date="2022-07-04T21:32:00Z">
        <w:r>
          <w:t xml:space="preserve">e el modelo no tiene sobreajuste. Como se puede comprobar los modelos que en la Tabla 1 tenían </w:t>
        </w:r>
      </w:ins>
      <w:ins w:id="811" w:author="Daniel Ramos Hoogwout" w:date="2022-07-04T21:33:00Z">
        <w:r>
          <w:t>puntuaciones muy bajas</w:t>
        </w:r>
      </w:ins>
      <w:ins w:id="812" w:author="Daniel Ramos Hoogwout" w:date="2022-07-04T21:32:00Z">
        <w:r>
          <w:t xml:space="preserve"> en cambio</w:t>
        </w:r>
      </w:ins>
      <w:ins w:id="813" w:author="Daniel Ramos Hoogwout" w:date="2022-07-04T21:36:00Z">
        <w:r w:rsidR="0017164B">
          <w:t xml:space="preserve"> ahora</w:t>
        </w:r>
      </w:ins>
      <w:ins w:id="814" w:author="Daniel Ramos Hoogwout" w:date="2022-07-04T21:32:00Z">
        <w:r>
          <w:t xml:space="preserve"> han disparado sus errores de p</w:t>
        </w:r>
      </w:ins>
      <w:ins w:id="815" w:author="Daniel Ramos Hoogwout" w:date="2022-07-04T21:33:00Z">
        <w:r>
          <w:t>redicción.</w:t>
        </w:r>
      </w:ins>
      <w:ins w:id="816" w:author="Daniel Ramos Hoogwout" w:date="2022-07-04T21:34:00Z">
        <w:r>
          <w:t xml:space="preserve"> Cabe destacar que el modelo con el período de 90 días</w:t>
        </w:r>
      </w:ins>
      <w:ins w:id="817" w:author="Daniel Ramos Hoogwout" w:date="2022-07-04T21:35:00Z">
        <w:r>
          <w:t xml:space="preserve"> </w:t>
        </w:r>
      </w:ins>
      <w:ins w:id="818" w:author="Victor" w:date="2022-06-16T20:49:00Z">
        <w:del w:id="819" w:author="Daniel Ramos Hoogwout" w:date="2022-07-04T21:35:00Z">
          <w:r w:rsidR="0084709D" w:rsidDel="001645A3">
            <w:delText xml:space="preserve">   </w:delText>
          </w:r>
        </w:del>
      </w:ins>
      <w:commentRangeStart w:id="820"/>
      <w:del w:id="821" w:author="Daniel Ramos Hoogwout" w:date="2022-07-04T21:35:00Z">
        <w:r w:rsidR="00F41FEC" w:rsidDel="001645A3">
          <w:delText xml:space="preserve">Las Tablas 1-2 demuestran que </w:delText>
        </w:r>
        <w:r w:rsidR="00906251" w:rsidDel="001645A3">
          <w:delText>el modelo que mejor ajuste tiene es el</w:delText>
        </w:r>
        <w:r w:rsidR="007C51CD" w:rsidDel="001645A3">
          <w:delText xml:space="preserve"> del periodo de 90 días</w:delText>
        </w:r>
        <w:commentRangeEnd w:id="820"/>
        <w:r w:rsidR="00E21471" w:rsidRPr="00716152" w:rsidDel="001645A3">
          <w:rPr>
            <w:rPrChange w:id="822" w:author="Daniel Ramos Hoogwout" w:date="2022-07-04T21:29:00Z">
              <w:rPr>
                <w:rStyle w:val="Refdecomentario"/>
              </w:rPr>
            </w:rPrChange>
          </w:rPr>
          <w:commentReference w:id="820"/>
        </w:r>
        <w:r w:rsidR="007C51CD" w:rsidDel="001645A3">
          <w:delText xml:space="preserve">, </w:delText>
        </w:r>
      </w:del>
      <w:r w:rsidR="007C51CD">
        <w:t xml:space="preserve">el cual tiene la puntuación más alta en el periodo de </w:t>
      </w:r>
      <w:r w:rsidR="00F41FEC">
        <w:t>prueba</w:t>
      </w:r>
      <w:r w:rsidR="007C51CD">
        <w:t xml:space="preserve">, </w:t>
      </w:r>
      <w:del w:id="823" w:author="Daniel Ramos Hoogwout" w:date="2022-07-04T21:37:00Z">
        <w:r w:rsidR="007C51CD" w:rsidDel="0017164B">
          <w:delText>pero en cambio</w:delText>
        </w:r>
      </w:del>
      <w:ins w:id="824" w:author="Daniel Ramos Hoogwout" w:date="2022-07-04T21:37:00Z">
        <w:r w:rsidR="0017164B">
          <w:t>es el que</w:t>
        </w:r>
      </w:ins>
      <w:r w:rsidR="007C51CD">
        <w:t xml:space="preserve"> se ajusta mejor en la </w:t>
      </w:r>
      <w:r w:rsidR="007C51CD">
        <w:lastRenderedPageBreak/>
        <w:t>muestra de validación</w:t>
      </w:r>
      <w:r w:rsidR="00F41FEC">
        <w:t xml:space="preserve">. De hecho, </w:t>
      </w:r>
      <w:r w:rsidR="007C51CD">
        <w:t xml:space="preserve">tiene una puntuación en ambos </w:t>
      </w:r>
      <w:r w:rsidR="007C51CD" w:rsidRPr="00716152">
        <w:rPr>
          <w:rPrChange w:id="825" w:author="Daniel Ramos Hoogwout" w:date="2022-07-04T21:29:00Z">
            <w:rPr>
              <w:i/>
              <w:iCs/>
            </w:rPr>
          </w:rPrChange>
        </w:rPr>
        <w:t>scores</w:t>
      </w:r>
      <w:r w:rsidR="007C51CD">
        <w:t xml:space="preserve"> de menos de la mitad del segundo </w:t>
      </w:r>
      <w:commentRangeStart w:id="826"/>
      <w:r w:rsidR="007C51CD">
        <w:t>mejor modelo</w:t>
      </w:r>
      <w:del w:id="827" w:author="Daniel Ramos Hoogwout" w:date="2022-07-04T21:37:00Z">
        <w:r w:rsidR="007C51CD" w:rsidDel="0017164B">
          <w:delText>.</w:delText>
        </w:r>
        <w:commentRangeEnd w:id="826"/>
        <w:r w:rsidR="00F41FEC" w:rsidRPr="00716152" w:rsidDel="0017164B">
          <w:rPr>
            <w:rPrChange w:id="828" w:author="Daniel Ramos Hoogwout" w:date="2022-07-04T21:29:00Z">
              <w:rPr>
                <w:rStyle w:val="Refdecomentario"/>
              </w:rPr>
            </w:rPrChange>
          </w:rPr>
          <w:commentReference w:id="826"/>
        </w:r>
      </w:del>
      <w:ins w:id="829" w:author="Daniel Ramos Hoogwout" w:date="2022-07-04T21:37:00Z">
        <w:r w:rsidR="0017164B">
          <w:t xml:space="preserve">, esto es debido a que este modelo no se ha </w:t>
        </w:r>
      </w:ins>
      <w:ins w:id="830" w:author="Daniel Ramos Hoogwout" w:date="2022-07-04T21:38:00Z">
        <w:r w:rsidR="000C3B60">
          <w:t>sobre ajustado</w:t>
        </w:r>
      </w:ins>
      <w:ins w:id="831" w:author="Daniel Ramos Hoogwout" w:date="2022-07-04T21:37:00Z">
        <w:r w:rsidR="0017164B">
          <w:t xml:space="preserve"> como el resto tal y como demuestran las Tablas 1-2.</w:t>
        </w:r>
      </w:ins>
    </w:p>
    <w:p w14:paraId="33374AA5" w14:textId="5DD3B564" w:rsidR="002B2A30" w:rsidRDefault="002B2A30" w:rsidP="009E0992">
      <w:pPr>
        <w:pStyle w:val="JENUINormal"/>
        <w:ind w:firstLine="0"/>
        <w:rPr>
          <w:ins w:id="832" w:author="Daniel Ramos Hoogwout" w:date="2022-07-04T21:00:00Z"/>
        </w:rPr>
      </w:pPr>
    </w:p>
    <w:p w14:paraId="63CB3B22" w14:textId="7DB93C69" w:rsidR="002B2A30" w:rsidRDefault="002B2A30" w:rsidP="002B2A30">
      <w:pPr>
        <w:pStyle w:val="JENUINormal"/>
        <w:ind w:firstLine="0"/>
        <w:rPr>
          <w:ins w:id="833" w:author="Daniel Ramos Hoogwout" w:date="2022-07-04T21:01:00Z"/>
        </w:rPr>
      </w:pPr>
      <w:ins w:id="834" w:author="Daniel Ramos Hoogwout" w:date="2022-07-04T21:00:00Z">
        <w:r w:rsidRPr="0084709D">
          <w:rPr>
            <w:b/>
            <w:iCs/>
          </w:rPr>
          <w:t xml:space="preserve">Tabla </w:t>
        </w:r>
        <w:r>
          <w:rPr>
            <w:b/>
            <w:iCs/>
          </w:rPr>
          <w:t>3</w:t>
        </w:r>
        <w:r>
          <w:rPr>
            <w:b/>
            <w:iCs/>
          </w:rPr>
          <w:t>.</w:t>
        </w:r>
        <w:r w:rsidRPr="0084709D">
          <w:rPr>
            <w:b/>
            <w:iCs/>
          </w:rPr>
          <w:t xml:space="preserve"> </w:t>
        </w:r>
        <w:r>
          <w:t xml:space="preserve">Contraste de </w:t>
        </w:r>
        <w:proofErr w:type="spellStart"/>
        <w:r>
          <w:t>Diebold</w:t>
        </w:r>
        <w:proofErr w:type="spellEnd"/>
        <w:r>
          <w:t>-Mariano sobre los distintos modelos</w:t>
        </w:r>
      </w:ins>
    </w:p>
    <w:p w14:paraId="464F849A" w14:textId="77777777" w:rsidR="002B2A30" w:rsidRDefault="002B2A30" w:rsidP="002B2A30">
      <w:pPr>
        <w:pStyle w:val="JENUINormal"/>
        <w:ind w:firstLine="0"/>
        <w:rPr>
          <w:ins w:id="835" w:author="Daniel Ramos Hoogwout" w:date="2022-07-04T21:00:00Z"/>
        </w:rPr>
      </w:pPr>
    </w:p>
    <w:tbl>
      <w:tblPr>
        <w:tblW w:w="4145" w:type="dxa"/>
        <w:tblInd w:w="108" w:type="dxa"/>
        <w:tblLayout w:type="fixed"/>
        <w:tblLook w:val="04A0" w:firstRow="1" w:lastRow="0" w:firstColumn="1" w:lastColumn="0" w:noHBand="0" w:noVBand="1"/>
        <w:tblPrChange w:id="836" w:author="Daniel Ramos Hoogwout" w:date="2022-07-04T21:05:00Z">
          <w:tblPr>
            <w:tblW w:w="3437" w:type="dxa"/>
            <w:tblInd w:w="108" w:type="dxa"/>
            <w:tblLayout w:type="fixed"/>
            <w:tblLook w:val="04A0" w:firstRow="1" w:lastRow="0" w:firstColumn="1" w:lastColumn="0" w:noHBand="0" w:noVBand="1"/>
          </w:tblPr>
        </w:tblPrChange>
      </w:tblPr>
      <w:tblGrid>
        <w:gridCol w:w="1452"/>
        <w:gridCol w:w="1275"/>
        <w:gridCol w:w="1418"/>
        <w:tblGridChange w:id="837">
          <w:tblGrid>
            <w:gridCol w:w="885"/>
            <w:gridCol w:w="567"/>
            <w:gridCol w:w="283"/>
            <w:gridCol w:w="851"/>
            <w:gridCol w:w="141"/>
            <w:gridCol w:w="1418"/>
          </w:tblGrid>
        </w:tblGridChange>
      </w:tblGrid>
      <w:tr w:rsidR="002B2A30" w:rsidRPr="006127A7" w14:paraId="60762170" w14:textId="77777777" w:rsidTr="00FA09DB">
        <w:trPr>
          <w:trHeight w:val="127"/>
          <w:ins w:id="838" w:author="Daniel Ramos Hoogwout" w:date="2022-07-04T21:01:00Z"/>
          <w:trPrChange w:id="839" w:author="Daniel Ramos Hoogwout" w:date="2022-07-04T21:05:00Z">
            <w:trPr>
              <w:gridAfter w:val="0"/>
              <w:trHeight w:val="127"/>
            </w:trPr>
          </w:trPrChange>
        </w:trPr>
        <w:tc>
          <w:tcPr>
            <w:tcW w:w="1452" w:type="dxa"/>
            <w:tcBorders>
              <w:top w:val="single" w:sz="12" w:space="0" w:color="auto"/>
              <w:bottom w:val="single" w:sz="4" w:space="0" w:color="auto"/>
            </w:tcBorders>
            <w:shd w:val="clear" w:color="auto" w:fill="auto"/>
            <w:vAlign w:val="bottom"/>
            <w:tcPrChange w:id="840" w:author="Daniel Ramos Hoogwout" w:date="2022-07-04T21:05:00Z">
              <w:tcPr>
                <w:tcW w:w="885" w:type="dxa"/>
                <w:tcBorders>
                  <w:top w:val="single" w:sz="12" w:space="0" w:color="auto"/>
                  <w:bottom w:val="single" w:sz="4" w:space="0" w:color="auto"/>
                </w:tcBorders>
                <w:shd w:val="clear" w:color="auto" w:fill="auto"/>
                <w:vAlign w:val="bottom"/>
              </w:tcPr>
            </w:tcPrChange>
          </w:tcPr>
          <w:p w14:paraId="4D99418B" w14:textId="4B3CDCDB" w:rsidR="002B2A30" w:rsidRPr="00BD10F6" w:rsidRDefault="002B2A30" w:rsidP="00331165">
            <w:pPr>
              <w:pStyle w:val="JENUINormal"/>
              <w:ind w:firstLine="0"/>
              <w:jc w:val="left"/>
              <w:rPr>
                <w:ins w:id="841" w:author="Daniel Ramos Hoogwout" w:date="2022-07-04T21:01:00Z"/>
              </w:rPr>
            </w:pPr>
            <w:ins w:id="842" w:author="Daniel Ramos Hoogwout" w:date="2022-07-04T21:01:00Z">
              <w:r>
                <w:t>Modelos</w:t>
              </w:r>
              <w:r>
                <w:t xml:space="preserve"> </w:t>
              </w:r>
            </w:ins>
          </w:p>
        </w:tc>
        <w:tc>
          <w:tcPr>
            <w:tcW w:w="1275" w:type="dxa"/>
            <w:tcBorders>
              <w:top w:val="single" w:sz="12" w:space="0" w:color="auto"/>
              <w:bottom w:val="single" w:sz="4" w:space="0" w:color="auto"/>
            </w:tcBorders>
            <w:shd w:val="clear" w:color="auto" w:fill="auto"/>
            <w:vAlign w:val="bottom"/>
            <w:tcPrChange w:id="843" w:author="Daniel Ramos Hoogwout" w:date="2022-07-04T21:05:00Z">
              <w:tcPr>
                <w:tcW w:w="850" w:type="dxa"/>
                <w:gridSpan w:val="2"/>
                <w:tcBorders>
                  <w:top w:val="single" w:sz="12" w:space="0" w:color="auto"/>
                  <w:bottom w:val="single" w:sz="4" w:space="0" w:color="auto"/>
                </w:tcBorders>
                <w:shd w:val="clear" w:color="auto" w:fill="auto"/>
                <w:vAlign w:val="bottom"/>
              </w:tcPr>
            </w:tcPrChange>
          </w:tcPr>
          <w:p w14:paraId="0B7456CD" w14:textId="077B73D8" w:rsidR="002B2A30" w:rsidRPr="0007301C" w:rsidRDefault="002B2A30" w:rsidP="00331165">
            <w:pPr>
              <w:pStyle w:val="JENUINormal"/>
              <w:ind w:firstLine="0"/>
              <w:jc w:val="center"/>
              <w:rPr>
                <w:ins w:id="844" w:author="Daniel Ramos Hoogwout" w:date="2022-07-04T21:01:00Z"/>
              </w:rPr>
            </w:pPr>
            <w:ins w:id="845" w:author="Daniel Ramos Hoogwout" w:date="2022-07-04T21:03:00Z">
              <w:r>
                <w:t>DM</w:t>
              </w:r>
            </w:ins>
          </w:p>
        </w:tc>
        <w:tc>
          <w:tcPr>
            <w:tcW w:w="1418" w:type="dxa"/>
            <w:tcBorders>
              <w:top w:val="single" w:sz="12" w:space="0" w:color="auto"/>
              <w:bottom w:val="single" w:sz="4" w:space="0" w:color="auto"/>
            </w:tcBorders>
            <w:shd w:val="clear" w:color="auto" w:fill="auto"/>
            <w:vAlign w:val="bottom"/>
            <w:tcPrChange w:id="846" w:author="Daniel Ramos Hoogwout" w:date="2022-07-04T21:05:00Z">
              <w:tcPr>
                <w:tcW w:w="851" w:type="dxa"/>
                <w:tcBorders>
                  <w:top w:val="single" w:sz="12" w:space="0" w:color="auto"/>
                  <w:bottom w:val="single" w:sz="4" w:space="0" w:color="auto"/>
                </w:tcBorders>
                <w:shd w:val="clear" w:color="auto" w:fill="auto"/>
                <w:vAlign w:val="bottom"/>
              </w:tcPr>
            </w:tcPrChange>
          </w:tcPr>
          <w:p w14:paraId="0932C021" w14:textId="18D78BE0" w:rsidR="002B2A30" w:rsidRPr="0007301C" w:rsidRDefault="002B2A30" w:rsidP="00331165">
            <w:pPr>
              <w:pStyle w:val="JENUINormal"/>
              <w:ind w:firstLine="0"/>
              <w:jc w:val="center"/>
              <w:rPr>
                <w:ins w:id="847" w:author="Daniel Ramos Hoogwout" w:date="2022-07-04T21:01:00Z"/>
              </w:rPr>
            </w:pPr>
            <w:ins w:id="848" w:author="Daniel Ramos Hoogwout" w:date="2022-07-04T21:03:00Z">
              <w:r>
                <w:t>p-valor</w:t>
              </w:r>
            </w:ins>
          </w:p>
        </w:tc>
      </w:tr>
      <w:tr w:rsidR="002B2A30" w:rsidRPr="006127A7" w14:paraId="71D68C60" w14:textId="77777777" w:rsidTr="00FA09DB">
        <w:trPr>
          <w:trHeight w:val="266"/>
          <w:ins w:id="849" w:author="Daniel Ramos Hoogwout" w:date="2022-07-04T21:01:00Z"/>
          <w:trPrChange w:id="850" w:author="Daniel Ramos Hoogwout" w:date="2022-07-04T21:05:00Z">
            <w:trPr>
              <w:gridAfter w:val="0"/>
              <w:trHeight w:val="266"/>
            </w:trPr>
          </w:trPrChange>
        </w:trPr>
        <w:tc>
          <w:tcPr>
            <w:tcW w:w="1452" w:type="dxa"/>
            <w:tcBorders>
              <w:top w:val="single" w:sz="4" w:space="0" w:color="auto"/>
            </w:tcBorders>
            <w:shd w:val="clear" w:color="auto" w:fill="auto"/>
            <w:vAlign w:val="bottom"/>
            <w:tcPrChange w:id="851" w:author="Daniel Ramos Hoogwout" w:date="2022-07-04T21:05:00Z">
              <w:tcPr>
                <w:tcW w:w="885" w:type="dxa"/>
                <w:tcBorders>
                  <w:top w:val="single" w:sz="4" w:space="0" w:color="auto"/>
                </w:tcBorders>
                <w:shd w:val="clear" w:color="auto" w:fill="auto"/>
                <w:vAlign w:val="bottom"/>
              </w:tcPr>
            </w:tcPrChange>
          </w:tcPr>
          <w:p w14:paraId="2EEDB82E" w14:textId="663016C2" w:rsidR="002B2A30" w:rsidRPr="00CE408F" w:rsidRDefault="00FA09DB" w:rsidP="00331165">
            <w:pPr>
              <w:pStyle w:val="JENUINormal"/>
              <w:ind w:firstLine="0"/>
              <w:jc w:val="left"/>
              <w:rPr>
                <w:ins w:id="852" w:author="Daniel Ramos Hoogwout" w:date="2022-07-04T21:01:00Z"/>
              </w:rPr>
            </w:pPr>
            <w:ins w:id="853" w:author="Daniel Ramos Hoogwout" w:date="2022-07-04T21:03:00Z">
              <w:r w:rsidRPr="00CE408F">
                <w:t xml:space="preserve">30 </w:t>
              </w:r>
            </w:ins>
            <w:ins w:id="854" w:author="Daniel Ramos Hoogwout" w:date="2022-07-04T21:04:00Z">
              <w:r w:rsidRPr="00CE408F">
                <w:t>–</w:t>
              </w:r>
            </w:ins>
            <w:ins w:id="855" w:author="Daniel Ramos Hoogwout" w:date="2022-07-04T21:03:00Z">
              <w:r w:rsidRPr="00CE408F">
                <w:t xml:space="preserve"> 60</w:t>
              </w:r>
            </w:ins>
          </w:p>
        </w:tc>
        <w:tc>
          <w:tcPr>
            <w:tcW w:w="1275" w:type="dxa"/>
            <w:tcBorders>
              <w:top w:val="single" w:sz="4" w:space="0" w:color="auto"/>
            </w:tcBorders>
            <w:shd w:val="clear" w:color="auto" w:fill="auto"/>
            <w:vAlign w:val="bottom"/>
            <w:tcPrChange w:id="856" w:author="Daniel Ramos Hoogwout" w:date="2022-07-04T21:05:00Z">
              <w:tcPr>
                <w:tcW w:w="850" w:type="dxa"/>
                <w:gridSpan w:val="2"/>
                <w:tcBorders>
                  <w:top w:val="single" w:sz="4" w:space="0" w:color="auto"/>
                </w:tcBorders>
                <w:shd w:val="clear" w:color="auto" w:fill="auto"/>
                <w:vAlign w:val="bottom"/>
              </w:tcPr>
            </w:tcPrChange>
          </w:tcPr>
          <w:p w14:paraId="70BF9C2B" w14:textId="32A0E70F" w:rsidR="002B2A30" w:rsidRPr="00CE408F" w:rsidRDefault="002B2A30" w:rsidP="00331165">
            <w:pPr>
              <w:pStyle w:val="JENUINormal"/>
              <w:ind w:firstLine="0"/>
              <w:jc w:val="center"/>
              <w:rPr>
                <w:ins w:id="857" w:author="Daniel Ramos Hoogwout" w:date="2022-07-04T21:01:00Z"/>
              </w:rPr>
            </w:pPr>
            <w:ins w:id="858" w:author="Daniel Ramos Hoogwout" w:date="2022-07-04T21:01:00Z">
              <w:r w:rsidRPr="00CE408F">
                <w:t>1</w:t>
              </w:r>
            </w:ins>
            <w:ins w:id="859" w:author="Daniel Ramos Hoogwout" w:date="2022-07-04T21:06:00Z">
              <w:r w:rsidR="00FA09DB" w:rsidRPr="00CE408F">
                <w:t>.5932</w:t>
              </w:r>
            </w:ins>
          </w:p>
        </w:tc>
        <w:tc>
          <w:tcPr>
            <w:tcW w:w="1418" w:type="dxa"/>
            <w:tcBorders>
              <w:top w:val="single" w:sz="4" w:space="0" w:color="auto"/>
            </w:tcBorders>
            <w:shd w:val="clear" w:color="auto" w:fill="auto"/>
            <w:vAlign w:val="bottom"/>
            <w:tcPrChange w:id="860" w:author="Daniel Ramos Hoogwout" w:date="2022-07-04T21:05:00Z">
              <w:tcPr>
                <w:tcW w:w="851" w:type="dxa"/>
                <w:tcBorders>
                  <w:top w:val="single" w:sz="4" w:space="0" w:color="auto"/>
                </w:tcBorders>
                <w:shd w:val="clear" w:color="auto" w:fill="auto"/>
                <w:vAlign w:val="bottom"/>
              </w:tcPr>
            </w:tcPrChange>
          </w:tcPr>
          <w:p w14:paraId="01D70733" w14:textId="66BF1CD9" w:rsidR="002B2A30" w:rsidRPr="00CE408F" w:rsidRDefault="00FA09DB" w:rsidP="00331165">
            <w:pPr>
              <w:pStyle w:val="JENUINormal"/>
              <w:ind w:firstLine="0"/>
              <w:jc w:val="center"/>
              <w:rPr>
                <w:ins w:id="861" w:author="Daniel Ramos Hoogwout" w:date="2022-07-04T21:01:00Z"/>
                <w:b/>
                <w:bCs/>
                <w:rPrChange w:id="862" w:author="Daniel Ramos Hoogwout" w:date="2022-07-04T21:17:00Z">
                  <w:rPr>
                    <w:ins w:id="863" w:author="Daniel Ramos Hoogwout" w:date="2022-07-04T21:01:00Z"/>
                  </w:rPr>
                </w:rPrChange>
              </w:rPr>
            </w:pPr>
            <w:ins w:id="864" w:author="Daniel Ramos Hoogwout" w:date="2022-07-04T21:07:00Z">
              <w:r w:rsidRPr="00CE408F">
                <w:rPr>
                  <w:b/>
                  <w:bCs/>
                  <w:rPrChange w:id="865" w:author="Daniel Ramos Hoogwout" w:date="2022-07-04T21:17:00Z">
                    <w:rPr/>
                  </w:rPrChange>
                </w:rPr>
                <w:t>0</w:t>
              </w:r>
            </w:ins>
            <w:ins w:id="866" w:author="Daniel Ramos Hoogwout" w:date="2022-07-04T21:08:00Z">
              <w:r w:rsidRPr="00CE408F">
                <w:rPr>
                  <w:b/>
                  <w:bCs/>
                  <w:rPrChange w:id="867" w:author="Daniel Ramos Hoogwout" w:date="2022-07-04T21:17:00Z">
                    <w:rPr/>
                  </w:rPrChange>
                </w:rPr>
                <w:t>.1147</w:t>
              </w:r>
            </w:ins>
          </w:p>
        </w:tc>
      </w:tr>
      <w:tr w:rsidR="002B2A30" w:rsidRPr="006127A7" w14:paraId="5AC321B7" w14:textId="77777777" w:rsidTr="00FA09DB">
        <w:trPr>
          <w:trHeight w:val="227"/>
          <w:ins w:id="868" w:author="Daniel Ramos Hoogwout" w:date="2022-07-04T21:01:00Z"/>
          <w:trPrChange w:id="869" w:author="Daniel Ramos Hoogwout" w:date="2022-07-04T21:05:00Z">
            <w:trPr>
              <w:gridAfter w:val="0"/>
              <w:trHeight w:val="227"/>
            </w:trPr>
          </w:trPrChange>
        </w:trPr>
        <w:tc>
          <w:tcPr>
            <w:tcW w:w="1452" w:type="dxa"/>
            <w:shd w:val="clear" w:color="auto" w:fill="auto"/>
            <w:vAlign w:val="bottom"/>
            <w:tcPrChange w:id="870" w:author="Daniel Ramos Hoogwout" w:date="2022-07-04T21:05:00Z">
              <w:tcPr>
                <w:tcW w:w="885" w:type="dxa"/>
                <w:tcBorders>
                  <w:bottom w:val="single" w:sz="12" w:space="0" w:color="auto"/>
                </w:tcBorders>
                <w:shd w:val="clear" w:color="auto" w:fill="auto"/>
                <w:vAlign w:val="bottom"/>
              </w:tcPr>
            </w:tcPrChange>
          </w:tcPr>
          <w:p w14:paraId="4ED44406" w14:textId="51B4D1DA" w:rsidR="00FA09DB" w:rsidRPr="00BD10F6" w:rsidRDefault="00FA09DB" w:rsidP="00331165">
            <w:pPr>
              <w:pStyle w:val="JENUINormal"/>
              <w:ind w:firstLine="0"/>
              <w:jc w:val="left"/>
              <w:rPr>
                <w:ins w:id="871" w:author="Daniel Ramos Hoogwout" w:date="2022-07-04T21:01:00Z"/>
              </w:rPr>
            </w:pPr>
            <w:ins w:id="872" w:author="Daniel Ramos Hoogwout" w:date="2022-07-04T21:03:00Z">
              <w:r>
                <w:t>30</w:t>
              </w:r>
            </w:ins>
            <w:ins w:id="873" w:author="Daniel Ramos Hoogwout" w:date="2022-07-04T21:04:00Z">
              <w:r>
                <w:t xml:space="preserve"> – 90</w:t>
              </w:r>
            </w:ins>
          </w:p>
        </w:tc>
        <w:tc>
          <w:tcPr>
            <w:tcW w:w="1275" w:type="dxa"/>
            <w:shd w:val="clear" w:color="auto" w:fill="auto"/>
            <w:vAlign w:val="bottom"/>
            <w:tcPrChange w:id="874" w:author="Daniel Ramos Hoogwout" w:date="2022-07-04T21:05:00Z">
              <w:tcPr>
                <w:tcW w:w="850" w:type="dxa"/>
                <w:gridSpan w:val="2"/>
                <w:tcBorders>
                  <w:bottom w:val="single" w:sz="12" w:space="0" w:color="auto"/>
                </w:tcBorders>
                <w:shd w:val="clear" w:color="auto" w:fill="auto"/>
                <w:vAlign w:val="bottom"/>
              </w:tcPr>
            </w:tcPrChange>
          </w:tcPr>
          <w:p w14:paraId="40426B7A" w14:textId="0D099835" w:rsidR="002B2A30" w:rsidRPr="00A14AEF" w:rsidRDefault="00FA09DB" w:rsidP="00331165">
            <w:pPr>
              <w:pStyle w:val="JENUINormal"/>
              <w:ind w:firstLine="0"/>
              <w:jc w:val="center"/>
              <w:rPr>
                <w:ins w:id="875" w:author="Daniel Ramos Hoogwout" w:date="2022-07-04T21:01:00Z"/>
              </w:rPr>
            </w:pPr>
            <w:ins w:id="876" w:author="Daniel Ramos Hoogwout" w:date="2022-07-04T21:06:00Z">
              <w:r>
                <w:t>8.2835</w:t>
              </w:r>
            </w:ins>
          </w:p>
        </w:tc>
        <w:tc>
          <w:tcPr>
            <w:tcW w:w="1418" w:type="dxa"/>
            <w:shd w:val="clear" w:color="auto" w:fill="auto"/>
            <w:vAlign w:val="bottom"/>
            <w:tcPrChange w:id="877" w:author="Daniel Ramos Hoogwout" w:date="2022-07-04T21:05:00Z">
              <w:tcPr>
                <w:tcW w:w="851" w:type="dxa"/>
                <w:tcBorders>
                  <w:bottom w:val="single" w:sz="12" w:space="0" w:color="auto"/>
                </w:tcBorders>
                <w:shd w:val="clear" w:color="auto" w:fill="auto"/>
                <w:vAlign w:val="bottom"/>
              </w:tcPr>
            </w:tcPrChange>
          </w:tcPr>
          <w:p w14:paraId="4F22043B" w14:textId="145B66BA" w:rsidR="002B2A30" w:rsidRPr="00A14AEF" w:rsidRDefault="00FA09DB" w:rsidP="00331165">
            <w:pPr>
              <w:pStyle w:val="JENUINormal"/>
              <w:ind w:firstLine="0"/>
              <w:jc w:val="center"/>
              <w:rPr>
                <w:ins w:id="878" w:author="Daniel Ramos Hoogwout" w:date="2022-07-04T21:01:00Z"/>
              </w:rPr>
            </w:pPr>
            <w:ins w:id="879" w:author="Daniel Ramos Hoogwout" w:date="2022-07-04T21:08:00Z">
              <w:r>
                <w:t>&lt;0.01</w:t>
              </w:r>
            </w:ins>
          </w:p>
        </w:tc>
      </w:tr>
      <w:tr w:rsidR="00FA09DB" w:rsidRPr="006127A7" w14:paraId="28663E4A" w14:textId="77777777" w:rsidTr="00FA09DB">
        <w:tblPrEx>
          <w:tblPrExChange w:id="880" w:author="Daniel Ramos Hoogwout" w:date="2022-07-04T21:05:00Z">
            <w:tblPrEx>
              <w:tblW w:w="2586" w:type="dxa"/>
            </w:tblPrEx>
          </w:tblPrExChange>
        </w:tblPrEx>
        <w:trPr>
          <w:trHeight w:val="227"/>
          <w:ins w:id="881" w:author="Daniel Ramos Hoogwout" w:date="2022-07-04T21:04:00Z"/>
          <w:trPrChange w:id="882" w:author="Daniel Ramos Hoogwout" w:date="2022-07-04T21:05:00Z">
            <w:trPr>
              <w:gridAfter w:val="0"/>
              <w:trHeight w:val="227"/>
            </w:trPr>
          </w:trPrChange>
        </w:trPr>
        <w:tc>
          <w:tcPr>
            <w:tcW w:w="1452" w:type="dxa"/>
            <w:shd w:val="clear" w:color="auto" w:fill="auto"/>
            <w:vAlign w:val="bottom"/>
            <w:tcPrChange w:id="883" w:author="Daniel Ramos Hoogwout" w:date="2022-07-04T21:05:00Z">
              <w:tcPr>
                <w:tcW w:w="885" w:type="dxa"/>
                <w:tcBorders>
                  <w:bottom w:val="single" w:sz="12" w:space="0" w:color="auto"/>
                </w:tcBorders>
                <w:shd w:val="clear" w:color="auto" w:fill="auto"/>
                <w:vAlign w:val="bottom"/>
              </w:tcPr>
            </w:tcPrChange>
          </w:tcPr>
          <w:p w14:paraId="19EF137C" w14:textId="3B3891F7" w:rsidR="00FA09DB" w:rsidRDefault="00FA09DB" w:rsidP="00331165">
            <w:pPr>
              <w:pStyle w:val="JENUINormal"/>
              <w:ind w:firstLine="0"/>
              <w:jc w:val="left"/>
              <w:rPr>
                <w:ins w:id="884" w:author="Daniel Ramos Hoogwout" w:date="2022-07-04T21:04:00Z"/>
              </w:rPr>
            </w:pPr>
            <w:ins w:id="885" w:author="Daniel Ramos Hoogwout" w:date="2022-07-04T21:04:00Z">
              <w:r>
                <w:t>30 – 120</w:t>
              </w:r>
            </w:ins>
          </w:p>
        </w:tc>
        <w:tc>
          <w:tcPr>
            <w:tcW w:w="1275" w:type="dxa"/>
            <w:shd w:val="clear" w:color="auto" w:fill="auto"/>
            <w:vAlign w:val="bottom"/>
            <w:tcPrChange w:id="886" w:author="Daniel Ramos Hoogwout" w:date="2022-07-04T21:05:00Z">
              <w:tcPr>
                <w:tcW w:w="850" w:type="dxa"/>
                <w:gridSpan w:val="2"/>
                <w:tcBorders>
                  <w:bottom w:val="single" w:sz="12" w:space="0" w:color="auto"/>
                </w:tcBorders>
                <w:shd w:val="clear" w:color="auto" w:fill="auto"/>
                <w:vAlign w:val="bottom"/>
              </w:tcPr>
            </w:tcPrChange>
          </w:tcPr>
          <w:p w14:paraId="03CB2EB4" w14:textId="1B9606DC" w:rsidR="00FA09DB" w:rsidRDefault="00FA09DB" w:rsidP="00331165">
            <w:pPr>
              <w:pStyle w:val="JENUINormal"/>
              <w:ind w:firstLine="0"/>
              <w:jc w:val="center"/>
              <w:rPr>
                <w:ins w:id="887" w:author="Daniel Ramos Hoogwout" w:date="2022-07-04T21:04:00Z"/>
              </w:rPr>
            </w:pPr>
            <w:ins w:id="888" w:author="Daniel Ramos Hoogwout" w:date="2022-07-04T21:07:00Z">
              <w:r>
                <w:t>5.7822</w:t>
              </w:r>
            </w:ins>
          </w:p>
        </w:tc>
        <w:tc>
          <w:tcPr>
            <w:tcW w:w="1418" w:type="dxa"/>
            <w:shd w:val="clear" w:color="auto" w:fill="auto"/>
            <w:vAlign w:val="bottom"/>
            <w:tcPrChange w:id="889" w:author="Daniel Ramos Hoogwout" w:date="2022-07-04T21:05:00Z">
              <w:tcPr>
                <w:tcW w:w="851" w:type="dxa"/>
                <w:tcBorders>
                  <w:bottom w:val="single" w:sz="12" w:space="0" w:color="auto"/>
                </w:tcBorders>
                <w:shd w:val="clear" w:color="auto" w:fill="auto"/>
                <w:vAlign w:val="bottom"/>
              </w:tcPr>
            </w:tcPrChange>
          </w:tcPr>
          <w:p w14:paraId="24CB5AC7" w14:textId="29F578D3" w:rsidR="00FA09DB" w:rsidRDefault="00FA09DB" w:rsidP="00331165">
            <w:pPr>
              <w:pStyle w:val="JENUINormal"/>
              <w:ind w:firstLine="0"/>
              <w:jc w:val="center"/>
              <w:rPr>
                <w:ins w:id="890" w:author="Daniel Ramos Hoogwout" w:date="2022-07-04T21:04:00Z"/>
              </w:rPr>
            </w:pPr>
            <w:ins w:id="891" w:author="Daniel Ramos Hoogwout" w:date="2022-07-04T21:08:00Z">
              <w:r>
                <w:t>&lt;0.01</w:t>
              </w:r>
            </w:ins>
          </w:p>
        </w:tc>
      </w:tr>
      <w:tr w:rsidR="00FA09DB" w:rsidRPr="006127A7" w14:paraId="54B73AD2" w14:textId="77777777" w:rsidTr="00FA09DB">
        <w:tblPrEx>
          <w:tblPrExChange w:id="892" w:author="Daniel Ramos Hoogwout" w:date="2022-07-04T21:05:00Z">
            <w:tblPrEx>
              <w:tblW w:w="2586" w:type="dxa"/>
            </w:tblPrEx>
          </w:tblPrExChange>
        </w:tblPrEx>
        <w:trPr>
          <w:trHeight w:val="227"/>
          <w:ins w:id="893" w:author="Daniel Ramos Hoogwout" w:date="2022-07-04T21:04:00Z"/>
          <w:trPrChange w:id="894" w:author="Daniel Ramos Hoogwout" w:date="2022-07-04T21:05:00Z">
            <w:trPr>
              <w:gridAfter w:val="0"/>
              <w:trHeight w:val="227"/>
            </w:trPr>
          </w:trPrChange>
        </w:trPr>
        <w:tc>
          <w:tcPr>
            <w:tcW w:w="1452" w:type="dxa"/>
            <w:shd w:val="clear" w:color="auto" w:fill="auto"/>
            <w:vAlign w:val="bottom"/>
            <w:tcPrChange w:id="895" w:author="Daniel Ramos Hoogwout" w:date="2022-07-04T21:05:00Z">
              <w:tcPr>
                <w:tcW w:w="885" w:type="dxa"/>
                <w:tcBorders>
                  <w:bottom w:val="single" w:sz="12" w:space="0" w:color="auto"/>
                </w:tcBorders>
                <w:shd w:val="clear" w:color="auto" w:fill="auto"/>
                <w:vAlign w:val="bottom"/>
              </w:tcPr>
            </w:tcPrChange>
          </w:tcPr>
          <w:p w14:paraId="2382585B" w14:textId="1EB74293" w:rsidR="00FA09DB" w:rsidRDefault="00FA09DB" w:rsidP="00331165">
            <w:pPr>
              <w:pStyle w:val="JENUINormal"/>
              <w:ind w:firstLine="0"/>
              <w:jc w:val="left"/>
              <w:rPr>
                <w:ins w:id="896" w:author="Daniel Ramos Hoogwout" w:date="2022-07-04T21:04:00Z"/>
              </w:rPr>
            </w:pPr>
            <w:ins w:id="897" w:author="Daniel Ramos Hoogwout" w:date="2022-07-04T21:04:00Z">
              <w:r>
                <w:t xml:space="preserve">60 </w:t>
              </w:r>
            </w:ins>
            <w:ins w:id="898" w:author="Daniel Ramos Hoogwout" w:date="2022-07-04T21:05:00Z">
              <w:r>
                <w:t>– 90</w:t>
              </w:r>
            </w:ins>
          </w:p>
        </w:tc>
        <w:tc>
          <w:tcPr>
            <w:tcW w:w="1275" w:type="dxa"/>
            <w:shd w:val="clear" w:color="auto" w:fill="auto"/>
            <w:vAlign w:val="bottom"/>
            <w:tcPrChange w:id="899" w:author="Daniel Ramos Hoogwout" w:date="2022-07-04T21:05:00Z">
              <w:tcPr>
                <w:tcW w:w="850" w:type="dxa"/>
                <w:gridSpan w:val="2"/>
                <w:tcBorders>
                  <w:bottom w:val="single" w:sz="12" w:space="0" w:color="auto"/>
                </w:tcBorders>
                <w:shd w:val="clear" w:color="auto" w:fill="auto"/>
                <w:vAlign w:val="bottom"/>
              </w:tcPr>
            </w:tcPrChange>
          </w:tcPr>
          <w:p w14:paraId="5A8459EC" w14:textId="4E0BFA18" w:rsidR="00FA09DB" w:rsidRDefault="00FA09DB" w:rsidP="00331165">
            <w:pPr>
              <w:pStyle w:val="JENUINormal"/>
              <w:ind w:firstLine="0"/>
              <w:jc w:val="center"/>
              <w:rPr>
                <w:ins w:id="900" w:author="Daniel Ramos Hoogwout" w:date="2022-07-04T21:04:00Z"/>
              </w:rPr>
            </w:pPr>
            <w:ins w:id="901" w:author="Daniel Ramos Hoogwout" w:date="2022-07-04T21:07:00Z">
              <w:r>
                <w:t>7.9550</w:t>
              </w:r>
            </w:ins>
          </w:p>
        </w:tc>
        <w:tc>
          <w:tcPr>
            <w:tcW w:w="1418" w:type="dxa"/>
            <w:shd w:val="clear" w:color="auto" w:fill="auto"/>
            <w:vAlign w:val="bottom"/>
            <w:tcPrChange w:id="902" w:author="Daniel Ramos Hoogwout" w:date="2022-07-04T21:05:00Z">
              <w:tcPr>
                <w:tcW w:w="851" w:type="dxa"/>
                <w:tcBorders>
                  <w:bottom w:val="single" w:sz="12" w:space="0" w:color="auto"/>
                </w:tcBorders>
                <w:shd w:val="clear" w:color="auto" w:fill="auto"/>
                <w:vAlign w:val="bottom"/>
              </w:tcPr>
            </w:tcPrChange>
          </w:tcPr>
          <w:p w14:paraId="227A9BC9" w14:textId="278E62C1" w:rsidR="00FA09DB" w:rsidRDefault="00FA09DB" w:rsidP="00331165">
            <w:pPr>
              <w:pStyle w:val="JENUINormal"/>
              <w:ind w:firstLine="0"/>
              <w:jc w:val="center"/>
              <w:rPr>
                <w:ins w:id="903" w:author="Daniel Ramos Hoogwout" w:date="2022-07-04T21:04:00Z"/>
              </w:rPr>
            </w:pPr>
            <w:ins w:id="904" w:author="Daniel Ramos Hoogwout" w:date="2022-07-04T21:08:00Z">
              <w:r>
                <w:t>&lt;0.01</w:t>
              </w:r>
            </w:ins>
          </w:p>
        </w:tc>
      </w:tr>
      <w:tr w:rsidR="00FA09DB" w:rsidRPr="006127A7" w14:paraId="0D2668B0" w14:textId="77777777" w:rsidTr="00FA09DB">
        <w:tblPrEx>
          <w:tblPrExChange w:id="905" w:author="Daniel Ramos Hoogwout" w:date="2022-07-04T21:06:00Z">
            <w:tblPrEx>
              <w:tblW w:w="4145" w:type="dxa"/>
            </w:tblPrEx>
          </w:tblPrExChange>
        </w:tblPrEx>
        <w:trPr>
          <w:trHeight w:val="227"/>
          <w:ins w:id="906" w:author="Daniel Ramos Hoogwout" w:date="2022-07-04T21:05:00Z"/>
          <w:trPrChange w:id="907" w:author="Daniel Ramos Hoogwout" w:date="2022-07-04T21:06:00Z">
            <w:trPr>
              <w:trHeight w:val="227"/>
            </w:trPr>
          </w:trPrChange>
        </w:trPr>
        <w:tc>
          <w:tcPr>
            <w:tcW w:w="1452" w:type="dxa"/>
            <w:shd w:val="clear" w:color="auto" w:fill="auto"/>
            <w:vAlign w:val="bottom"/>
            <w:tcPrChange w:id="908" w:author="Daniel Ramos Hoogwout" w:date="2022-07-04T21:06:00Z">
              <w:tcPr>
                <w:tcW w:w="1452" w:type="dxa"/>
                <w:gridSpan w:val="2"/>
                <w:tcBorders>
                  <w:bottom w:val="single" w:sz="12" w:space="0" w:color="auto"/>
                </w:tcBorders>
                <w:shd w:val="clear" w:color="auto" w:fill="auto"/>
                <w:vAlign w:val="bottom"/>
              </w:tcPr>
            </w:tcPrChange>
          </w:tcPr>
          <w:p w14:paraId="099016E6" w14:textId="17E66EC3" w:rsidR="00FA09DB" w:rsidRDefault="00FA09DB" w:rsidP="00331165">
            <w:pPr>
              <w:pStyle w:val="JENUINormal"/>
              <w:ind w:firstLine="0"/>
              <w:jc w:val="left"/>
              <w:rPr>
                <w:ins w:id="909" w:author="Daniel Ramos Hoogwout" w:date="2022-07-04T21:05:00Z"/>
              </w:rPr>
            </w:pPr>
            <w:ins w:id="910" w:author="Daniel Ramos Hoogwout" w:date="2022-07-04T21:06:00Z">
              <w:r>
                <w:t>60 – 120</w:t>
              </w:r>
            </w:ins>
          </w:p>
        </w:tc>
        <w:tc>
          <w:tcPr>
            <w:tcW w:w="1275" w:type="dxa"/>
            <w:shd w:val="clear" w:color="auto" w:fill="auto"/>
            <w:vAlign w:val="bottom"/>
            <w:tcPrChange w:id="911" w:author="Daniel Ramos Hoogwout" w:date="2022-07-04T21:06:00Z">
              <w:tcPr>
                <w:tcW w:w="1275" w:type="dxa"/>
                <w:gridSpan w:val="3"/>
                <w:tcBorders>
                  <w:bottom w:val="single" w:sz="12" w:space="0" w:color="auto"/>
                </w:tcBorders>
                <w:shd w:val="clear" w:color="auto" w:fill="auto"/>
                <w:vAlign w:val="bottom"/>
              </w:tcPr>
            </w:tcPrChange>
          </w:tcPr>
          <w:p w14:paraId="77CB232F" w14:textId="45C3297E" w:rsidR="00FA09DB" w:rsidRDefault="00FA09DB" w:rsidP="00331165">
            <w:pPr>
              <w:pStyle w:val="JENUINormal"/>
              <w:ind w:firstLine="0"/>
              <w:jc w:val="center"/>
              <w:rPr>
                <w:ins w:id="912" w:author="Daniel Ramos Hoogwout" w:date="2022-07-04T21:05:00Z"/>
              </w:rPr>
            </w:pPr>
            <w:ins w:id="913" w:author="Daniel Ramos Hoogwout" w:date="2022-07-04T21:07:00Z">
              <w:r>
                <w:t>5.4056</w:t>
              </w:r>
            </w:ins>
          </w:p>
        </w:tc>
        <w:tc>
          <w:tcPr>
            <w:tcW w:w="1418" w:type="dxa"/>
            <w:shd w:val="clear" w:color="auto" w:fill="auto"/>
            <w:vAlign w:val="bottom"/>
            <w:tcPrChange w:id="914" w:author="Daniel Ramos Hoogwout" w:date="2022-07-04T21:06:00Z">
              <w:tcPr>
                <w:tcW w:w="1418" w:type="dxa"/>
                <w:tcBorders>
                  <w:bottom w:val="single" w:sz="12" w:space="0" w:color="auto"/>
                </w:tcBorders>
                <w:shd w:val="clear" w:color="auto" w:fill="auto"/>
                <w:vAlign w:val="bottom"/>
              </w:tcPr>
            </w:tcPrChange>
          </w:tcPr>
          <w:p w14:paraId="4711B3AA" w14:textId="24F63A5A" w:rsidR="00FA09DB" w:rsidRDefault="00FA09DB" w:rsidP="00331165">
            <w:pPr>
              <w:pStyle w:val="JENUINormal"/>
              <w:ind w:firstLine="0"/>
              <w:jc w:val="center"/>
              <w:rPr>
                <w:ins w:id="915" w:author="Daniel Ramos Hoogwout" w:date="2022-07-04T21:05:00Z"/>
              </w:rPr>
            </w:pPr>
            <w:ins w:id="916" w:author="Daniel Ramos Hoogwout" w:date="2022-07-04T21:08:00Z">
              <w:r>
                <w:t>&lt;0.01</w:t>
              </w:r>
            </w:ins>
          </w:p>
        </w:tc>
      </w:tr>
      <w:tr w:rsidR="00FA09DB" w:rsidRPr="006127A7" w14:paraId="34797F35" w14:textId="77777777" w:rsidTr="00FA09DB">
        <w:trPr>
          <w:trHeight w:val="227"/>
          <w:ins w:id="917" w:author="Daniel Ramos Hoogwout" w:date="2022-07-04T21:06:00Z"/>
        </w:trPr>
        <w:tc>
          <w:tcPr>
            <w:tcW w:w="1452" w:type="dxa"/>
            <w:tcBorders>
              <w:bottom w:val="single" w:sz="12" w:space="0" w:color="auto"/>
            </w:tcBorders>
            <w:shd w:val="clear" w:color="auto" w:fill="auto"/>
            <w:vAlign w:val="bottom"/>
          </w:tcPr>
          <w:p w14:paraId="09EB4336" w14:textId="39712D88" w:rsidR="00FA09DB" w:rsidRDefault="00FA09DB" w:rsidP="00331165">
            <w:pPr>
              <w:pStyle w:val="JENUINormal"/>
              <w:ind w:firstLine="0"/>
              <w:jc w:val="left"/>
              <w:rPr>
                <w:ins w:id="918" w:author="Daniel Ramos Hoogwout" w:date="2022-07-04T21:06:00Z"/>
              </w:rPr>
            </w:pPr>
            <w:ins w:id="919" w:author="Daniel Ramos Hoogwout" w:date="2022-07-04T21:06:00Z">
              <w:r>
                <w:t>90 – 120</w:t>
              </w:r>
            </w:ins>
          </w:p>
        </w:tc>
        <w:tc>
          <w:tcPr>
            <w:tcW w:w="1275" w:type="dxa"/>
            <w:tcBorders>
              <w:bottom w:val="single" w:sz="12" w:space="0" w:color="auto"/>
            </w:tcBorders>
            <w:shd w:val="clear" w:color="auto" w:fill="auto"/>
            <w:vAlign w:val="bottom"/>
          </w:tcPr>
          <w:p w14:paraId="217E2D69" w14:textId="77F54F6A" w:rsidR="00FA09DB" w:rsidRDefault="00FA09DB" w:rsidP="00331165">
            <w:pPr>
              <w:pStyle w:val="JENUINormal"/>
              <w:ind w:firstLine="0"/>
              <w:jc w:val="center"/>
              <w:rPr>
                <w:ins w:id="920" w:author="Daniel Ramos Hoogwout" w:date="2022-07-04T21:06:00Z"/>
              </w:rPr>
            </w:pPr>
            <w:ins w:id="921" w:author="Daniel Ramos Hoogwout" w:date="2022-07-04T21:07:00Z">
              <w:r>
                <w:t>-5.8096</w:t>
              </w:r>
            </w:ins>
          </w:p>
        </w:tc>
        <w:tc>
          <w:tcPr>
            <w:tcW w:w="1418" w:type="dxa"/>
            <w:tcBorders>
              <w:bottom w:val="single" w:sz="12" w:space="0" w:color="auto"/>
            </w:tcBorders>
            <w:shd w:val="clear" w:color="auto" w:fill="auto"/>
            <w:vAlign w:val="bottom"/>
          </w:tcPr>
          <w:p w14:paraId="00A0D0DE" w14:textId="0A1AD35E" w:rsidR="00FA09DB" w:rsidRDefault="00FA09DB" w:rsidP="00331165">
            <w:pPr>
              <w:pStyle w:val="JENUINormal"/>
              <w:ind w:firstLine="0"/>
              <w:jc w:val="center"/>
              <w:rPr>
                <w:ins w:id="922" w:author="Daniel Ramos Hoogwout" w:date="2022-07-04T21:06:00Z"/>
              </w:rPr>
            </w:pPr>
            <w:ins w:id="923" w:author="Daniel Ramos Hoogwout" w:date="2022-07-04T21:08:00Z">
              <w:r>
                <w:t>&lt;0.01</w:t>
              </w:r>
            </w:ins>
          </w:p>
        </w:tc>
      </w:tr>
    </w:tbl>
    <w:p w14:paraId="1DE2B18B" w14:textId="4D291BB6" w:rsidR="002B2A30" w:rsidRPr="00F27904" w:rsidRDefault="00BD276D" w:rsidP="009E0992">
      <w:pPr>
        <w:pStyle w:val="JENUINormal"/>
        <w:ind w:firstLine="0"/>
      </w:pPr>
      <w:ins w:id="924" w:author="Daniel Ramos Hoogwout" w:date="2022-07-04T21:09:00Z">
        <w:r>
          <w:t xml:space="preserve">La </w:t>
        </w:r>
      </w:ins>
      <w:ins w:id="925" w:author="Daniel Ramos Hoogwout" w:date="2022-07-04T21:14:00Z">
        <w:r w:rsidR="00CE408F">
          <w:t>T</w:t>
        </w:r>
      </w:ins>
      <w:ins w:id="926" w:author="Daniel Ramos Hoogwout" w:date="2022-07-04T21:09:00Z">
        <w:r>
          <w:t xml:space="preserve">abla 3 demuestra que </w:t>
        </w:r>
      </w:ins>
      <w:ins w:id="927" w:author="Daniel Ramos Hoogwout" w:date="2022-07-04T21:17:00Z">
        <w:r w:rsidR="00E43A69">
          <w:t>los modelos no tienen</w:t>
        </w:r>
      </w:ins>
      <w:ins w:id="928" w:author="Daniel Ramos Hoogwout" w:date="2022-07-04T21:10:00Z">
        <w:r>
          <w:t xml:space="preserve"> </w:t>
        </w:r>
      </w:ins>
      <w:ins w:id="929" w:author="Daniel Ramos Hoogwout" w:date="2022-07-04T21:17:00Z">
        <w:r w:rsidR="00E43A69">
          <w:t>precisiones de predicción</w:t>
        </w:r>
      </w:ins>
      <w:ins w:id="930" w:author="Daniel Ramos Hoogwout" w:date="2022-07-04T21:10:00Z">
        <w:r>
          <w:t xml:space="preserve"> similar</w:t>
        </w:r>
      </w:ins>
      <w:ins w:id="931" w:author="Daniel Ramos Hoogwout" w:date="2022-07-04T21:17:00Z">
        <w:r w:rsidR="00E43A69">
          <w:t>es</w:t>
        </w:r>
      </w:ins>
      <w:ins w:id="932" w:author="Daniel Ramos Hoogwout" w:date="2022-07-04T21:10:00Z">
        <w:r>
          <w:t xml:space="preserve"> al rechazar </w:t>
        </w:r>
      </w:ins>
      <w:ins w:id="933" w:author="Daniel Ramos Hoogwout" w:date="2022-07-04T21:17:00Z">
        <w:r w:rsidR="00E43A69">
          <w:t>la hipótesis nula</w:t>
        </w:r>
      </w:ins>
      <w:ins w:id="934" w:author="Daniel Ramos Hoogwout" w:date="2022-07-04T21:10:00Z">
        <w:r>
          <w:t xml:space="preserve"> al 1% en todos los casos </w:t>
        </w:r>
      </w:ins>
      <w:ins w:id="935" w:author="Daniel Ramos Hoogwout" w:date="2022-07-04T21:15:00Z">
        <w:r w:rsidR="00CE408F">
          <w:t>salvo</w:t>
        </w:r>
      </w:ins>
      <w:ins w:id="936" w:author="Daniel Ramos Hoogwout" w:date="2022-07-04T21:10:00Z">
        <w:r>
          <w:t xml:space="preserve"> en el primero, </w:t>
        </w:r>
      </w:ins>
      <w:ins w:id="937" w:author="Daniel Ramos Hoogwout" w:date="2022-07-04T21:11:00Z">
        <w:r>
          <w:t xml:space="preserve">en el cual los modelos de 30 y 60 días tienen predicciones </w:t>
        </w:r>
      </w:ins>
      <w:ins w:id="938" w:author="Daniel Ramos Hoogwout" w:date="2022-07-04T21:17:00Z">
        <w:r w:rsidR="00E43A69">
          <w:t xml:space="preserve">que </w:t>
        </w:r>
      </w:ins>
      <w:ins w:id="939" w:author="Daniel Ramos Hoogwout" w:date="2022-07-04T21:11:00Z">
        <w:r>
          <w:t>tendrían la misma precisión</w:t>
        </w:r>
      </w:ins>
      <w:ins w:id="940" w:author="Daniel Ramos Hoogwout" w:date="2022-07-04T21:10:00Z">
        <w:r>
          <w:t xml:space="preserve"> </w:t>
        </w:r>
      </w:ins>
      <w:ins w:id="941" w:author="Daniel Ramos Hoogwout" w:date="2022-07-04T21:12:00Z">
        <w:r>
          <w:t>significativa.</w:t>
        </w:r>
      </w:ins>
      <w:ins w:id="942" w:author="Daniel Ramos Hoogwout" w:date="2022-07-04T21:15:00Z">
        <w:r w:rsidR="00CE408F">
          <w:t xml:space="preserve"> </w:t>
        </w:r>
      </w:ins>
      <w:ins w:id="943" w:author="Daniel Ramos Hoogwout" w:date="2022-07-04T21:16:00Z">
        <w:r w:rsidR="00CE408F">
          <w:t xml:space="preserve">No </w:t>
        </w:r>
      </w:ins>
      <w:ins w:id="944" w:author="Daniel Ramos Hoogwout" w:date="2022-07-04T21:17:00Z">
        <w:r w:rsidR="00E43A69">
          <w:t>obstante,</w:t>
        </w:r>
      </w:ins>
      <w:ins w:id="945" w:author="Daniel Ramos Hoogwout" w:date="2022-07-04T21:16:00Z">
        <w:r w:rsidR="00CE408F">
          <w:t xml:space="preserve"> ambos modelos se descartaron ya que en la fase de validación demostraron ser modelos </w:t>
        </w:r>
        <w:proofErr w:type="spellStart"/>
        <w:r w:rsidR="00CE408F">
          <w:t>sobreajustados</w:t>
        </w:r>
        <w:proofErr w:type="spellEnd"/>
        <w:r w:rsidR="00CE408F">
          <w:t>.</w:t>
        </w:r>
      </w:ins>
    </w:p>
    <w:p w14:paraId="29FBD583" w14:textId="7BEE29F7" w:rsidR="002945D0" w:rsidRPr="003057F6" w:rsidRDefault="001E2A01" w:rsidP="003057F6">
      <w:pPr>
        <w:pStyle w:val="JENUITtulo1"/>
      </w:pPr>
      <w:r>
        <w:t>Conclusiones</w:t>
      </w:r>
    </w:p>
    <w:p w14:paraId="5E5472A2" w14:textId="76DF8991" w:rsidR="003057F6" w:rsidRDefault="003057F6" w:rsidP="003057F6">
      <w:pPr>
        <w:pStyle w:val="JENUINormal"/>
      </w:pPr>
      <w:del w:id="946" w:author="Victor" w:date="2022-06-16T20:52:00Z">
        <w:r w:rsidDel="00F24B5A">
          <w:delText>La motivación tras este estudio era determinar</w:delText>
        </w:r>
      </w:del>
      <w:ins w:id="947" w:author="Victor" w:date="2022-06-16T20:52:00Z">
        <w:r w:rsidR="00F24B5A">
          <w:t>Este trabajo analiza</w:t>
        </w:r>
      </w:ins>
      <w:r>
        <w:t xml:space="preserve"> si el uso de redes neuronales recurrentes, en concreto, LSTM </w:t>
      </w:r>
      <w:del w:id="948" w:author="Victor" w:date="2022-06-16T20:53:00Z">
        <w:r w:rsidDel="00F24B5A">
          <w:delText xml:space="preserve">era </w:delText>
        </w:r>
      </w:del>
      <w:ins w:id="949" w:author="Victor" w:date="2022-06-16T20:53:00Z">
        <w:r w:rsidR="00F24B5A">
          <w:t xml:space="preserve">es </w:t>
        </w:r>
      </w:ins>
      <w:r>
        <w:t xml:space="preserve">útil a la hora de predecir el precio de apertura de la criptomoneda por excelencia, Bitcoin. </w:t>
      </w:r>
    </w:p>
    <w:p w14:paraId="73AA19A3" w14:textId="71FE6FA2" w:rsidR="003057F6" w:rsidRDefault="003057F6" w:rsidP="003057F6">
      <w:pPr>
        <w:pStyle w:val="JENUINormal"/>
      </w:pPr>
      <w:del w:id="950" w:author="Victor" w:date="2022-06-16T20:53:00Z">
        <w:r w:rsidDel="00F24B5A">
          <w:delText>A través de una serie explicaciones y consideraciones se</w:delText>
        </w:r>
      </w:del>
      <w:ins w:id="951" w:author="Victor" w:date="2022-06-16T20:53:00Z">
        <w:r w:rsidR="00F24B5A">
          <w:t>Se</w:t>
        </w:r>
      </w:ins>
      <w:r>
        <w:t xml:space="preserve"> ha entrenado y evolucionado un modelo haciendo uso de las mejores prácticas, optimización de </w:t>
      </w:r>
      <w:proofErr w:type="spellStart"/>
      <w:r>
        <w:t>hiperparámetros</w:t>
      </w:r>
      <w:proofErr w:type="spellEnd"/>
      <w:r>
        <w:t xml:space="preserve"> y mejor arquitectura para obtener un modelo que predice el precio del bitcoin con el mejor ajuste posible.</w:t>
      </w:r>
    </w:p>
    <w:p w14:paraId="12A98BD4" w14:textId="21692431" w:rsidR="003057F6" w:rsidRDefault="003057F6" w:rsidP="003057F6">
      <w:pPr>
        <w:pStyle w:val="JENUINormal"/>
      </w:pPr>
      <w:r>
        <w:t>De estos resultados obtenidos se puede concluir que precio del bitcoin es predecible en mayor o menor medida por una LSTM por lo que se abre la veda a nuevos estudios utilizando este tipo de redes neuronales para hacer predicciones.</w:t>
      </w:r>
    </w:p>
    <w:p w14:paraId="1B0E175F" w14:textId="24F8A5D4" w:rsidR="003057F6" w:rsidRDefault="003057F6" w:rsidP="003057F6">
      <w:pPr>
        <w:pStyle w:val="JENUINormal"/>
      </w:pPr>
      <w:r>
        <w:t xml:space="preserve">El modelo puede optimizarse más </w:t>
      </w:r>
      <w:r w:rsidR="007A01AF">
        <w:t>aun</w:t>
      </w:r>
      <w:r>
        <w:t xml:space="preserve"> haciendo uso de una estructura más compleja con el que capturar comportamiento que la complejidad del modelo final quizás no haya sido capaz de observar y continuando con la optimización de los valores de los </w:t>
      </w:r>
      <w:proofErr w:type="spellStart"/>
      <w:r>
        <w:t>hiperparámetros</w:t>
      </w:r>
      <w:proofErr w:type="spellEnd"/>
      <w:r>
        <w:t xml:space="preserve"> y/o la estructura de la red se podría conseguir un ajuste más preciso.</w:t>
      </w:r>
    </w:p>
    <w:p w14:paraId="7AC9F627" w14:textId="490D8DD7" w:rsidR="004A1626" w:rsidRDefault="003057F6" w:rsidP="003057F6">
      <w:pPr>
        <w:pStyle w:val="JENUINormal"/>
        <w:rPr>
          <w:ins w:id="952" w:author="Daniel Ramos Hoogwout" w:date="2022-06-05T18:56:00Z"/>
        </w:rPr>
      </w:pPr>
      <w:r>
        <w:t>Una posible aplicación de este estudio es utilizar datos en horas, minutos o incluso segundos si se tienen los medios necesarios para poder trabajar con una mayor cantidad de datos, ya que al aumentar la cantidad de datos la red podría aprender nuevos comportamientos, no obstante, al aumentar la cantidad de datos también habría que aumentar el número de capas para evitar el problema del desvanecimiento del gradiente.</w:t>
      </w:r>
    </w:p>
    <w:p w14:paraId="43CDE312" w14:textId="77777777" w:rsidR="003057F6" w:rsidDel="004A1626" w:rsidRDefault="003057F6" w:rsidP="003057F6">
      <w:pPr>
        <w:pStyle w:val="JENUINormal"/>
        <w:rPr>
          <w:del w:id="953" w:author="Daniel Ramos Hoogwout" w:date="2022-06-05T18:56:00Z"/>
        </w:rPr>
      </w:pPr>
    </w:p>
    <w:p w14:paraId="4C8D021B" w14:textId="2CE2FEB0" w:rsidR="003057F6" w:rsidRDefault="003057F6" w:rsidP="004A1626">
      <w:pPr>
        <w:pStyle w:val="JENUINormal"/>
      </w:pPr>
      <w:r>
        <w:t xml:space="preserve">Aunque en este estudio se haya introducido sin </w:t>
      </w:r>
      <w:ins w:id="954" w:author="Victor" w:date="2022-06-16T20:56:00Z">
        <w:r w:rsidR="00D84887">
          <w:t>éxito</w:t>
        </w:r>
      </w:ins>
      <w:del w:id="955" w:author="Victor" w:date="2022-06-16T20:56:00Z">
        <w:r w:rsidDel="00D84887">
          <w:delText>existo</w:delText>
        </w:r>
      </w:del>
      <w:r>
        <w:t xml:space="preserve"> un índice bursátil, en un futuro puede ser interesante la adicción de este tipo de activos</w:t>
      </w:r>
      <w:ins w:id="956" w:author="Victor" w:date="2022-06-16T20:56:00Z">
        <w:r w:rsidR="00D84887">
          <w:t>,</w:t>
        </w:r>
      </w:ins>
      <w:r>
        <w:t xml:space="preserve"> ya que las criptomonedas están ganando popularidad y por ello cada vez tienen comportamientos más parecidos a los de un índice bursátil.</w:t>
      </w:r>
    </w:p>
    <w:p w14:paraId="5896941C" w14:textId="77777777" w:rsidR="003057F6" w:rsidDel="004A1626" w:rsidRDefault="003057F6">
      <w:pPr>
        <w:pStyle w:val="JENUINormal"/>
        <w:rPr>
          <w:del w:id="957" w:author="Daniel Ramos Hoogwout" w:date="2022-06-05T18:55:00Z"/>
        </w:rPr>
      </w:pPr>
    </w:p>
    <w:p w14:paraId="03A8A193" w14:textId="6DB92D06" w:rsidR="003057F6" w:rsidRPr="00E24E85" w:rsidRDefault="003057F6" w:rsidP="004A1626">
      <w:pPr>
        <w:pStyle w:val="JENUINormal"/>
      </w:pPr>
      <w:r>
        <w:t xml:space="preserve">Por último, recordar que las redes neuronales, en concreto, las redes neuronales recurrentes son muy complejas y si no te tiene especial cuidado con la elección de </w:t>
      </w:r>
      <w:proofErr w:type="spellStart"/>
      <w:r>
        <w:t>hiperparámetros</w:t>
      </w:r>
      <w:proofErr w:type="spellEnd"/>
      <w:r>
        <w:t>, como</w:t>
      </w:r>
      <w:ins w:id="958" w:author="Victor" w:date="2022-06-16T20:56:00Z">
        <w:r w:rsidR="00D84887">
          <w:t>,</w:t>
        </w:r>
      </w:ins>
      <w:r>
        <w:t xml:space="preserve"> por ejemplo, un número excesivo de </w:t>
      </w:r>
      <w:proofErr w:type="spellStart"/>
      <w:r w:rsidRPr="00D84887">
        <w:rPr>
          <w:i/>
          <w:rPrChange w:id="959" w:author="Victor" w:date="2022-06-16T20:56:00Z">
            <w:rPr/>
          </w:rPrChange>
        </w:rPr>
        <w:t>epochs</w:t>
      </w:r>
      <w:proofErr w:type="spellEnd"/>
      <w:ins w:id="960" w:author="Victor" w:date="2022-06-16T20:57:00Z">
        <w:r w:rsidR="00D84887">
          <w:t>,</w:t>
        </w:r>
      </w:ins>
      <w:r>
        <w:t xml:space="preserve"> el </w:t>
      </w:r>
      <w:ins w:id="961" w:author="Victor" w:date="2022-06-16T20:57:00Z">
        <w:r w:rsidR="00D84887">
          <w:t>sobreajuste</w:t>
        </w:r>
      </w:ins>
      <w:del w:id="962" w:author="Victor" w:date="2022-06-16T20:57:00Z">
        <w:r w:rsidDel="00D84887">
          <w:delText>overfitting</w:delText>
        </w:r>
      </w:del>
      <w:r>
        <w:t xml:space="preserve"> ocurre increíblemente rápido</w:t>
      </w:r>
      <w:del w:id="963" w:author="Victor" w:date="2022-06-16T20:57:00Z">
        <w:r w:rsidDel="00D84887">
          <w:delText>, por ello, hay</w:delText>
        </w:r>
      </w:del>
      <w:ins w:id="964" w:author="Victor" w:date="2022-06-16T20:57:00Z">
        <w:r w:rsidR="00D84887">
          <w:t>. De ahí</w:t>
        </w:r>
      </w:ins>
      <w:r>
        <w:t xml:space="preserve"> que</w:t>
      </w:r>
      <w:ins w:id="965" w:author="Victor" w:date="2022-06-16T20:57:00Z">
        <w:r w:rsidR="00D84887">
          <w:t xml:space="preserve"> hay que</w:t>
        </w:r>
      </w:ins>
      <w:r>
        <w:t xml:space="preserve"> tener un especial cuidado y conocimiento a la hora de entrenar redes neuronales</w:t>
      </w:r>
      <w:ins w:id="966" w:author="Victor" w:date="2022-06-16T20:57:00Z">
        <w:r w:rsidR="00D84887">
          <w:t>,</w:t>
        </w:r>
      </w:ins>
      <w:r>
        <w:t xml:space="preserve"> porque pueden ocasionar resultados demasiado buenos para ser ciertos que luego a la hora de la verdad fracasan estrepitosamente.</w:t>
      </w:r>
    </w:p>
    <w:p w14:paraId="3D3AC341" w14:textId="77777777" w:rsidR="000D7D75" w:rsidRPr="00E24E85" w:rsidRDefault="000D7D75">
      <w:pPr>
        <w:pStyle w:val="JENUITtulo1"/>
      </w:pPr>
      <w:r w:rsidRPr="00E24E85">
        <w:t>Bibliografía</w:t>
      </w:r>
    </w:p>
    <w:p w14:paraId="12616517" w14:textId="77777777" w:rsidR="00D81417" w:rsidRDefault="00D81417">
      <w:pPr>
        <w:pStyle w:val="JENUINormal"/>
      </w:pPr>
    </w:p>
    <w:p w14:paraId="3D6FD9FB" w14:textId="77777777" w:rsidR="00D81417" w:rsidRPr="00E24E85" w:rsidRDefault="001F189E" w:rsidP="00D81417">
      <w:pPr>
        <w:pStyle w:val="Ttulo1"/>
        <w:tabs>
          <w:tab w:val="left" w:pos="1701"/>
        </w:tabs>
      </w:pPr>
      <w:r>
        <w:t>Configuración de Anaconda</w:t>
      </w:r>
    </w:p>
    <w:p w14:paraId="070A359F" w14:textId="77777777" w:rsidR="00D81417" w:rsidRDefault="00D81417" w:rsidP="00D81417">
      <w:pPr>
        <w:suppressAutoHyphens w:val="0"/>
        <w:spacing w:line="240" w:lineRule="auto"/>
        <w:textAlignment w:val="auto"/>
        <w:rPr>
          <w:rFonts w:ascii="Times" w:hAnsi="Times"/>
          <w:kern w:val="0"/>
          <w:sz w:val="20"/>
          <w:lang w:val="es-ES_tradnl" w:eastAsia="en-US"/>
        </w:rPr>
      </w:pPr>
    </w:p>
    <w:p w14:paraId="3648C672" w14:textId="2E8275CE" w:rsidR="002B6D50" w:rsidRDefault="002B6D50" w:rsidP="00D92F1F">
      <w:pPr>
        <w:pStyle w:val="JENUINormal"/>
      </w:pPr>
      <w:r>
        <w:t>Para poder replicar los resultados descritos con anterioridad se tiene que configurar el entorno de desarrollo de una manera específica.</w:t>
      </w:r>
    </w:p>
    <w:p w14:paraId="1B030C1A" w14:textId="77777777" w:rsidR="00DE3242" w:rsidRDefault="002B6D50" w:rsidP="002B6D50">
      <w:pPr>
        <w:pStyle w:val="JENUINormal"/>
      </w:pPr>
      <w:r>
        <w:t xml:space="preserve">El autor de este estudio ha utilizado Anaconda para desarrollar la red neuronal, utilizando el paquete de Tensor Flow. Este paquete provoca errores en la configuración por defecto de Anaconda y es necesario crear un nuevo entorno de desarrollo en el cual se instale la versión de </w:t>
      </w:r>
      <w:proofErr w:type="spellStart"/>
      <w:r>
        <w:t>Numpy</w:t>
      </w:r>
      <w:proofErr w:type="spellEnd"/>
      <w:r>
        <w:t xml:space="preserve"> 1.18.5</w:t>
      </w:r>
      <w:r w:rsidR="00DE3242">
        <w:t>.</w:t>
      </w:r>
    </w:p>
    <w:p w14:paraId="37EF857F" w14:textId="5DEE36FA" w:rsidR="00DE3242" w:rsidRDefault="00DE3242" w:rsidP="0007301C">
      <w:pPr>
        <w:pStyle w:val="JENUINormal"/>
        <w:ind w:firstLine="0"/>
      </w:pPr>
    </w:p>
    <w:p w14:paraId="6CBB1A27" w14:textId="46C5ECCE" w:rsidR="002B6D50" w:rsidRDefault="002B6D50" w:rsidP="00DE3242">
      <w:pPr>
        <w:pStyle w:val="JENUINormal"/>
      </w:pPr>
      <w:r>
        <w:t xml:space="preserve">Anaconda instala por defecto la más reciente entre otras librerías que </w:t>
      </w:r>
      <w:r w:rsidR="00DE3242">
        <w:t>generan conflictos y la solución más sencilla es crear un entorno de desarrollo exclusivamente para Tensor Flow</w:t>
      </w:r>
      <w:r w:rsidR="00A7656D">
        <w:t xml:space="preserve"> 2.3</w:t>
      </w:r>
      <w:r w:rsidR="00DE3242">
        <w:t xml:space="preserve"> en el cual únicamente deben instalarse la versión anteriormente comentada de </w:t>
      </w:r>
      <w:proofErr w:type="spellStart"/>
      <w:r w:rsidR="00DE3242">
        <w:t>Numpy</w:t>
      </w:r>
      <w:proofErr w:type="spellEnd"/>
      <w:r w:rsidR="00DE3242">
        <w:t xml:space="preserve">, Pandas, </w:t>
      </w:r>
      <w:proofErr w:type="spellStart"/>
      <w:r w:rsidR="00DE3242">
        <w:t>Keras</w:t>
      </w:r>
      <w:proofErr w:type="spellEnd"/>
      <w:r w:rsidR="00DE3242">
        <w:t xml:space="preserve">, </w:t>
      </w:r>
      <w:proofErr w:type="spellStart"/>
      <w:r w:rsidR="00DE3242">
        <w:t>Tensorflow</w:t>
      </w:r>
      <w:proofErr w:type="spellEnd"/>
      <w:r w:rsidR="00DE3242">
        <w:t xml:space="preserve"> y las librerías que se instalan automáticamente al seleccionar las anteriores.</w:t>
      </w:r>
    </w:p>
    <w:p w14:paraId="03855BC3" w14:textId="77777777" w:rsidR="002B6D50" w:rsidRDefault="002B6D50">
      <w:pPr>
        <w:pStyle w:val="JENUINormal"/>
      </w:pPr>
    </w:p>
    <w:p w14:paraId="618660CC" w14:textId="1DF622FF" w:rsidR="008A3764" w:rsidRPr="008A3764" w:rsidRDefault="001F189E" w:rsidP="008A3764">
      <w:pPr>
        <w:pStyle w:val="Ttulo1"/>
        <w:tabs>
          <w:tab w:val="left" w:pos="1701"/>
        </w:tabs>
      </w:pPr>
      <w:r>
        <w:t>Modelos descartados</w:t>
      </w:r>
    </w:p>
    <w:p w14:paraId="7EA5E9BF" w14:textId="3E054005" w:rsidR="008A3764" w:rsidRPr="008A3764" w:rsidRDefault="008A3764" w:rsidP="008A3764">
      <w:pPr>
        <w:pStyle w:val="JENUITtulo2"/>
        <w:numPr>
          <w:ilvl w:val="0"/>
          <w:numId w:val="0"/>
        </w:numPr>
      </w:pPr>
      <w:r>
        <w:t>Modelo inicial</w:t>
      </w:r>
    </w:p>
    <w:p w14:paraId="448266D8" w14:textId="37C569CA" w:rsidR="008A3764" w:rsidRDefault="008A3764" w:rsidP="008A3764">
      <w:pPr>
        <w:pStyle w:val="JENUITtulo2"/>
        <w:numPr>
          <w:ilvl w:val="0"/>
          <w:numId w:val="0"/>
        </w:numPr>
      </w:pPr>
      <w:r>
        <w:t>Modelo con un índice bursátil</w:t>
      </w:r>
    </w:p>
    <w:p w14:paraId="6890751B" w14:textId="63FA0865" w:rsidR="008A3764" w:rsidRDefault="008A3764" w:rsidP="008A3764">
      <w:pPr>
        <w:pStyle w:val="JENUITtulo2"/>
        <w:numPr>
          <w:ilvl w:val="0"/>
          <w:numId w:val="0"/>
        </w:numPr>
      </w:pPr>
      <w:r>
        <w:t>Modelo con un periodo de 30 días</w:t>
      </w:r>
    </w:p>
    <w:p w14:paraId="0A210308" w14:textId="2F7DF272" w:rsidR="008A3764" w:rsidRDefault="008A3764" w:rsidP="008A3764">
      <w:pPr>
        <w:pStyle w:val="JENUINormal"/>
        <w:ind w:firstLine="0"/>
      </w:pPr>
    </w:p>
    <w:p w14:paraId="35C774C9" w14:textId="2B5D5864" w:rsidR="008A3764" w:rsidRDefault="008A3764" w:rsidP="008A3764">
      <w:pPr>
        <w:pStyle w:val="JENUITtulo2"/>
        <w:numPr>
          <w:ilvl w:val="0"/>
          <w:numId w:val="0"/>
        </w:numPr>
      </w:pPr>
      <w:r>
        <w:lastRenderedPageBreak/>
        <w:t>Modelo con un periodo de 60 días</w:t>
      </w:r>
    </w:p>
    <w:p w14:paraId="348695AC" w14:textId="4AFCFEA4" w:rsidR="008A3764" w:rsidRPr="008A3764" w:rsidRDefault="008A3764" w:rsidP="008A3764">
      <w:pPr>
        <w:pStyle w:val="JENUITtulo2"/>
        <w:numPr>
          <w:ilvl w:val="0"/>
          <w:numId w:val="0"/>
        </w:numPr>
      </w:pPr>
      <w:r>
        <w:t>Modelo con un periodo de 120 días</w:t>
      </w:r>
    </w:p>
    <w:p w14:paraId="3714D044" w14:textId="77777777" w:rsidR="008A3764" w:rsidRPr="008A3764" w:rsidRDefault="008A3764" w:rsidP="008A3764">
      <w:pPr>
        <w:pStyle w:val="JENUINormal"/>
      </w:pPr>
    </w:p>
    <w:p w14:paraId="0DCABD29" w14:textId="77777777" w:rsidR="008A3764" w:rsidRPr="008A3764" w:rsidRDefault="008A3764" w:rsidP="008A3764">
      <w:pPr>
        <w:pStyle w:val="JENUINormal"/>
        <w:ind w:firstLine="0"/>
      </w:pPr>
    </w:p>
    <w:p w14:paraId="2B782CD9" w14:textId="5F5624BD" w:rsidR="008A3764" w:rsidRPr="008A3764" w:rsidRDefault="008A3764" w:rsidP="008A3764">
      <w:pPr>
        <w:pStyle w:val="JENUINormal"/>
        <w:ind w:firstLine="0"/>
      </w:pPr>
    </w:p>
    <w:p w14:paraId="576AAAB6" w14:textId="77777777" w:rsidR="008A3764" w:rsidRPr="008A3764" w:rsidRDefault="008A3764" w:rsidP="008A3764">
      <w:pPr>
        <w:pStyle w:val="Textoindependiente"/>
        <w:rPr>
          <w:lang w:val="gl-ES"/>
        </w:rPr>
      </w:pPr>
    </w:p>
    <w:p w14:paraId="5A373E44" w14:textId="77777777" w:rsidR="00D81417" w:rsidRDefault="00D81417" w:rsidP="00D81417">
      <w:pPr>
        <w:suppressAutoHyphens w:val="0"/>
        <w:spacing w:line="240" w:lineRule="auto"/>
        <w:textAlignment w:val="auto"/>
        <w:rPr>
          <w:rFonts w:ascii="Times" w:hAnsi="Times"/>
          <w:kern w:val="0"/>
          <w:sz w:val="20"/>
          <w:lang w:val="es-ES_tradnl" w:eastAsia="en-US"/>
        </w:rPr>
      </w:pPr>
    </w:p>
    <w:p w14:paraId="413422D6" w14:textId="77777777" w:rsidR="00D81417" w:rsidRPr="00E24E85" w:rsidRDefault="00D81417">
      <w:pPr>
        <w:pStyle w:val="JENUINormal"/>
      </w:pPr>
    </w:p>
    <w:p w14:paraId="3DD3AD60" w14:textId="70DDE578" w:rsidR="00130685" w:rsidRDefault="000D7D75" w:rsidP="00130685">
      <w:pPr>
        <w:pStyle w:val="JENUITtuloReferencias"/>
        <w:rPr>
          <w:ins w:id="967" w:author="Daniel Ramos Hoogwout" w:date="2022-07-03T13:03:00Z"/>
        </w:rPr>
      </w:pPr>
      <w:r w:rsidRPr="00E24E85">
        <w:t>Referencias</w:t>
      </w:r>
      <w:bookmarkEnd w:id="0"/>
    </w:p>
    <w:p w14:paraId="2F0232F7" w14:textId="77777777" w:rsidR="00542947" w:rsidRPr="00542947" w:rsidRDefault="00D70044" w:rsidP="00542947">
      <w:pPr>
        <w:pStyle w:val="Bibliografa"/>
        <w:rPr>
          <w:sz w:val="20"/>
          <w:szCs w:val="24"/>
        </w:rPr>
      </w:pPr>
      <w:r>
        <w:fldChar w:fldCharType="begin"/>
      </w:r>
      <w:ins w:id="968" w:author="Daniel Ramos Hoogwout" w:date="2022-07-03T13:51:00Z">
        <w:r w:rsidR="00EC6BEB">
          <w:instrText xml:space="preserve"> ADDIN ZOTERO_BIBL {"uncited":[],"omitted":[],"custom":[]} CSL_BIBLIOGRAPHY </w:instrText>
        </w:r>
      </w:ins>
      <w:del w:id="969" w:author="Daniel Ramos Hoogwout" w:date="2022-07-03T13:51:00Z">
        <w:r w:rsidR="00005B3A" w:rsidDel="00EC6BEB">
          <w:delInstrText xml:space="preserve"> ADDIN ZOTERO_BIBL {"uncited":[],"omitted":[],"custom":[]} CSL_BIBLIOGRAPHY </w:delInstrText>
        </w:r>
      </w:del>
      <w:r>
        <w:fldChar w:fldCharType="separate"/>
      </w:r>
      <w:r w:rsidR="00542947" w:rsidRPr="00542947">
        <w:rPr>
          <w:sz w:val="20"/>
          <w:szCs w:val="24"/>
        </w:rPr>
        <w:t>[1]</w:t>
      </w:r>
      <w:r w:rsidR="00542947" w:rsidRPr="00542947">
        <w:rPr>
          <w:sz w:val="20"/>
          <w:szCs w:val="24"/>
        </w:rPr>
        <w:tab/>
        <w:t xml:space="preserve">IBM Cloud Education, «Recurrent Neural Networks», </w:t>
      </w:r>
      <w:r w:rsidR="00542947" w:rsidRPr="00542947">
        <w:rPr>
          <w:i/>
          <w:iCs/>
          <w:sz w:val="20"/>
          <w:szCs w:val="24"/>
        </w:rPr>
        <w:t>IBM</w:t>
      </w:r>
      <w:r w:rsidR="00542947" w:rsidRPr="00542947">
        <w:rPr>
          <w:sz w:val="20"/>
          <w:szCs w:val="24"/>
        </w:rPr>
        <w:t>, 14 de septiembre de 2020. https://www.ibm.com/cloud/learn/recurrent-neural-networks (accedido 19 de mayo de 2022).</w:t>
      </w:r>
    </w:p>
    <w:p w14:paraId="0269F451" w14:textId="77777777" w:rsidR="00542947" w:rsidRPr="00542947" w:rsidRDefault="00542947" w:rsidP="00542947">
      <w:pPr>
        <w:pStyle w:val="Bibliografa"/>
        <w:rPr>
          <w:sz w:val="20"/>
          <w:szCs w:val="24"/>
        </w:rPr>
      </w:pPr>
      <w:r w:rsidRPr="00542947">
        <w:rPr>
          <w:sz w:val="20"/>
          <w:szCs w:val="24"/>
        </w:rPr>
        <w:t>[2]</w:t>
      </w:r>
      <w:r w:rsidRPr="00542947">
        <w:rPr>
          <w:sz w:val="20"/>
          <w:szCs w:val="24"/>
        </w:rPr>
        <w:tab/>
        <w:t xml:space="preserve">«Understanding LSTM Networks», </w:t>
      </w:r>
      <w:r w:rsidRPr="00542947">
        <w:rPr>
          <w:i/>
          <w:iCs/>
          <w:sz w:val="20"/>
          <w:szCs w:val="24"/>
        </w:rPr>
        <w:t>Colah.github.io</w:t>
      </w:r>
      <w:r w:rsidRPr="00542947">
        <w:rPr>
          <w:sz w:val="20"/>
          <w:szCs w:val="24"/>
        </w:rPr>
        <w:t>, 27 de agosto de 2015. https://colah.github.io/posts/2015-08-Understanding-LSTMs/ (accedido 20 de mayo de 2022).</w:t>
      </w:r>
    </w:p>
    <w:p w14:paraId="35CE7EF3" w14:textId="77777777" w:rsidR="00542947" w:rsidRPr="00542947" w:rsidRDefault="00542947" w:rsidP="00542947">
      <w:pPr>
        <w:pStyle w:val="Bibliografa"/>
        <w:rPr>
          <w:sz w:val="20"/>
          <w:szCs w:val="24"/>
        </w:rPr>
      </w:pPr>
      <w:r w:rsidRPr="00542947">
        <w:rPr>
          <w:sz w:val="20"/>
          <w:szCs w:val="24"/>
        </w:rPr>
        <w:t>[3]</w:t>
      </w:r>
      <w:r w:rsidRPr="00542947">
        <w:rPr>
          <w:sz w:val="20"/>
          <w:szCs w:val="24"/>
        </w:rPr>
        <w:tab/>
        <w:t xml:space="preserve">S. Hochreiter, «The vanishing gradient problem during learning recurrent neural nets and problem solutions», </w:t>
      </w:r>
      <w:r w:rsidRPr="00542947">
        <w:rPr>
          <w:i/>
          <w:iCs/>
          <w:sz w:val="20"/>
          <w:szCs w:val="24"/>
        </w:rPr>
        <w:t>Int. J. Uncertain. Fuzziness Knowl.-Based Syst.</w:t>
      </w:r>
      <w:r w:rsidRPr="00542947">
        <w:rPr>
          <w:sz w:val="20"/>
          <w:szCs w:val="24"/>
        </w:rPr>
        <w:t>, vol. 6, n.</w:t>
      </w:r>
      <w:r w:rsidRPr="00542947">
        <w:rPr>
          <w:sz w:val="20"/>
          <w:szCs w:val="24"/>
          <w:vertAlign w:val="superscript"/>
        </w:rPr>
        <w:t>o</w:t>
      </w:r>
      <w:r w:rsidRPr="00542947">
        <w:rPr>
          <w:sz w:val="20"/>
          <w:szCs w:val="24"/>
        </w:rPr>
        <w:t xml:space="preserve"> 02, pp. 107-116, 1998.</w:t>
      </w:r>
    </w:p>
    <w:p w14:paraId="4DE8FA9C" w14:textId="77777777" w:rsidR="00542947" w:rsidRPr="00542947" w:rsidRDefault="00542947" w:rsidP="00542947">
      <w:pPr>
        <w:pStyle w:val="Bibliografa"/>
        <w:rPr>
          <w:sz w:val="20"/>
          <w:szCs w:val="24"/>
        </w:rPr>
      </w:pPr>
      <w:r w:rsidRPr="00542947">
        <w:rPr>
          <w:sz w:val="20"/>
          <w:szCs w:val="24"/>
        </w:rPr>
        <w:t>[4]</w:t>
      </w:r>
      <w:r w:rsidRPr="00542947">
        <w:rPr>
          <w:sz w:val="20"/>
          <w:szCs w:val="24"/>
        </w:rPr>
        <w:tab/>
        <w:t xml:space="preserve">S. Hochreiter y J. Schmidhuber, «Long Short-Term Memory», </w:t>
      </w:r>
      <w:r w:rsidRPr="00542947">
        <w:rPr>
          <w:i/>
          <w:iCs/>
          <w:sz w:val="20"/>
          <w:szCs w:val="24"/>
        </w:rPr>
        <w:t>Neural Comput.</w:t>
      </w:r>
      <w:r w:rsidRPr="00542947">
        <w:rPr>
          <w:sz w:val="20"/>
          <w:szCs w:val="24"/>
        </w:rPr>
        <w:t>, vol. 9, n.</w:t>
      </w:r>
      <w:r w:rsidRPr="00542947">
        <w:rPr>
          <w:sz w:val="20"/>
          <w:szCs w:val="24"/>
          <w:vertAlign w:val="superscript"/>
        </w:rPr>
        <w:t>o</w:t>
      </w:r>
      <w:r w:rsidRPr="00542947">
        <w:rPr>
          <w:sz w:val="20"/>
          <w:szCs w:val="24"/>
        </w:rPr>
        <w:t xml:space="preserve"> 8, pp. 1735-1780, nov. 1997, doi: 10.1162/neco.1997.9.8.1735.</w:t>
      </w:r>
    </w:p>
    <w:p w14:paraId="7DE30457" w14:textId="77777777" w:rsidR="00542947" w:rsidRPr="00542947" w:rsidRDefault="00542947" w:rsidP="00542947">
      <w:pPr>
        <w:pStyle w:val="Bibliografa"/>
        <w:rPr>
          <w:sz w:val="20"/>
          <w:szCs w:val="24"/>
        </w:rPr>
      </w:pPr>
      <w:r w:rsidRPr="00542947">
        <w:rPr>
          <w:sz w:val="20"/>
          <w:szCs w:val="24"/>
        </w:rPr>
        <w:t>[5]</w:t>
      </w:r>
      <w:r w:rsidRPr="00542947">
        <w:rPr>
          <w:sz w:val="20"/>
          <w:szCs w:val="24"/>
        </w:rPr>
        <w:tab/>
        <w:t>R. Pascanu, T. Mikolov, y Y. Bengio, «On the diﬃculty of training recurrent neural networks», p. 9.</w:t>
      </w:r>
    </w:p>
    <w:p w14:paraId="092A7D5D" w14:textId="77777777" w:rsidR="00542947" w:rsidRPr="00542947" w:rsidRDefault="00542947" w:rsidP="00542947">
      <w:pPr>
        <w:pStyle w:val="Bibliografa"/>
        <w:rPr>
          <w:sz w:val="20"/>
          <w:szCs w:val="24"/>
        </w:rPr>
      </w:pPr>
      <w:r w:rsidRPr="00542947">
        <w:rPr>
          <w:sz w:val="20"/>
          <w:szCs w:val="24"/>
        </w:rPr>
        <w:t>[6]</w:t>
      </w:r>
      <w:r w:rsidRPr="00542947">
        <w:rPr>
          <w:sz w:val="20"/>
          <w:szCs w:val="24"/>
        </w:rPr>
        <w:tab/>
        <w:t xml:space="preserve">J. Brownlee, «Difference Between a Batch and an Epoch in a Neural Network», </w:t>
      </w:r>
      <w:r w:rsidRPr="00542947">
        <w:rPr>
          <w:i/>
          <w:iCs/>
          <w:sz w:val="20"/>
          <w:szCs w:val="24"/>
        </w:rPr>
        <w:t>Machine Learning Mastery</w:t>
      </w:r>
      <w:r w:rsidRPr="00542947">
        <w:rPr>
          <w:sz w:val="20"/>
          <w:szCs w:val="24"/>
        </w:rPr>
        <w:t>, 20 de julio de 2018. https://machinelearningmastery.com/difference-between-a-batch-and-an-epoch/ (accedido 22 de mayo de 2022).</w:t>
      </w:r>
    </w:p>
    <w:p w14:paraId="3E1800B9" w14:textId="77777777" w:rsidR="00542947" w:rsidRPr="00542947" w:rsidRDefault="00542947" w:rsidP="00542947">
      <w:pPr>
        <w:pStyle w:val="Bibliografa"/>
        <w:rPr>
          <w:sz w:val="20"/>
          <w:szCs w:val="24"/>
        </w:rPr>
      </w:pPr>
      <w:r w:rsidRPr="00542947">
        <w:rPr>
          <w:sz w:val="20"/>
          <w:szCs w:val="24"/>
        </w:rPr>
        <w:t>[7]</w:t>
      </w:r>
      <w:r w:rsidRPr="00542947">
        <w:rPr>
          <w:sz w:val="20"/>
          <w:szCs w:val="24"/>
        </w:rPr>
        <w:tab/>
        <w:t xml:space="preserve">J. Brownlee, «A Gentle Introduction to Mini-Batch Gradient Descent and How to Configure Batch Size», </w:t>
      </w:r>
      <w:r w:rsidRPr="00542947">
        <w:rPr>
          <w:i/>
          <w:iCs/>
          <w:sz w:val="20"/>
          <w:szCs w:val="24"/>
        </w:rPr>
        <w:t>Machine Learning Mastery</w:t>
      </w:r>
      <w:r w:rsidRPr="00542947">
        <w:rPr>
          <w:sz w:val="20"/>
          <w:szCs w:val="24"/>
        </w:rPr>
        <w:t>, julio de 2021. https://machinelearningmastery.com/gentle-introduction-mini-batch-gradient-descent-configure-batch-size/ (accedido 22 de mayo de 2022).</w:t>
      </w:r>
    </w:p>
    <w:p w14:paraId="39E08BEE" w14:textId="77777777" w:rsidR="00542947" w:rsidRPr="00542947" w:rsidRDefault="00542947" w:rsidP="00542947">
      <w:pPr>
        <w:pStyle w:val="Bibliografa"/>
        <w:rPr>
          <w:sz w:val="20"/>
          <w:szCs w:val="24"/>
        </w:rPr>
      </w:pPr>
      <w:r w:rsidRPr="00542947">
        <w:rPr>
          <w:sz w:val="20"/>
          <w:szCs w:val="24"/>
        </w:rPr>
        <w:t>[8]</w:t>
      </w:r>
      <w:r w:rsidRPr="00542947">
        <w:rPr>
          <w:sz w:val="20"/>
          <w:szCs w:val="24"/>
        </w:rPr>
        <w:tab/>
        <w:t xml:space="preserve">MathWorks, «Rolling-Window Analysis of Time-Series Models», </w:t>
      </w:r>
      <w:r w:rsidRPr="00542947">
        <w:rPr>
          <w:i/>
          <w:iCs/>
          <w:sz w:val="20"/>
          <w:szCs w:val="24"/>
        </w:rPr>
        <w:t>MathWorks</w:t>
      </w:r>
      <w:r w:rsidRPr="00542947">
        <w:rPr>
          <w:sz w:val="20"/>
          <w:szCs w:val="24"/>
        </w:rPr>
        <w:t>, 2022. https://www.mathworks.com/help/econ/rolling-window-estimation-of-state-space-models.html (accedido 3 de julio de 2022).</w:t>
      </w:r>
    </w:p>
    <w:p w14:paraId="7664F150" w14:textId="77777777" w:rsidR="00542947" w:rsidRPr="00542947" w:rsidRDefault="00542947" w:rsidP="00542947">
      <w:pPr>
        <w:pStyle w:val="Bibliografa"/>
        <w:rPr>
          <w:sz w:val="20"/>
          <w:szCs w:val="24"/>
        </w:rPr>
      </w:pPr>
      <w:r w:rsidRPr="00542947">
        <w:rPr>
          <w:sz w:val="20"/>
          <w:szCs w:val="24"/>
        </w:rPr>
        <w:t>[9]</w:t>
      </w:r>
      <w:r w:rsidRPr="00542947">
        <w:rPr>
          <w:sz w:val="20"/>
          <w:szCs w:val="24"/>
        </w:rPr>
        <w:tab/>
        <w:t xml:space="preserve">F. X. Diebold y R. S. Mariano, «Comparing predictive accuracy», </w:t>
      </w:r>
      <w:r w:rsidRPr="00542947">
        <w:rPr>
          <w:i/>
          <w:iCs/>
          <w:sz w:val="20"/>
          <w:szCs w:val="24"/>
        </w:rPr>
        <w:t>J. Bus. Econ. Stat.</w:t>
      </w:r>
      <w:r w:rsidRPr="00542947">
        <w:rPr>
          <w:sz w:val="20"/>
          <w:szCs w:val="24"/>
        </w:rPr>
        <w:t>, vol. 20, n.</w:t>
      </w:r>
      <w:r w:rsidRPr="00542947">
        <w:rPr>
          <w:sz w:val="20"/>
          <w:szCs w:val="24"/>
          <w:vertAlign w:val="superscript"/>
        </w:rPr>
        <w:t>o</w:t>
      </w:r>
      <w:r w:rsidRPr="00542947">
        <w:rPr>
          <w:sz w:val="20"/>
          <w:szCs w:val="24"/>
        </w:rPr>
        <w:t xml:space="preserve"> 1, pp. 134-144, 2002.</w:t>
      </w:r>
    </w:p>
    <w:p w14:paraId="0BB914F9" w14:textId="7403B7B8" w:rsidR="00D70044" w:rsidRPr="00D70044" w:rsidRDefault="00D70044">
      <w:pPr>
        <w:pStyle w:val="JENUIReferencias"/>
        <w:rPr>
          <w:ins w:id="970" w:author="Daniel Ramos Hoogwout" w:date="2022-06-30T16:52:00Z"/>
        </w:rPr>
        <w:pPrChange w:id="971" w:author="Daniel Ramos Hoogwout" w:date="2022-07-03T13:03:00Z">
          <w:pPr>
            <w:pStyle w:val="JENUITtuloReferencias"/>
          </w:pPr>
        </w:pPrChange>
      </w:pPr>
      <w:r>
        <w:fldChar w:fldCharType="end"/>
      </w:r>
    </w:p>
    <w:p w14:paraId="65072F33" w14:textId="423E1728" w:rsidR="002F45DA" w:rsidRPr="002F45DA" w:rsidDel="002F45DA" w:rsidRDefault="002F45DA">
      <w:pPr>
        <w:pStyle w:val="JENUIReferencias"/>
        <w:rPr>
          <w:del w:id="972" w:author="Daniel Ramos Hoogwout" w:date="2022-06-30T16:47:00Z"/>
        </w:rPr>
        <w:pPrChange w:id="973" w:author="Daniel Ramos Hoogwout" w:date="2022-06-30T16:46:00Z">
          <w:pPr>
            <w:pStyle w:val="JENUITtuloReferencias"/>
          </w:pPr>
        </w:pPrChange>
      </w:pPr>
    </w:p>
    <w:p w14:paraId="4EDC9D74" w14:textId="1391145D" w:rsidR="00130685" w:rsidRPr="001F78C0" w:rsidDel="00D70044" w:rsidRDefault="00ED5499">
      <w:pPr>
        <w:pStyle w:val="JENUIReferencias"/>
        <w:ind w:hanging="113"/>
        <w:rPr>
          <w:del w:id="974" w:author="Daniel Ramos Hoogwout" w:date="2022-07-03T13:03:00Z"/>
        </w:rPr>
        <w:pPrChange w:id="975" w:author="Daniel Ramos Hoogwout" w:date="2022-07-03T13:03:00Z">
          <w:pPr>
            <w:pStyle w:val="JENUIReferencias"/>
            <w:ind w:left="510" w:hanging="113"/>
          </w:pPr>
        </w:pPrChange>
      </w:pPr>
      <w:del w:id="976" w:author="Daniel Ramos Hoogwout" w:date="2022-07-03T13:03:00Z">
        <w:r w:rsidRPr="001F78C0" w:rsidDel="00D70044">
          <w:delText>[1]</w:delText>
        </w:r>
        <w:r w:rsidRPr="001F78C0" w:rsidDel="00D70044">
          <w:tab/>
          <w:delText>IBM Cloud Education, “https://www.ibm.com/cloud/learn/recurrent-neural-networks,” Recurrent Neural Networks, Sep. 14, 2020.</w:delText>
        </w:r>
      </w:del>
    </w:p>
    <w:p w14:paraId="7F6B2B4F" w14:textId="3A9B1D12" w:rsidR="00130685" w:rsidRPr="001F78C0" w:rsidDel="00D70044" w:rsidRDefault="00ED5499">
      <w:pPr>
        <w:pStyle w:val="JENUIReferencias"/>
        <w:ind w:hanging="113"/>
        <w:rPr>
          <w:del w:id="977" w:author="Daniel Ramos Hoogwout" w:date="2022-07-03T13:03:00Z"/>
        </w:rPr>
        <w:pPrChange w:id="978" w:author="Daniel Ramos Hoogwout" w:date="2022-07-03T13:03:00Z">
          <w:pPr>
            <w:pStyle w:val="JENUIReferencias"/>
            <w:ind w:left="510" w:hanging="113"/>
          </w:pPr>
        </w:pPrChange>
      </w:pPr>
      <w:del w:id="979" w:author="Daniel Ramos Hoogwout" w:date="2022-07-03T13:03:00Z">
        <w:r w:rsidRPr="001F78C0" w:rsidDel="00D70044">
          <w:delText>[2]</w:delText>
        </w:r>
        <w:r w:rsidRPr="001F78C0" w:rsidDel="00D70044">
          <w:tab/>
          <w:delText>Sepp Hochreiter, “The Vanishing Gradient Problem During Learning Recurrent Neural Nets and Problem Solutions,” International Journal of Uncertainty, Fuzziness and Knowledge-Based Systems, vol. 06, no. 02, pp. 107–116, 1998.</w:delText>
        </w:r>
      </w:del>
    </w:p>
    <w:p w14:paraId="692F8A3A" w14:textId="59C422C9" w:rsidR="00ED5499" w:rsidRPr="001F78C0" w:rsidDel="00D70044" w:rsidRDefault="00ED5499">
      <w:pPr>
        <w:pStyle w:val="JENUIReferencias"/>
        <w:ind w:hanging="113"/>
        <w:rPr>
          <w:del w:id="980" w:author="Daniel Ramos Hoogwout" w:date="2022-07-03T13:03:00Z"/>
        </w:rPr>
        <w:pPrChange w:id="981" w:author="Daniel Ramos Hoogwout" w:date="2022-07-03T13:03:00Z">
          <w:pPr>
            <w:pStyle w:val="JENUIReferencias"/>
            <w:ind w:left="510" w:hanging="113"/>
          </w:pPr>
        </w:pPrChange>
      </w:pPr>
      <w:del w:id="982" w:author="Daniel Ramos Hoogwout" w:date="2022-07-03T13:03:00Z">
        <w:r w:rsidRPr="001F78C0" w:rsidDel="00D70044">
          <w:delText>[3]</w:delText>
        </w:r>
        <w:r w:rsidRPr="001F78C0" w:rsidDel="00D70044">
          <w:tab/>
          <w:delText>Christian Olah, “https://colah.github.io/posts/2015-08-Understanding-LSTMs/,” Understanding LSTM Networks, Aug. 27, 2015.</w:delText>
        </w:r>
      </w:del>
    </w:p>
    <w:p w14:paraId="30A48AB8" w14:textId="54B1D443" w:rsidR="0006060E" w:rsidRPr="00E24E85" w:rsidRDefault="00ED5499">
      <w:pPr>
        <w:pStyle w:val="JENUIReferencias"/>
        <w:pPrChange w:id="983" w:author="Daniel Ramos Hoogwout" w:date="2022-07-03T13:03:00Z">
          <w:pPr>
            <w:pStyle w:val="JENUIReferencias"/>
            <w:ind w:left="397"/>
          </w:pPr>
        </w:pPrChange>
      </w:pPr>
      <w:r>
        <w:t> </w:t>
      </w:r>
    </w:p>
    <w:sectPr w:rsidR="0006060E" w:rsidRPr="00E24E85" w:rsidSect="00415769">
      <w:type w:val="continuous"/>
      <w:pgSz w:w="11905" w:h="16837"/>
      <w:pgMar w:top="1757" w:right="1417" w:bottom="1757" w:left="1417" w:header="708" w:footer="708" w:gutter="0"/>
      <w:cols w:num="2"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Victor" w:date="2022-06-16T11:13:00Z" w:initials="VET">
    <w:p w14:paraId="06029996" w14:textId="01F3177C" w:rsidR="0084709D" w:rsidRDefault="0084709D">
      <w:pPr>
        <w:pStyle w:val="Textocomentario"/>
      </w:pPr>
      <w:r>
        <w:rPr>
          <w:rStyle w:val="Refdecomentario"/>
        </w:rPr>
        <w:annotationRef/>
      </w:r>
      <w:r>
        <w:t xml:space="preserve">Con el fin de mantener la misma notación, utiliza siempr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t xml:space="preserve"> para denotar la serie que quieres predecir. Es decir, no cambies la notación de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a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t xml:space="preserve"> </w:t>
      </w:r>
    </w:p>
  </w:comment>
  <w:comment w:id="40" w:author="Victor" w:date="2022-06-16T10:54:00Z" w:initials="VET">
    <w:p w14:paraId="05C0537B" w14:textId="750FFD25" w:rsidR="0084709D" w:rsidRDefault="0084709D">
      <w:pPr>
        <w:pStyle w:val="Textocomentario"/>
      </w:pPr>
      <w:r>
        <w:rPr>
          <w:rStyle w:val="Refdecomentario"/>
        </w:rPr>
        <w:annotationRef/>
      </w:r>
      <w:r>
        <w:t>Evita empezar un párrafo con un conector de consecuencia (&lt;&lt;Por tanto, En consecuencia, …&gt;&gt;), es decir, evita empezar un párrafo concluyendo un razonamiento.</w:t>
      </w:r>
    </w:p>
  </w:comment>
  <w:comment w:id="117" w:author="Daniel Ramos Hoogwout" w:date="2022-06-01T17:41:00Z" w:initials="DRH">
    <w:p w14:paraId="51CF8D44" w14:textId="77777777" w:rsidR="0084709D" w:rsidRDefault="0084709D" w:rsidP="003A2868">
      <w:pPr>
        <w:pStyle w:val="Textocomentario"/>
      </w:pPr>
      <w:r>
        <w:rPr>
          <w:rStyle w:val="Refdecomentario"/>
        </w:rPr>
        <w:annotationRef/>
      </w:r>
      <w:r>
        <w:t>¿Te parece correcto?</w:t>
      </w:r>
    </w:p>
  </w:comment>
  <w:comment w:id="118" w:author="Victor" w:date="2022-06-16T11:10:00Z" w:initials="VET">
    <w:p w14:paraId="7CB4B740" w14:textId="2A3E1F32" w:rsidR="0084709D" w:rsidRDefault="0084709D">
      <w:pPr>
        <w:pStyle w:val="Textocomentario"/>
      </w:pPr>
      <w:r>
        <w:rPr>
          <w:rStyle w:val="Refdecomentario"/>
        </w:rPr>
        <w:annotationRef/>
      </w:r>
      <w:r>
        <w:t>Sí, pero solo había que corregir un par de cosas.</w:t>
      </w:r>
    </w:p>
  </w:comment>
  <w:comment w:id="143" w:author="Victor" w:date="2022-06-16T11:32:00Z" w:initials="VET">
    <w:p w14:paraId="61BE1025" w14:textId="21B353BA" w:rsidR="0084709D" w:rsidRPr="002D13BD" w:rsidRDefault="0084709D">
      <w:pPr>
        <w:pStyle w:val="Textocomentario"/>
      </w:pPr>
      <w:r>
        <w:rPr>
          <w:rStyle w:val="Refdecomentario"/>
        </w:rPr>
        <w:annotationRef/>
      </w:r>
      <w:r>
        <w:t>Tanto el AR(</w:t>
      </w:r>
      <w:r>
        <w:rPr>
          <w:i/>
        </w:rPr>
        <w:t>p</w:t>
      </w:r>
      <w:r>
        <w:t>) como el VAR son modelos cuyas variables son estacionarias. Sin embargo, el precio del bitcoin no es estacionario. ¿Aún así se puede emplear estos modelos iniciales?</w:t>
      </w:r>
    </w:p>
  </w:comment>
  <w:comment w:id="440" w:author="Victor" w:date="2022-06-16T11:34:00Z" w:initials="VET">
    <w:p w14:paraId="76910BA1" w14:textId="06706AFB" w:rsidR="0084709D" w:rsidRDefault="0084709D">
      <w:pPr>
        <w:pStyle w:val="Textocomentario"/>
      </w:pPr>
      <w:r>
        <w:rPr>
          <w:rStyle w:val="Refdecomentario"/>
        </w:rPr>
        <w:annotationRef/>
      </w:r>
      <w:r>
        <w:t>Igual que un comentario que hice arriba, no cambies la notación de la variable dependiente. Intenta mantener siempre la misma notación.</w:t>
      </w:r>
    </w:p>
  </w:comment>
  <w:comment w:id="454" w:author="Victor" w:date="2022-06-16T13:24:00Z" w:initials="VET">
    <w:p w14:paraId="40904DD5" w14:textId="1098103A" w:rsidR="0084709D" w:rsidRDefault="0084709D">
      <w:pPr>
        <w:pStyle w:val="Textocomentario"/>
      </w:pPr>
      <w:r>
        <w:rPr>
          <w:rStyle w:val="Refdecomentario"/>
        </w:rPr>
        <w:annotationRef/>
      </w:r>
      <w:r>
        <w:t>Por cierto, ¿las predicciones un periodo hacia adelante son recursivas? Es decir, ¿actualizas la muestra un periodo cada vez que haces una nueva predicción?</w:t>
      </w:r>
    </w:p>
  </w:comment>
  <w:comment w:id="515" w:author="Victor" w:date="2022-06-16T13:35:00Z" w:initials="VET">
    <w:p w14:paraId="26133698" w14:textId="1A336493" w:rsidR="0084709D" w:rsidRDefault="0084709D">
      <w:pPr>
        <w:pStyle w:val="Textocomentario"/>
      </w:pPr>
      <w:r>
        <w:rPr>
          <w:rStyle w:val="Refdecomentario"/>
        </w:rPr>
        <w:annotationRef/>
      </w:r>
      <w:r>
        <w:t>El RMSE también pondera todos los errores de predicción con el mismo peso (cuidado con la notación, no son “diferencias”, sino errores de predicción).</w:t>
      </w:r>
    </w:p>
  </w:comment>
  <w:comment w:id="534" w:author="Victor" w:date="2022-05-26T16:46:00Z" w:initials="VET">
    <w:p w14:paraId="5C89C7FA" w14:textId="77777777" w:rsidR="0084709D" w:rsidRDefault="0084709D" w:rsidP="00E43DEA">
      <w:pPr>
        <w:pStyle w:val="Textocomentario"/>
      </w:pPr>
      <w:r>
        <w:rPr>
          <w:rStyle w:val="Refdecomentario"/>
        </w:rPr>
        <w:annotationRef/>
      </w:r>
      <w:r>
        <w:t>Tienes que mejorar la explicación de estos conceptos. Primero, ¿qué es una predicción? Escribe una ecuación de predicción. A continuación, escribe las ecuaciones del RMSE y del MAE, y especifica el periodo de predicción fuera de muestra. Esto es muy importante para entender el análisis de la sección 3.</w:t>
      </w:r>
    </w:p>
  </w:comment>
  <w:comment w:id="573" w:author="Victor" w:date="2022-05-26T16:49:00Z" w:initials="VET">
    <w:p w14:paraId="0F99B78D" w14:textId="76164A93" w:rsidR="0084709D" w:rsidRDefault="0084709D">
      <w:pPr>
        <w:pStyle w:val="Textocomentario"/>
      </w:pPr>
      <w:r>
        <w:rPr>
          <w:rStyle w:val="Refdecomentario"/>
        </w:rPr>
        <w:annotationRef/>
      </w:r>
      <w:r>
        <w:t>Tampoco he entendido esta frase.</w:t>
      </w:r>
    </w:p>
  </w:comment>
  <w:comment w:id="574" w:author="Victor" w:date="2022-06-16T13:41:00Z" w:initials="VET">
    <w:p w14:paraId="5B2A0BCA" w14:textId="3D46580D" w:rsidR="0084709D" w:rsidRDefault="0084709D">
      <w:pPr>
        <w:pStyle w:val="Textocomentario"/>
      </w:pPr>
      <w:r>
        <w:rPr>
          <w:rStyle w:val="Refdecomentario"/>
        </w:rPr>
        <w:annotationRef/>
      </w:r>
      <w:r>
        <w:t>Perdona, Daniel, sigo sin entender este argumento.</w:t>
      </w:r>
    </w:p>
  </w:comment>
  <w:comment w:id="681" w:author="Victor" w:date="2022-06-16T13:49:00Z" w:initials="VET">
    <w:p w14:paraId="70469E4F" w14:textId="55E44E03" w:rsidR="0084709D" w:rsidRDefault="0084709D">
      <w:pPr>
        <w:pStyle w:val="Textocomentario"/>
      </w:pPr>
      <w:r>
        <w:rPr>
          <w:rStyle w:val="Refdecomentario"/>
        </w:rPr>
        <w:annotationRef/>
      </w:r>
      <w:r>
        <w:t>Mucho mejor, pero pon en el título del eje vertical &lt;&lt;Pérdida&gt;&gt; en lugar de &lt;&lt;Loss&gt;&gt;. Además, quita la línea vertical derecha y la línea horizontal superior.</w:t>
      </w:r>
    </w:p>
  </w:comment>
  <w:comment w:id="696" w:author="Victor" w:date="2022-06-16T20:41:00Z" w:initials="VET">
    <w:p w14:paraId="367A3D10" w14:textId="7E073A2E" w:rsidR="0084709D" w:rsidRDefault="0084709D">
      <w:pPr>
        <w:pStyle w:val="Textocomentario"/>
      </w:pPr>
      <w:r>
        <w:rPr>
          <w:rStyle w:val="Refdecomentario"/>
        </w:rPr>
        <w:annotationRef/>
      </w:r>
      <w:hyperlink r:id="rId1" w:history="1">
        <w:r w:rsidRPr="007F2F98">
          <w:rPr>
            <w:rStyle w:val="Hipervnculo"/>
          </w:rPr>
          <w:t>https://www.fundeu.es/consulta/descendente-descendiente/</w:t>
        </w:r>
      </w:hyperlink>
    </w:p>
    <w:p w14:paraId="7ED7B678" w14:textId="77777777" w:rsidR="0084709D" w:rsidRDefault="0084709D">
      <w:pPr>
        <w:pStyle w:val="Textocomentario"/>
      </w:pPr>
    </w:p>
  </w:comment>
  <w:comment w:id="705" w:author="Victor" w:date="2022-05-26T17:11:00Z" w:initials="VET">
    <w:p w14:paraId="51F826A5" w14:textId="4CD7BCDB" w:rsidR="0084709D" w:rsidRDefault="0084709D">
      <w:pPr>
        <w:pStyle w:val="Textocomentario"/>
      </w:pPr>
      <w:r>
        <w:rPr>
          <w:rStyle w:val="Refdecomentario"/>
        </w:rPr>
        <w:annotationRef/>
      </w:r>
      <w:r>
        <w:t>Explícala o quítala del TFM. Además, quita el título de la figura de la misma, porque ya lo pones abajo.</w:t>
      </w:r>
    </w:p>
  </w:comment>
  <w:comment w:id="795" w:author="Victor" w:date="2022-05-26T17:25:00Z" w:initials="VET">
    <w:p w14:paraId="145364D8" w14:textId="77777777" w:rsidR="0084709D" w:rsidRDefault="0084709D" w:rsidP="00DB4704">
      <w:pPr>
        <w:pStyle w:val="Textocomentario"/>
      </w:pPr>
      <w:r>
        <w:rPr>
          <w:rStyle w:val="Refdecomentario"/>
        </w:rPr>
        <w:annotationRef/>
      </w:r>
      <w:r>
        <w:t>El título de una tabla se pone encima de la tabla, no por debajo. Además, falta escribir unas notas de pie de tabla explicando qué es el RMSE, el MAE y la metodología de cálculo (muestra, predicción fuera de muestra, Rolling window, etc). Recuérdate que las tablas tienen que ser autosuficientes.</w:t>
      </w:r>
    </w:p>
  </w:comment>
  <w:comment w:id="796" w:author="Victor" w:date="2022-05-26T17:26:00Z" w:initials="VET">
    <w:p w14:paraId="5E506425" w14:textId="77777777" w:rsidR="0084709D" w:rsidRDefault="0084709D" w:rsidP="00DB4704">
      <w:pPr>
        <w:pStyle w:val="Textocomentario"/>
      </w:pPr>
      <w:r>
        <w:rPr>
          <w:rStyle w:val="Refdecomentario"/>
        </w:rPr>
        <w:annotationRef/>
      </w:r>
      <w:r>
        <w:t xml:space="preserve">Evita escribir “como mencionado, como se puede ver anteriormente”, esto es redundante. Mira la página web: </w:t>
      </w:r>
      <w:hyperlink r:id="rId2" w:history="1">
        <w:r w:rsidRPr="00837111">
          <w:rPr>
            <w:rStyle w:val="Hipervnculo"/>
          </w:rPr>
          <w:t>https://www.uvrcorrectoresdetextos.com/post/20-consejos-b%C3%A1sicos-de-estilo-para-tesis</w:t>
        </w:r>
      </w:hyperlink>
    </w:p>
    <w:p w14:paraId="4D1EC9B0" w14:textId="77777777" w:rsidR="0084709D" w:rsidRDefault="0084709D" w:rsidP="00DB4704">
      <w:pPr>
        <w:pStyle w:val="Textocomentario"/>
      </w:pPr>
    </w:p>
  </w:comment>
  <w:comment w:id="820" w:author="Victor" w:date="2022-06-16T20:50:00Z" w:initials="VET">
    <w:p w14:paraId="56CB114D" w14:textId="6B4F4D8F" w:rsidR="00E21471" w:rsidRDefault="00E21471">
      <w:pPr>
        <w:pStyle w:val="Textocomentario"/>
      </w:pPr>
      <w:r>
        <w:rPr>
          <w:rStyle w:val="Refdecomentario"/>
        </w:rPr>
        <w:annotationRef/>
      </w:r>
      <w:r>
        <w:t>No te olvides de escribir las notas de pie de tabla, tal como lo comento en el siguiente comentario. ¿Por qué el modelo de 60 días tiene un desempeño mejor que el de 90 días en la muestra de prueba y este tiene un mejor desempeño que aquel en la muestra de validación? Merece la pena comentar e intentar explicar este resultado.</w:t>
      </w:r>
    </w:p>
  </w:comment>
  <w:comment w:id="826" w:author="Victor" w:date="2022-05-26T17:28:00Z" w:initials="VET">
    <w:p w14:paraId="0E8E7E70" w14:textId="236AE691" w:rsidR="0084709D" w:rsidRDefault="0084709D">
      <w:pPr>
        <w:pStyle w:val="Textocomentario"/>
      </w:pPr>
      <w:r>
        <w:rPr>
          <w:rStyle w:val="Refdecomentario"/>
        </w:rPr>
        <w:annotationRef/>
      </w:r>
      <w:r>
        <w:t>Sería bueno hacer un contraste de Diebold &amp; Mariano (1995) para comparar si los errores de prueba son significativamente distintos. Míralo en la package forecast de R y en la tesis de Leand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029996" w15:done="0"/>
  <w15:commentEx w15:paraId="05C0537B" w15:done="0"/>
  <w15:commentEx w15:paraId="51CF8D44" w15:done="1"/>
  <w15:commentEx w15:paraId="7CB4B740" w15:paraIdParent="51CF8D44" w15:done="0"/>
  <w15:commentEx w15:paraId="61BE1025" w15:done="0"/>
  <w15:commentEx w15:paraId="76910BA1" w15:done="0"/>
  <w15:commentEx w15:paraId="40904DD5" w15:done="0"/>
  <w15:commentEx w15:paraId="26133698" w15:done="0"/>
  <w15:commentEx w15:paraId="5C89C7FA" w15:done="0"/>
  <w15:commentEx w15:paraId="0F99B78D" w15:done="0"/>
  <w15:commentEx w15:paraId="5B2A0BCA" w15:paraIdParent="0F99B78D" w15:done="0"/>
  <w15:commentEx w15:paraId="70469E4F" w15:done="0"/>
  <w15:commentEx w15:paraId="7ED7B678" w15:done="0"/>
  <w15:commentEx w15:paraId="51F826A5" w15:done="0"/>
  <w15:commentEx w15:paraId="145364D8" w15:done="0"/>
  <w15:commentEx w15:paraId="4D1EC9B0" w15:done="0"/>
  <w15:commentEx w15:paraId="56CB114D" w15:done="0"/>
  <w15:commentEx w15:paraId="0E8E7E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22355" w16cex:dateUtc="2022-06-01T15: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029996" w16cid:durableId="2661C36F"/>
  <w16cid:commentId w16cid:paraId="05C0537B" w16cid:durableId="2661C370"/>
  <w16cid:commentId w16cid:paraId="51CF8D44" w16cid:durableId="26422355"/>
  <w16cid:commentId w16cid:paraId="7CB4B740" w16cid:durableId="2661C372"/>
  <w16cid:commentId w16cid:paraId="61BE1025" w16cid:durableId="2661C373"/>
  <w16cid:commentId w16cid:paraId="76910BA1" w16cid:durableId="2661C374"/>
  <w16cid:commentId w16cid:paraId="40904DD5" w16cid:durableId="2661C375"/>
  <w16cid:commentId w16cid:paraId="26133698" w16cid:durableId="2661C376"/>
  <w16cid:commentId w16cid:paraId="5C89C7FA" w16cid:durableId="263F788F"/>
  <w16cid:commentId w16cid:paraId="0F99B78D" w16cid:durableId="263F7892"/>
  <w16cid:commentId w16cid:paraId="5B2A0BCA" w16cid:durableId="2661C379"/>
  <w16cid:commentId w16cid:paraId="70469E4F" w16cid:durableId="2661C37B"/>
  <w16cid:commentId w16cid:paraId="7ED7B678" w16cid:durableId="2661C37C"/>
  <w16cid:commentId w16cid:paraId="51F826A5" w16cid:durableId="263F78A0"/>
  <w16cid:commentId w16cid:paraId="145364D8" w16cid:durableId="264774D3"/>
  <w16cid:commentId w16cid:paraId="4D1EC9B0" w16cid:durableId="264774D2"/>
  <w16cid:commentId w16cid:paraId="56CB114D" w16cid:durableId="2661C380"/>
  <w16cid:commentId w16cid:paraId="0E8E7E70" w16cid:durableId="263F78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511F52" w14:textId="77777777" w:rsidR="006245DF" w:rsidRDefault="006245DF">
      <w:pPr>
        <w:spacing w:line="240" w:lineRule="auto"/>
      </w:pPr>
      <w:r>
        <w:separator/>
      </w:r>
    </w:p>
  </w:endnote>
  <w:endnote w:type="continuationSeparator" w:id="0">
    <w:p w14:paraId="6C139973" w14:textId="77777777" w:rsidR="006245DF" w:rsidRDefault="006245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DejaVu Sans">
    <w:altName w:val="Yu Gothic"/>
    <w:charset w:val="80"/>
    <w:family w:val="auto"/>
    <w:pitch w:val="variable"/>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D270A3" w14:textId="77777777" w:rsidR="006245DF" w:rsidRDefault="006245DF">
      <w:pPr>
        <w:spacing w:line="240" w:lineRule="auto"/>
      </w:pPr>
      <w:r>
        <w:separator/>
      </w:r>
    </w:p>
  </w:footnote>
  <w:footnote w:type="continuationSeparator" w:id="0">
    <w:p w14:paraId="744D39EE" w14:textId="77777777" w:rsidR="006245DF" w:rsidRDefault="006245D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B0ED4B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E96855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118C8E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758B07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42CAAC3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3F003AA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B98B8C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B7CD91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C1FC52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566E9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076541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multilevel"/>
    <w:tmpl w:val="0000000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2" w15:restartNumberingAfterBreak="0">
    <w:nsid w:val="00000002"/>
    <w:multiLevelType w:val="multilevel"/>
    <w:tmpl w:val="00000002"/>
    <w:name w:val="[JENUI] Numeracion Referencias"/>
    <w:lvl w:ilvl="0">
      <w:start w:val="1"/>
      <w:numFmt w:val="decimal"/>
      <w:lvlText w:val="[%1]"/>
      <w:lvlJc w:val="left"/>
      <w:pPr>
        <w:tabs>
          <w:tab w:val="num" w:pos="510"/>
        </w:tabs>
        <w:ind w:left="510" w:hanging="170"/>
      </w:pPr>
      <w:rPr>
        <w:i w:val="0"/>
        <w:sz w:val="20"/>
        <w:szCs w:val="20"/>
      </w:rPr>
    </w:lvl>
    <w:lvl w:ilvl="1">
      <w:start w:val="1"/>
      <w:numFmt w:val="decimal"/>
      <w:lvlText w:val="[%2]"/>
      <w:lvlJc w:val="left"/>
      <w:pPr>
        <w:tabs>
          <w:tab w:val="num" w:pos="510"/>
        </w:tabs>
        <w:ind w:left="510" w:hanging="170"/>
      </w:pPr>
      <w:rPr>
        <w:i w:val="0"/>
        <w:sz w:val="20"/>
        <w:szCs w:val="20"/>
      </w:rPr>
    </w:lvl>
    <w:lvl w:ilvl="2">
      <w:start w:val="1"/>
      <w:numFmt w:val="decimal"/>
      <w:lvlText w:val="[%3]"/>
      <w:lvlJc w:val="left"/>
      <w:pPr>
        <w:tabs>
          <w:tab w:val="num" w:pos="510"/>
        </w:tabs>
        <w:ind w:left="510" w:hanging="170"/>
      </w:pPr>
      <w:rPr>
        <w:i w:val="0"/>
        <w:sz w:val="20"/>
        <w:szCs w:val="20"/>
      </w:rPr>
    </w:lvl>
    <w:lvl w:ilvl="3">
      <w:start w:val="1"/>
      <w:numFmt w:val="decimal"/>
      <w:lvlText w:val="[%4]"/>
      <w:lvlJc w:val="left"/>
      <w:pPr>
        <w:tabs>
          <w:tab w:val="num" w:pos="510"/>
        </w:tabs>
        <w:ind w:left="510" w:hanging="170"/>
      </w:pPr>
      <w:rPr>
        <w:i w:val="0"/>
        <w:sz w:val="20"/>
        <w:szCs w:val="20"/>
      </w:rPr>
    </w:lvl>
    <w:lvl w:ilvl="4">
      <w:start w:val="1"/>
      <w:numFmt w:val="decimal"/>
      <w:lvlText w:val="[%5]"/>
      <w:lvlJc w:val="left"/>
      <w:pPr>
        <w:tabs>
          <w:tab w:val="num" w:pos="510"/>
        </w:tabs>
        <w:ind w:left="510" w:hanging="170"/>
      </w:pPr>
      <w:rPr>
        <w:i w:val="0"/>
        <w:sz w:val="20"/>
        <w:szCs w:val="20"/>
      </w:rPr>
    </w:lvl>
    <w:lvl w:ilvl="5">
      <w:start w:val="1"/>
      <w:numFmt w:val="decimal"/>
      <w:lvlText w:val="[%6]"/>
      <w:lvlJc w:val="left"/>
      <w:pPr>
        <w:tabs>
          <w:tab w:val="num" w:pos="510"/>
        </w:tabs>
        <w:ind w:left="510" w:hanging="170"/>
      </w:pPr>
      <w:rPr>
        <w:i w:val="0"/>
        <w:sz w:val="20"/>
        <w:szCs w:val="20"/>
      </w:rPr>
    </w:lvl>
    <w:lvl w:ilvl="6">
      <w:start w:val="1"/>
      <w:numFmt w:val="decimal"/>
      <w:lvlText w:val="[%7]"/>
      <w:lvlJc w:val="left"/>
      <w:pPr>
        <w:tabs>
          <w:tab w:val="num" w:pos="510"/>
        </w:tabs>
        <w:ind w:left="510" w:hanging="170"/>
      </w:pPr>
      <w:rPr>
        <w:i w:val="0"/>
        <w:sz w:val="20"/>
        <w:szCs w:val="20"/>
      </w:rPr>
    </w:lvl>
    <w:lvl w:ilvl="7">
      <w:start w:val="1"/>
      <w:numFmt w:val="decimal"/>
      <w:lvlText w:val="[%8]"/>
      <w:lvlJc w:val="left"/>
      <w:pPr>
        <w:tabs>
          <w:tab w:val="num" w:pos="510"/>
        </w:tabs>
        <w:ind w:left="510" w:hanging="170"/>
      </w:pPr>
      <w:rPr>
        <w:i w:val="0"/>
        <w:sz w:val="20"/>
        <w:szCs w:val="20"/>
      </w:rPr>
    </w:lvl>
    <w:lvl w:ilvl="8">
      <w:start w:val="1"/>
      <w:numFmt w:val="decimal"/>
      <w:lvlText w:val="[%9]"/>
      <w:lvlJc w:val="left"/>
      <w:pPr>
        <w:tabs>
          <w:tab w:val="num" w:pos="510"/>
        </w:tabs>
        <w:ind w:left="510" w:hanging="170"/>
      </w:pPr>
      <w:rPr>
        <w:i w:val="0"/>
        <w:sz w:val="20"/>
        <w:szCs w:val="20"/>
      </w:rPr>
    </w:lvl>
  </w:abstractNum>
  <w:abstractNum w:abstractNumId="13" w15:restartNumberingAfterBreak="0">
    <w:nsid w:val="00000003"/>
    <w:multiLevelType w:val="multilevel"/>
    <w:tmpl w:val="00000003"/>
    <w:name w:val="[JENUI] Enumeracion Lista Viñetas"/>
    <w:lvl w:ilvl="0">
      <w:start w:val="1"/>
      <w:numFmt w:val="bullet"/>
      <w:pStyle w:val="JENUIListaVietasCont"/>
      <w:lvlText w:val=""/>
      <w:lvlJc w:val="center"/>
      <w:pPr>
        <w:tabs>
          <w:tab w:val="num" w:pos="0"/>
        </w:tabs>
        <w:ind w:left="0" w:firstLine="0"/>
      </w:pPr>
      <w:rPr>
        <w:rFonts w:ascii="Symbol" w:hAnsi="Symbol" w:cs="OpenSymbol"/>
      </w:rPr>
    </w:lvl>
    <w:lvl w:ilvl="1">
      <w:start w:val="1"/>
      <w:numFmt w:val="bullet"/>
      <w:suff w:val="nothing"/>
      <w:lvlText w:val="◦"/>
      <w:lvlJc w:val="center"/>
      <w:pPr>
        <w:tabs>
          <w:tab w:val="num" w:pos="0"/>
        </w:tabs>
        <w:ind w:left="0" w:firstLine="0"/>
      </w:pPr>
      <w:rPr>
        <w:rFonts w:ascii="OpenSymbol" w:hAnsi="OpenSymbol" w:cs="OpenSymbol"/>
      </w:rPr>
    </w:lvl>
    <w:lvl w:ilvl="2">
      <w:start w:val="1"/>
      <w:numFmt w:val="bullet"/>
      <w:suff w:val="nothing"/>
      <w:lvlText w:val="▪"/>
      <w:lvlJc w:val="center"/>
      <w:pPr>
        <w:tabs>
          <w:tab w:val="num" w:pos="0"/>
        </w:tabs>
        <w:ind w:left="0" w:firstLine="0"/>
      </w:pPr>
      <w:rPr>
        <w:rFonts w:ascii="OpenSymbol" w:hAnsi="OpenSymbol" w:cs="OpenSymbol"/>
      </w:rPr>
    </w:lvl>
    <w:lvl w:ilvl="3">
      <w:start w:val="1"/>
      <w:numFmt w:val="bullet"/>
      <w:suff w:val="nothing"/>
      <w:lvlText w:val=""/>
      <w:lvlJc w:val="center"/>
      <w:pPr>
        <w:tabs>
          <w:tab w:val="num" w:pos="0"/>
        </w:tabs>
        <w:ind w:left="0" w:firstLine="0"/>
      </w:pPr>
      <w:rPr>
        <w:rFonts w:ascii="Symbol" w:hAnsi="Symbol" w:cs="OpenSymbol"/>
      </w:rPr>
    </w:lvl>
    <w:lvl w:ilvl="4">
      <w:start w:val="1"/>
      <w:numFmt w:val="bullet"/>
      <w:suff w:val="nothing"/>
      <w:lvlText w:val="◦"/>
      <w:lvlJc w:val="center"/>
      <w:pPr>
        <w:tabs>
          <w:tab w:val="num" w:pos="0"/>
        </w:tabs>
        <w:ind w:left="0" w:firstLine="0"/>
      </w:pPr>
      <w:rPr>
        <w:rFonts w:ascii="OpenSymbol" w:hAnsi="OpenSymbol" w:cs="OpenSymbol"/>
      </w:rPr>
    </w:lvl>
    <w:lvl w:ilvl="5">
      <w:start w:val="1"/>
      <w:numFmt w:val="bullet"/>
      <w:suff w:val="nothing"/>
      <w:lvlText w:val="▪"/>
      <w:lvlJc w:val="center"/>
      <w:pPr>
        <w:tabs>
          <w:tab w:val="num" w:pos="0"/>
        </w:tabs>
        <w:ind w:left="0" w:firstLine="0"/>
      </w:pPr>
      <w:rPr>
        <w:rFonts w:ascii="OpenSymbol" w:hAnsi="OpenSymbol" w:cs="OpenSymbol"/>
      </w:rPr>
    </w:lvl>
    <w:lvl w:ilvl="6">
      <w:start w:val="1"/>
      <w:numFmt w:val="bullet"/>
      <w:suff w:val="nothing"/>
      <w:lvlText w:val=""/>
      <w:lvlJc w:val="center"/>
      <w:pPr>
        <w:tabs>
          <w:tab w:val="num" w:pos="0"/>
        </w:tabs>
        <w:ind w:left="0" w:firstLine="0"/>
      </w:pPr>
      <w:rPr>
        <w:rFonts w:ascii="Symbol" w:hAnsi="Symbol" w:cs="OpenSymbol"/>
      </w:rPr>
    </w:lvl>
    <w:lvl w:ilvl="7">
      <w:start w:val="1"/>
      <w:numFmt w:val="bullet"/>
      <w:suff w:val="nothing"/>
      <w:lvlText w:val="◦"/>
      <w:lvlJc w:val="center"/>
      <w:pPr>
        <w:tabs>
          <w:tab w:val="num" w:pos="0"/>
        </w:tabs>
        <w:ind w:left="0" w:firstLine="0"/>
      </w:pPr>
      <w:rPr>
        <w:rFonts w:ascii="OpenSymbol" w:hAnsi="OpenSymbol" w:cs="OpenSymbol"/>
      </w:rPr>
    </w:lvl>
    <w:lvl w:ilvl="8">
      <w:start w:val="1"/>
      <w:numFmt w:val="bullet"/>
      <w:suff w:val="nothing"/>
      <w:lvlText w:val="▪"/>
      <w:lvlJc w:val="center"/>
      <w:pPr>
        <w:tabs>
          <w:tab w:val="num" w:pos="0"/>
        </w:tabs>
        <w:ind w:left="0" w:firstLine="0"/>
      </w:pPr>
      <w:rPr>
        <w:rFonts w:ascii="OpenSymbol" w:hAnsi="OpenSymbol" w:cs="OpenSymbol"/>
      </w:rPr>
    </w:lvl>
  </w:abstractNum>
  <w:abstractNum w:abstractNumId="14" w15:restartNumberingAfterBreak="0">
    <w:nsid w:val="00000004"/>
    <w:multiLevelType w:val="multilevel"/>
    <w:tmpl w:val="00000004"/>
    <w:name w:val="[JENUI] Numeración Lista Numerada"/>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5" w15:restartNumberingAfterBreak="0">
    <w:nsid w:val="00000005"/>
    <w:multiLevelType w:val="multilevel"/>
    <w:tmpl w:val="00000005"/>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6" w15:restartNumberingAfterBreak="0">
    <w:nsid w:val="00000006"/>
    <w:multiLevelType w:val="multilevel"/>
    <w:tmpl w:val="00000006"/>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7" w15:restartNumberingAfterBreak="0">
    <w:nsid w:val="00000007"/>
    <w:multiLevelType w:val="multilevel"/>
    <w:tmpl w:val="00000007"/>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8" w15:restartNumberingAfterBreak="0">
    <w:nsid w:val="00000008"/>
    <w:multiLevelType w:val="multilevel"/>
    <w:tmpl w:val="00000008"/>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9" w15:restartNumberingAfterBreak="0">
    <w:nsid w:val="00000009"/>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20" w15:restartNumberingAfterBreak="0">
    <w:nsid w:val="055A7985"/>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080E3949"/>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13AA1F04"/>
    <w:multiLevelType w:val="hybridMultilevel"/>
    <w:tmpl w:val="067C412C"/>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23" w15:restartNumberingAfterBreak="0">
    <w:nsid w:val="15C42567"/>
    <w:multiLevelType w:val="hybridMultilevel"/>
    <w:tmpl w:val="847C198A"/>
    <w:name w:val="[JENUI] Numeracion Referencias2"/>
    <w:lvl w:ilvl="0" w:tplc="70BE91E4">
      <w:start w:val="1"/>
      <w:numFmt w:val="decimal"/>
      <w:lvlText w:val="[%1]"/>
      <w:lvlJc w:val="right"/>
      <w:pPr>
        <w:ind w:left="1117" w:hanging="360"/>
      </w:pPr>
      <w:rPr>
        <w:rFonts w:hint="default"/>
      </w:r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24" w15:restartNumberingAfterBreak="0">
    <w:nsid w:val="206324E2"/>
    <w:multiLevelType w:val="multilevel"/>
    <w:tmpl w:val="8306F3B2"/>
    <w:lvl w:ilvl="0">
      <w:start w:val="1"/>
      <w:numFmt w:val="upperLetter"/>
      <w:pStyle w:val="Ttulo1"/>
      <w:lvlText w:val="Apéndice  %1."/>
      <w:lvlJc w:val="left"/>
      <w:pPr>
        <w:ind w:left="0" w:firstLine="0"/>
      </w:pPr>
      <w:rPr>
        <w:rFonts w:hint="default"/>
      </w:rPr>
    </w:lvl>
    <w:lvl w:ilvl="1">
      <w:start w:val="1"/>
      <w:numFmt w:val="decimalZero"/>
      <w:pStyle w:val="Ttulo2"/>
      <w:isLgl/>
      <w:lvlText w:val="Section %1.%2"/>
      <w:lvlJc w:val="left"/>
      <w:pPr>
        <w:ind w:left="0" w:firstLine="0"/>
      </w:pPr>
      <w:rPr>
        <w:rFonts w:hint="default"/>
      </w:rPr>
    </w:lvl>
    <w:lvl w:ilvl="2">
      <w:start w:val="1"/>
      <w:numFmt w:val="lowerLetter"/>
      <w:pStyle w:val="Ttulo3"/>
      <w:lvlText w:val="(%3)"/>
      <w:lvlJc w:val="left"/>
      <w:pPr>
        <w:ind w:left="720" w:hanging="432"/>
      </w:pPr>
      <w:rPr>
        <w:rFonts w:hint="default"/>
      </w:rPr>
    </w:lvl>
    <w:lvl w:ilvl="3">
      <w:start w:val="1"/>
      <w:numFmt w:val="lowerRoman"/>
      <w:pStyle w:val="Ttulo4"/>
      <w:lvlText w:val="(%4)"/>
      <w:lvlJc w:val="right"/>
      <w:pPr>
        <w:ind w:left="864" w:hanging="144"/>
      </w:pPr>
      <w:rPr>
        <w:rFonts w:hint="default"/>
      </w:rPr>
    </w:lvl>
    <w:lvl w:ilvl="4">
      <w:start w:val="1"/>
      <w:numFmt w:val="decimal"/>
      <w:pStyle w:val="Ttulo5"/>
      <w:lvlText w:val="%5)"/>
      <w:lvlJc w:val="left"/>
      <w:pPr>
        <w:ind w:left="1008" w:hanging="432"/>
      </w:pPr>
      <w:rPr>
        <w:rFonts w:hint="default"/>
      </w:rPr>
    </w:lvl>
    <w:lvl w:ilvl="5">
      <w:start w:val="1"/>
      <w:numFmt w:val="lowerLetter"/>
      <w:pStyle w:val="Ttulo6"/>
      <w:lvlText w:val="%6)"/>
      <w:lvlJc w:val="left"/>
      <w:pPr>
        <w:ind w:left="1152" w:hanging="432"/>
      </w:pPr>
      <w:rPr>
        <w:rFonts w:hint="default"/>
      </w:rPr>
    </w:lvl>
    <w:lvl w:ilvl="6">
      <w:start w:val="1"/>
      <w:numFmt w:val="lowerRoman"/>
      <w:pStyle w:val="Ttulo7"/>
      <w:lvlText w:val="%7)"/>
      <w:lvlJc w:val="right"/>
      <w:pPr>
        <w:ind w:left="1296" w:hanging="288"/>
      </w:pPr>
      <w:rPr>
        <w:rFonts w:hint="default"/>
      </w:rPr>
    </w:lvl>
    <w:lvl w:ilvl="7">
      <w:start w:val="1"/>
      <w:numFmt w:val="lowerLetter"/>
      <w:pStyle w:val="Ttulo8"/>
      <w:lvlText w:val="%8."/>
      <w:lvlJc w:val="left"/>
      <w:pPr>
        <w:ind w:left="1440" w:hanging="432"/>
      </w:pPr>
      <w:rPr>
        <w:rFonts w:hint="default"/>
      </w:rPr>
    </w:lvl>
    <w:lvl w:ilvl="8">
      <w:start w:val="1"/>
      <w:numFmt w:val="lowerRoman"/>
      <w:pStyle w:val="Ttulo9"/>
      <w:lvlText w:val="%9."/>
      <w:lvlJc w:val="right"/>
      <w:pPr>
        <w:ind w:left="1584" w:hanging="144"/>
      </w:pPr>
      <w:rPr>
        <w:rFonts w:hint="default"/>
      </w:rPr>
    </w:lvl>
  </w:abstractNum>
  <w:abstractNum w:abstractNumId="25" w15:restartNumberingAfterBreak="0">
    <w:nsid w:val="20D70BDB"/>
    <w:multiLevelType w:val="hybridMultilevel"/>
    <w:tmpl w:val="1F7ACC76"/>
    <w:lvl w:ilvl="0" w:tplc="21EA8B02">
      <w:start w:val="1"/>
      <w:numFmt w:val="decimal"/>
      <w:pStyle w:val="JENUIListaNumeradaCont"/>
      <w:lvlText w:val="%1."/>
      <w:lvlJc w:val="right"/>
      <w:pPr>
        <w:ind w:left="975" w:hanging="360"/>
      </w:pPr>
      <w:rPr>
        <w:rFonts w:hint="default"/>
      </w:rPr>
    </w:lvl>
    <w:lvl w:ilvl="1" w:tplc="0C0A0019" w:tentative="1">
      <w:start w:val="1"/>
      <w:numFmt w:val="lowerLetter"/>
      <w:lvlText w:val="%2."/>
      <w:lvlJc w:val="left"/>
      <w:pPr>
        <w:ind w:left="1695" w:hanging="360"/>
      </w:pPr>
    </w:lvl>
    <w:lvl w:ilvl="2" w:tplc="0C0A001B" w:tentative="1">
      <w:start w:val="1"/>
      <w:numFmt w:val="lowerRoman"/>
      <w:lvlText w:val="%3."/>
      <w:lvlJc w:val="right"/>
      <w:pPr>
        <w:ind w:left="2415" w:hanging="180"/>
      </w:pPr>
    </w:lvl>
    <w:lvl w:ilvl="3" w:tplc="0C0A000F" w:tentative="1">
      <w:start w:val="1"/>
      <w:numFmt w:val="decimal"/>
      <w:lvlText w:val="%4."/>
      <w:lvlJc w:val="left"/>
      <w:pPr>
        <w:ind w:left="3135" w:hanging="360"/>
      </w:pPr>
    </w:lvl>
    <w:lvl w:ilvl="4" w:tplc="0C0A0019" w:tentative="1">
      <w:start w:val="1"/>
      <w:numFmt w:val="lowerLetter"/>
      <w:lvlText w:val="%5."/>
      <w:lvlJc w:val="left"/>
      <w:pPr>
        <w:ind w:left="3855" w:hanging="360"/>
      </w:pPr>
    </w:lvl>
    <w:lvl w:ilvl="5" w:tplc="0C0A001B" w:tentative="1">
      <w:start w:val="1"/>
      <w:numFmt w:val="lowerRoman"/>
      <w:lvlText w:val="%6."/>
      <w:lvlJc w:val="right"/>
      <w:pPr>
        <w:ind w:left="4575" w:hanging="180"/>
      </w:pPr>
    </w:lvl>
    <w:lvl w:ilvl="6" w:tplc="0C0A000F" w:tentative="1">
      <w:start w:val="1"/>
      <w:numFmt w:val="decimal"/>
      <w:lvlText w:val="%7."/>
      <w:lvlJc w:val="left"/>
      <w:pPr>
        <w:ind w:left="5295" w:hanging="360"/>
      </w:pPr>
    </w:lvl>
    <w:lvl w:ilvl="7" w:tplc="0C0A0019" w:tentative="1">
      <w:start w:val="1"/>
      <w:numFmt w:val="lowerLetter"/>
      <w:lvlText w:val="%8."/>
      <w:lvlJc w:val="left"/>
      <w:pPr>
        <w:ind w:left="6015" w:hanging="360"/>
      </w:pPr>
    </w:lvl>
    <w:lvl w:ilvl="8" w:tplc="0C0A001B" w:tentative="1">
      <w:start w:val="1"/>
      <w:numFmt w:val="lowerRoman"/>
      <w:lvlText w:val="%9."/>
      <w:lvlJc w:val="right"/>
      <w:pPr>
        <w:ind w:left="6735" w:hanging="180"/>
      </w:pPr>
    </w:lvl>
  </w:abstractNum>
  <w:abstractNum w:abstractNumId="26" w15:restartNumberingAfterBreak="0">
    <w:nsid w:val="2CA328B9"/>
    <w:multiLevelType w:val="multilevel"/>
    <w:tmpl w:val="3C3294BC"/>
    <w:lvl w:ilvl="0">
      <w:start w:val="1"/>
      <w:numFmt w:val="decimal"/>
      <w:pStyle w:val="JENUITtulo1"/>
      <w:lvlText w:val="%1."/>
      <w:lvlJc w:val="left"/>
      <w:pPr>
        <w:tabs>
          <w:tab w:val="num" w:pos="360"/>
        </w:tabs>
        <w:ind w:left="360" w:hanging="360"/>
      </w:pPr>
      <w:rPr>
        <w:rFonts w:ascii="Times New Roman" w:hAnsi="Times New Roman" w:hint="default"/>
        <w:b/>
        <w:i w:val="0"/>
        <w:sz w:val="28"/>
      </w:rPr>
    </w:lvl>
    <w:lvl w:ilvl="1">
      <w:start w:val="1"/>
      <w:numFmt w:val="decimal"/>
      <w:pStyle w:val="JENUITtulo2"/>
      <w:isLgl/>
      <w:lvlText w:val="%1.%2."/>
      <w:lvlJc w:val="left"/>
      <w:pPr>
        <w:tabs>
          <w:tab w:val="num" w:pos="1191"/>
        </w:tabs>
        <w:ind w:left="1191" w:hanging="1191"/>
      </w:pPr>
      <w:rPr>
        <w:rFonts w:ascii="Times New Roman" w:hAnsi="Times New Roman" w:hint="default"/>
        <w:b/>
        <w:i w:val="0"/>
        <w:sz w:val="24"/>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240"/>
        </w:tabs>
        <w:ind w:left="3240" w:hanging="108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320"/>
        </w:tabs>
        <w:ind w:left="4320" w:hanging="1440"/>
      </w:pPr>
      <w:rPr>
        <w:rFonts w:hint="default"/>
      </w:rPr>
    </w:lvl>
  </w:abstractNum>
  <w:abstractNum w:abstractNumId="27" w15:restartNumberingAfterBreak="0">
    <w:nsid w:val="46840C65"/>
    <w:multiLevelType w:val="multilevel"/>
    <w:tmpl w:val="3E70C8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A0E4D9A"/>
    <w:multiLevelType w:val="hybridMultilevel"/>
    <w:tmpl w:val="C55A9584"/>
    <w:lvl w:ilvl="0" w:tplc="04030001">
      <w:start w:val="1"/>
      <w:numFmt w:val="bullet"/>
      <w:lvlText w:val=""/>
      <w:lvlJc w:val="left"/>
      <w:pPr>
        <w:ind w:left="558" w:hanging="360"/>
      </w:pPr>
      <w:rPr>
        <w:rFonts w:ascii="Symbol" w:hAnsi="Symbol" w:hint="default"/>
      </w:rPr>
    </w:lvl>
    <w:lvl w:ilvl="1" w:tplc="04030003" w:tentative="1">
      <w:start w:val="1"/>
      <w:numFmt w:val="bullet"/>
      <w:lvlText w:val="o"/>
      <w:lvlJc w:val="left"/>
      <w:pPr>
        <w:ind w:left="1278" w:hanging="360"/>
      </w:pPr>
      <w:rPr>
        <w:rFonts w:ascii="Courier New" w:hAnsi="Courier New" w:cs="Courier New" w:hint="default"/>
      </w:rPr>
    </w:lvl>
    <w:lvl w:ilvl="2" w:tplc="04030005" w:tentative="1">
      <w:start w:val="1"/>
      <w:numFmt w:val="bullet"/>
      <w:lvlText w:val=""/>
      <w:lvlJc w:val="left"/>
      <w:pPr>
        <w:ind w:left="1998" w:hanging="360"/>
      </w:pPr>
      <w:rPr>
        <w:rFonts w:ascii="Wingdings" w:hAnsi="Wingdings" w:hint="default"/>
      </w:rPr>
    </w:lvl>
    <w:lvl w:ilvl="3" w:tplc="04030001" w:tentative="1">
      <w:start w:val="1"/>
      <w:numFmt w:val="bullet"/>
      <w:lvlText w:val=""/>
      <w:lvlJc w:val="left"/>
      <w:pPr>
        <w:ind w:left="2718" w:hanging="360"/>
      </w:pPr>
      <w:rPr>
        <w:rFonts w:ascii="Symbol" w:hAnsi="Symbol" w:hint="default"/>
      </w:rPr>
    </w:lvl>
    <w:lvl w:ilvl="4" w:tplc="04030003" w:tentative="1">
      <w:start w:val="1"/>
      <w:numFmt w:val="bullet"/>
      <w:lvlText w:val="o"/>
      <w:lvlJc w:val="left"/>
      <w:pPr>
        <w:ind w:left="3438" w:hanging="360"/>
      </w:pPr>
      <w:rPr>
        <w:rFonts w:ascii="Courier New" w:hAnsi="Courier New" w:cs="Courier New" w:hint="default"/>
      </w:rPr>
    </w:lvl>
    <w:lvl w:ilvl="5" w:tplc="04030005" w:tentative="1">
      <w:start w:val="1"/>
      <w:numFmt w:val="bullet"/>
      <w:lvlText w:val=""/>
      <w:lvlJc w:val="left"/>
      <w:pPr>
        <w:ind w:left="4158" w:hanging="360"/>
      </w:pPr>
      <w:rPr>
        <w:rFonts w:ascii="Wingdings" w:hAnsi="Wingdings" w:hint="default"/>
      </w:rPr>
    </w:lvl>
    <w:lvl w:ilvl="6" w:tplc="04030001" w:tentative="1">
      <w:start w:val="1"/>
      <w:numFmt w:val="bullet"/>
      <w:lvlText w:val=""/>
      <w:lvlJc w:val="left"/>
      <w:pPr>
        <w:ind w:left="4878" w:hanging="360"/>
      </w:pPr>
      <w:rPr>
        <w:rFonts w:ascii="Symbol" w:hAnsi="Symbol" w:hint="default"/>
      </w:rPr>
    </w:lvl>
    <w:lvl w:ilvl="7" w:tplc="04030003" w:tentative="1">
      <w:start w:val="1"/>
      <w:numFmt w:val="bullet"/>
      <w:lvlText w:val="o"/>
      <w:lvlJc w:val="left"/>
      <w:pPr>
        <w:ind w:left="5598" w:hanging="360"/>
      </w:pPr>
      <w:rPr>
        <w:rFonts w:ascii="Courier New" w:hAnsi="Courier New" w:cs="Courier New" w:hint="default"/>
      </w:rPr>
    </w:lvl>
    <w:lvl w:ilvl="8" w:tplc="04030005" w:tentative="1">
      <w:start w:val="1"/>
      <w:numFmt w:val="bullet"/>
      <w:lvlText w:val=""/>
      <w:lvlJc w:val="left"/>
      <w:pPr>
        <w:ind w:left="6318" w:hanging="360"/>
      </w:pPr>
      <w:rPr>
        <w:rFonts w:ascii="Wingdings" w:hAnsi="Wingdings" w:hint="default"/>
      </w:rPr>
    </w:lvl>
  </w:abstractNum>
  <w:abstractNum w:abstractNumId="29" w15:restartNumberingAfterBreak="0">
    <w:nsid w:val="56E734B1"/>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0" w15:restartNumberingAfterBreak="0">
    <w:nsid w:val="65B17C47"/>
    <w:multiLevelType w:val="multilevel"/>
    <w:tmpl w:val="0AF0D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AE5345A"/>
    <w:multiLevelType w:val="hybridMultilevel"/>
    <w:tmpl w:val="29F05A60"/>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32" w15:restartNumberingAfterBreak="0">
    <w:nsid w:val="70C745D8"/>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3" w15:restartNumberingAfterBreak="0">
    <w:nsid w:val="75841957"/>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4" w15:restartNumberingAfterBreak="0">
    <w:nsid w:val="7BBF340A"/>
    <w:multiLevelType w:val="multilevel"/>
    <w:tmpl w:val="1E0AE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86298394">
    <w:abstractNumId w:val="11"/>
  </w:num>
  <w:num w:numId="2" w16cid:durableId="1567186717">
    <w:abstractNumId w:val="12"/>
  </w:num>
  <w:num w:numId="3" w16cid:durableId="1383940261">
    <w:abstractNumId w:val="13"/>
  </w:num>
  <w:num w:numId="4" w16cid:durableId="1921333289">
    <w:abstractNumId w:val="14"/>
  </w:num>
  <w:num w:numId="5" w16cid:durableId="470636181">
    <w:abstractNumId w:val="15"/>
  </w:num>
  <w:num w:numId="6" w16cid:durableId="1296064024">
    <w:abstractNumId w:val="16"/>
  </w:num>
  <w:num w:numId="7" w16cid:durableId="440801282">
    <w:abstractNumId w:val="17"/>
  </w:num>
  <w:num w:numId="8" w16cid:durableId="1925602622">
    <w:abstractNumId w:val="18"/>
  </w:num>
  <w:num w:numId="9" w16cid:durableId="1002246542">
    <w:abstractNumId w:val="19"/>
  </w:num>
  <w:num w:numId="10" w16cid:durableId="653995603">
    <w:abstractNumId w:val="33"/>
  </w:num>
  <w:num w:numId="11" w16cid:durableId="1841776659">
    <w:abstractNumId w:val="9"/>
  </w:num>
  <w:num w:numId="12" w16cid:durableId="369112674">
    <w:abstractNumId w:val="4"/>
  </w:num>
  <w:num w:numId="13" w16cid:durableId="404841588">
    <w:abstractNumId w:val="3"/>
  </w:num>
  <w:num w:numId="14" w16cid:durableId="353924303">
    <w:abstractNumId w:val="2"/>
  </w:num>
  <w:num w:numId="15" w16cid:durableId="1832599735">
    <w:abstractNumId w:val="1"/>
  </w:num>
  <w:num w:numId="16" w16cid:durableId="1199243656">
    <w:abstractNumId w:val="10"/>
  </w:num>
  <w:num w:numId="17" w16cid:durableId="1568495906">
    <w:abstractNumId w:val="8"/>
  </w:num>
  <w:num w:numId="18" w16cid:durableId="382483698">
    <w:abstractNumId w:val="7"/>
  </w:num>
  <w:num w:numId="19" w16cid:durableId="23141764">
    <w:abstractNumId w:val="6"/>
  </w:num>
  <w:num w:numId="20" w16cid:durableId="584801438">
    <w:abstractNumId w:val="5"/>
  </w:num>
  <w:num w:numId="21" w16cid:durableId="73474222">
    <w:abstractNumId w:val="25"/>
  </w:num>
  <w:num w:numId="22" w16cid:durableId="1012142118">
    <w:abstractNumId w:val="23"/>
  </w:num>
  <w:num w:numId="23" w16cid:durableId="678579501">
    <w:abstractNumId w:val="32"/>
  </w:num>
  <w:num w:numId="24" w16cid:durableId="846600253">
    <w:abstractNumId w:val="21"/>
  </w:num>
  <w:num w:numId="25" w16cid:durableId="1209299990">
    <w:abstractNumId w:val="29"/>
  </w:num>
  <w:num w:numId="26" w16cid:durableId="718553271">
    <w:abstractNumId w:val="20"/>
  </w:num>
  <w:num w:numId="27" w16cid:durableId="1408649271">
    <w:abstractNumId w:val="26"/>
  </w:num>
  <w:num w:numId="28" w16cid:durableId="8410901">
    <w:abstractNumId w:val="30"/>
  </w:num>
  <w:num w:numId="29" w16cid:durableId="1413502436">
    <w:abstractNumId w:val="34"/>
  </w:num>
  <w:num w:numId="30" w16cid:durableId="1772700940">
    <w:abstractNumId w:val="28"/>
  </w:num>
  <w:num w:numId="31" w16cid:durableId="29385441">
    <w:abstractNumId w:val="0"/>
  </w:num>
  <w:num w:numId="32" w16cid:durableId="1887257653">
    <w:abstractNumId w:val="24"/>
  </w:num>
  <w:num w:numId="33" w16cid:durableId="148711814">
    <w:abstractNumId w:val="27"/>
  </w:num>
  <w:num w:numId="34" w16cid:durableId="544830919">
    <w:abstractNumId w:val="31"/>
  </w:num>
  <w:num w:numId="35" w16cid:durableId="1152984308">
    <w:abstractNumId w:val="26"/>
  </w:num>
  <w:num w:numId="36" w16cid:durableId="1124615803">
    <w:abstractNumId w:val="26"/>
  </w:num>
  <w:num w:numId="37" w16cid:durableId="1003510290">
    <w:abstractNumId w:val="26"/>
  </w:num>
  <w:num w:numId="38" w16cid:durableId="48573586">
    <w:abstractNumId w:val="26"/>
  </w:num>
  <w:num w:numId="39" w16cid:durableId="994795214">
    <w:abstractNumId w:val="26"/>
  </w:num>
  <w:num w:numId="40" w16cid:durableId="167064865">
    <w:abstractNumId w:val="26"/>
  </w:num>
  <w:num w:numId="41" w16cid:durableId="1226406859">
    <w:abstractNumId w:val="26"/>
  </w:num>
  <w:num w:numId="42" w16cid:durableId="1222641942">
    <w:abstractNumId w:val="26"/>
  </w:num>
  <w:num w:numId="43" w16cid:durableId="1552114598">
    <w:abstractNumId w:val="26"/>
  </w:num>
  <w:num w:numId="44" w16cid:durableId="130707135">
    <w:abstractNumId w:val="26"/>
  </w:num>
  <w:num w:numId="45" w16cid:durableId="491063449">
    <w:abstractNumId w:val="26"/>
  </w:num>
  <w:num w:numId="46" w16cid:durableId="1555702860">
    <w:abstractNumId w:val="26"/>
  </w:num>
  <w:num w:numId="47" w16cid:durableId="964892302">
    <w:abstractNumId w:val="22"/>
  </w:num>
  <w:num w:numId="48" w16cid:durableId="1477838310">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ctor">
    <w15:presenceInfo w15:providerId="None" w15:userId="Victor"/>
  </w15:person>
  <w15:person w15:author="Daniel Ramos Hoogwout">
    <w15:presenceInfo w15:providerId="AD" w15:userId="S::drh813@id.uib.cat::1dfa75b0-d528-409f-81e9-75a3fa3cab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s-ES"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s-ES_tradnl" w:vendorID="64" w:dllVersion="4096" w:nlCheck="1" w:checkStyle="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s-ES_tradnl" w:vendorID="64" w:dllVersion="0" w:nlCheck="1" w:checkStyle="0"/>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autoHyphenation/>
  <w:hyphenationZone w:val="51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5769"/>
    <w:rsid w:val="000053D8"/>
    <w:rsid w:val="00005B3A"/>
    <w:rsid w:val="00006B14"/>
    <w:rsid w:val="00021457"/>
    <w:rsid w:val="00042965"/>
    <w:rsid w:val="00052BEE"/>
    <w:rsid w:val="00055EAF"/>
    <w:rsid w:val="00056997"/>
    <w:rsid w:val="0006060E"/>
    <w:rsid w:val="000649E4"/>
    <w:rsid w:val="0006517F"/>
    <w:rsid w:val="0006791C"/>
    <w:rsid w:val="00071A42"/>
    <w:rsid w:val="0007301C"/>
    <w:rsid w:val="0007368E"/>
    <w:rsid w:val="000762F4"/>
    <w:rsid w:val="00077947"/>
    <w:rsid w:val="00083A5A"/>
    <w:rsid w:val="0008676C"/>
    <w:rsid w:val="00090CE8"/>
    <w:rsid w:val="00091036"/>
    <w:rsid w:val="000A0720"/>
    <w:rsid w:val="000B6E2F"/>
    <w:rsid w:val="000C388A"/>
    <w:rsid w:val="000C3A30"/>
    <w:rsid w:val="000C3B60"/>
    <w:rsid w:val="000D7D75"/>
    <w:rsid w:val="000E76C0"/>
    <w:rsid w:val="000F1449"/>
    <w:rsid w:val="00102C13"/>
    <w:rsid w:val="001039EC"/>
    <w:rsid w:val="00104693"/>
    <w:rsid w:val="00105596"/>
    <w:rsid w:val="00106829"/>
    <w:rsid w:val="0011085C"/>
    <w:rsid w:val="00112666"/>
    <w:rsid w:val="0011715E"/>
    <w:rsid w:val="00117AC4"/>
    <w:rsid w:val="00130685"/>
    <w:rsid w:val="0013440A"/>
    <w:rsid w:val="001359A6"/>
    <w:rsid w:val="00135BF6"/>
    <w:rsid w:val="0013749C"/>
    <w:rsid w:val="001423E0"/>
    <w:rsid w:val="001460AF"/>
    <w:rsid w:val="001466BF"/>
    <w:rsid w:val="00146ACB"/>
    <w:rsid w:val="0015114C"/>
    <w:rsid w:val="00155DE2"/>
    <w:rsid w:val="00156F77"/>
    <w:rsid w:val="00161AEA"/>
    <w:rsid w:val="00162D68"/>
    <w:rsid w:val="001645A3"/>
    <w:rsid w:val="00164F2A"/>
    <w:rsid w:val="00167FC2"/>
    <w:rsid w:val="0017164B"/>
    <w:rsid w:val="001768FB"/>
    <w:rsid w:val="00181B72"/>
    <w:rsid w:val="0018366A"/>
    <w:rsid w:val="001859F0"/>
    <w:rsid w:val="00190A13"/>
    <w:rsid w:val="00195F10"/>
    <w:rsid w:val="001A383C"/>
    <w:rsid w:val="001B5911"/>
    <w:rsid w:val="001B65BA"/>
    <w:rsid w:val="001C54CC"/>
    <w:rsid w:val="001C65D4"/>
    <w:rsid w:val="001D6879"/>
    <w:rsid w:val="001E0C19"/>
    <w:rsid w:val="001E2A01"/>
    <w:rsid w:val="001E5DD4"/>
    <w:rsid w:val="001F189E"/>
    <w:rsid w:val="001F78C0"/>
    <w:rsid w:val="00204E8A"/>
    <w:rsid w:val="0021508F"/>
    <w:rsid w:val="00216A5A"/>
    <w:rsid w:val="002237F0"/>
    <w:rsid w:val="00224FA5"/>
    <w:rsid w:val="002259F3"/>
    <w:rsid w:val="00225BA8"/>
    <w:rsid w:val="002308D9"/>
    <w:rsid w:val="00235209"/>
    <w:rsid w:val="0025060C"/>
    <w:rsid w:val="00251487"/>
    <w:rsid w:val="0025299F"/>
    <w:rsid w:val="0026314E"/>
    <w:rsid w:val="00263C74"/>
    <w:rsid w:val="00271690"/>
    <w:rsid w:val="00274CA1"/>
    <w:rsid w:val="0027655D"/>
    <w:rsid w:val="002945D0"/>
    <w:rsid w:val="00294A6E"/>
    <w:rsid w:val="00297020"/>
    <w:rsid w:val="002A1C4B"/>
    <w:rsid w:val="002B2A30"/>
    <w:rsid w:val="002B6D50"/>
    <w:rsid w:val="002C2C96"/>
    <w:rsid w:val="002D13BD"/>
    <w:rsid w:val="002D4071"/>
    <w:rsid w:val="002F218D"/>
    <w:rsid w:val="002F3743"/>
    <w:rsid w:val="002F45DA"/>
    <w:rsid w:val="003001CE"/>
    <w:rsid w:val="003014D4"/>
    <w:rsid w:val="00302ABC"/>
    <w:rsid w:val="003057F6"/>
    <w:rsid w:val="00310613"/>
    <w:rsid w:val="00316950"/>
    <w:rsid w:val="0031797D"/>
    <w:rsid w:val="003249F0"/>
    <w:rsid w:val="00330B75"/>
    <w:rsid w:val="00332B66"/>
    <w:rsid w:val="00334C24"/>
    <w:rsid w:val="00337BD4"/>
    <w:rsid w:val="003401F9"/>
    <w:rsid w:val="00342DD1"/>
    <w:rsid w:val="003454C7"/>
    <w:rsid w:val="00351BFB"/>
    <w:rsid w:val="00353E6F"/>
    <w:rsid w:val="0035527D"/>
    <w:rsid w:val="003570EA"/>
    <w:rsid w:val="00361AF2"/>
    <w:rsid w:val="003643C9"/>
    <w:rsid w:val="00365D98"/>
    <w:rsid w:val="00366CBE"/>
    <w:rsid w:val="00366CE9"/>
    <w:rsid w:val="003674DC"/>
    <w:rsid w:val="00367E8A"/>
    <w:rsid w:val="003749D8"/>
    <w:rsid w:val="00383BC0"/>
    <w:rsid w:val="0039588F"/>
    <w:rsid w:val="00396004"/>
    <w:rsid w:val="003967C3"/>
    <w:rsid w:val="003A2868"/>
    <w:rsid w:val="003A4E61"/>
    <w:rsid w:val="003B0C52"/>
    <w:rsid w:val="003B10B8"/>
    <w:rsid w:val="003B694D"/>
    <w:rsid w:val="003C3C85"/>
    <w:rsid w:val="003C7D3B"/>
    <w:rsid w:val="003D3608"/>
    <w:rsid w:val="003E6AD7"/>
    <w:rsid w:val="004145E6"/>
    <w:rsid w:val="00415240"/>
    <w:rsid w:val="00415769"/>
    <w:rsid w:val="00425B30"/>
    <w:rsid w:val="004275BE"/>
    <w:rsid w:val="0043141C"/>
    <w:rsid w:val="00435247"/>
    <w:rsid w:val="00436F28"/>
    <w:rsid w:val="004416AF"/>
    <w:rsid w:val="00441A22"/>
    <w:rsid w:val="00445C50"/>
    <w:rsid w:val="004465A1"/>
    <w:rsid w:val="00446E06"/>
    <w:rsid w:val="004655BE"/>
    <w:rsid w:val="00467096"/>
    <w:rsid w:val="0047120E"/>
    <w:rsid w:val="004744E6"/>
    <w:rsid w:val="00480AB6"/>
    <w:rsid w:val="004817DE"/>
    <w:rsid w:val="00483D74"/>
    <w:rsid w:val="00494295"/>
    <w:rsid w:val="004A1626"/>
    <w:rsid w:val="004A22D8"/>
    <w:rsid w:val="004A425B"/>
    <w:rsid w:val="004B1F0C"/>
    <w:rsid w:val="004B4246"/>
    <w:rsid w:val="004C1D2D"/>
    <w:rsid w:val="004D06A0"/>
    <w:rsid w:val="004D28C5"/>
    <w:rsid w:val="004D2E37"/>
    <w:rsid w:val="004D5798"/>
    <w:rsid w:val="004D7E22"/>
    <w:rsid w:val="004E6A0B"/>
    <w:rsid w:val="004E74D0"/>
    <w:rsid w:val="004F590B"/>
    <w:rsid w:val="00502249"/>
    <w:rsid w:val="005037A0"/>
    <w:rsid w:val="00511A40"/>
    <w:rsid w:val="005125A1"/>
    <w:rsid w:val="00517D28"/>
    <w:rsid w:val="00533FB8"/>
    <w:rsid w:val="00542947"/>
    <w:rsid w:val="00546A5A"/>
    <w:rsid w:val="00547465"/>
    <w:rsid w:val="005539EB"/>
    <w:rsid w:val="00555E9D"/>
    <w:rsid w:val="005578F1"/>
    <w:rsid w:val="00560DD4"/>
    <w:rsid w:val="005610F6"/>
    <w:rsid w:val="00561137"/>
    <w:rsid w:val="005702E9"/>
    <w:rsid w:val="005759ED"/>
    <w:rsid w:val="005804FF"/>
    <w:rsid w:val="00580FEF"/>
    <w:rsid w:val="00582762"/>
    <w:rsid w:val="005848D4"/>
    <w:rsid w:val="00592B31"/>
    <w:rsid w:val="005962CC"/>
    <w:rsid w:val="005970E1"/>
    <w:rsid w:val="005A2EC0"/>
    <w:rsid w:val="005B2F00"/>
    <w:rsid w:val="005B3BE7"/>
    <w:rsid w:val="005C031A"/>
    <w:rsid w:val="005E0413"/>
    <w:rsid w:val="005E36BF"/>
    <w:rsid w:val="005E6209"/>
    <w:rsid w:val="005F547B"/>
    <w:rsid w:val="005F6250"/>
    <w:rsid w:val="0060590A"/>
    <w:rsid w:val="00606C21"/>
    <w:rsid w:val="00610FFD"/>
    <w:rsid w:val="00611113"/>
    <w:rsid w:val="006127A7"/>
    <w:rsid w:val="00612CB8"/>
    <w:rsid w:val="00622463"/>
    <w:rsid w:val="0062448D"/>
    <w:rsid w:val="006245DF"/>
    <w:rsid w:val="006259E3"/>
    <w:rsid w:val="00626055"/>
    <w:rsid w:val="00626C8B"/>
    <w:rsid w:val="006410E3"/>
    <w:rsid w:val="00641511"/>
    <w:rsid w:val="00653218"/>
    <w:rsid w:val="0066046F"/>
    <w:rsid w:val="00674824"/>
    <w:rsid w:val="006776AF"/>
    <w:rsid w:val="0067798F"/>
    <w:rsid w:val="00677D2A"/>
    <w:rsid w:val="006974A2"/>
    <w:rsid w:val="006A1D0C"/>
    <w:rsid w:val="006A73BC"/>
    <w:rsid w:val="006B0DE0"/>
    <w:rsid w:val="006B5A31"/>
    <w:rsid w:val="006C0006"/>
    <w:rsid w:val="006C127F"/>
    <w:rsid w:val="006C5C09"/>
    <w:rsid w:val="006C659F"/>
    <w:rsid w:val="006D6217"/>
    <w:rsid w:val="006D7DA3"/>
    <w:rsid w:val="006E6656"/>
    <w:rsid w:val="006F0F94"/>
    <w:rsid w:val="006F6AF7"/>
    <w:rsid w:val="006F7EEE"/>
    <w:rsid w:val="0070075B"/>
    <w:rsid w:val="00701BF9"/>
    <w:rsid w:val="00701D58"/>
    <w:rsid w:val="00702133"/>
    <w:rsid w:val="00705516"/>
    <w:rsid w:val="00711309"/>
    <w:rsid w:val="00716152"/>
    <w:rsid w:val="0073130A"/>
    <w:rsid w:val="00731520"/>
    <w:rsid w:val="007354FE"/>
    <w:rsid w:val="00736BDD"/>
    <w:rsid w:val="00741EFC"/>
    <w:rsid w:val="00754208"/>
    <w:rsid w:val="007544B2"/>
    <w:rsid w:val="00755F0D"/>
    <w:rsid w:val="0075696E"/>
    <w:rsid w:val="0076177D"/>
    <w:rsid w:val="007617B8"/>
    <w:rsid w:val="007733DE"/>
    <w:rsid w:val="007857A9"/>
    <w:rsid w:val="0079362E"/>
    <w:rsid w:val="00793E31"/>
    <w:rsid w:val="007A01AF"/>
    <w:rsid w:val="007A384B"/>
    <w:rsid w:val="007A3C6D"/>
    <w:rsid w:val="007A6637"/>
    <w:rsid w:val="007A751B"/>
    <w:rsid w:val="007B5D6B"/>
    <w:rsid w:val="007B7889"/>
    <w:rsid w:val="007C21B7"/>
    <w:rsid w:val="007C51CD"/>
    <w:rsid w:val="007C53F4"/>
    <w:rsid w:val="007D051E"/>
    <w:rsid w:val="007D1B3F"/>
    <w:rsid w:val="007E2CDF"/>
    <w:rsid w:val="007E32A2"/>
    <w:rsid w:val="007E39A5"/>
    <w:rsid w:val="007E5D16"/>
    <w:rsid w:val="00802197"/>
    <w:rsid w:val="00802E3C"/>
    <w:rsid w:val="00802ED5"/>
    <w:rsid w:val="00802FD4"/>
    <w:rsid w:val="0080358E"/>
    <w:rsid w:val="00807ACE"/>
    <w:rsid w:val="008108DB"/>
    <w:rsid w:val="00811C72"/>
    <w:rsid w:val="00813632"/>
    <w:rsid w:val="00813A91"/>
    <w:rsid w:val="00813FF0"/>
    <w:rsid w:val="00815763"/>
    <w:rsid w:val="00815975"/>
    <w:rsid w:val="00820471"/>
    <w:rsid w:val="00820CAD"/>
    <w:rsid w:val="00827317"/>
    <w:rsid w:val="008275CA"/>
    <w:rsid w:val="008320B5"/>
    <w:rsid w:val="00833C55"/>
    <w:rsid w:val="00834832"/>
    <w:rsid w:val="00834C65"/>
    <w:rsid w:val="0084709D"/>
    <w:rsid w:val="008509DE"/>
    <w:rsid w:val="008536B1"/>
    <w:rsid w:val="008573C7"/>
    <w:rsid w:val="00873F6A"/>
    <w:rsid w:val="00875196"/>
    <w:rsid w:val="008826F6"/>
    <w:rsid w:val="008832E4"/>
    <w:rsid w:val="00887C13"/>
    <w:rsid w:val="00887EA2"/>
    <w:rsid w:val="00890033"/>
    <w:rsid w:val="008908E5"/>
    <w:rsid w:val="00890BEC"/>
    <w:rsid w:val="008A2FB2"/>
    <w:rsid w:val="008A3764"/>
    <w:rsid w:val="008A3974"/>
    <w:rsid w:val="008A42CA"/>
    <w:rsid w:val="008B0A11"/>
    <w:rsid w:val="008C1DB6"/>
    <w:rsid w:val="008C238B"/>
    <w:rsid w:val="008C6E96"/>
    <w:rsid w:val="008D0408"/>
    <w:rsid w:val="008D4609"/>
    <w:rsid w:val="008E1264"/>
    <w:rsid w:val="008E598F"/>
    <w:rsid w:val="008F6453"/>
    <w:rsid w:val="008F7787"/>
    <w:rsid w:val="00906251"/>
    <w:rsid w:val="0090755F"/>
    <w:rsid w:val="00920A10"/>
    <w:rsid w:val="00921DC1"/>
    <w:rsid w:val="0092775B"/>
    <w:rsid w:val="00927D56"/>
    <w:rsid w:val="009403DF"/>
    <w:rsid w:val="00940D75"/>
    <w:rsid w:val="00941311"/>
    <w:rsid w:val="00946AB5"/>
    <w:rsid w:val="00960353"/>
    <w:rsid w:val="009633F7"/>
    <w:rsid w:val="009640C2"/>
    <w:rsid w:val="00964A49"/>
    <w:rsid w:val="009671BF"/>
    <w:rsid w:val="0097531A"/>
    <w:rsid w:val="00986A7F"/>
    <w:rsid w:val="0099177B"/>
    <w:rsid w:val="009B27F8"/>
    <w:rsid w:val="009B7CE3"/>
    <w:rsid w:val="009C1899"/>
    <w:rsid w:val="009C55A9"/>
    <w:rsid w:val="009C5A27"/>
    <w:rsid w:val="009D2557"/>
    <w:rsid w:val="009D2880"/>
    <w:rsid w:val="009D75F3"/>
    <w:rsid w:val="009E0992"/>
    <w:rsid w:val="009E1CE1"/>
    <w:rsid w:val="009F1EEF"/>
    <w:rsid w:val="009F2382"/>
    <w:rsid w:val="009F6110"/>
    <w:rsid w:val="009F665F"/>
    <w:rsid w:val="00A03B6E"/>
    <w:rsid w:val="00A14AEF"/>
    <w:rsid w:val="00A15766"/>
    <w:rsid w:val="00A307A0"/>
    <w:rsid w:val="00A322BD"/>
    <w:rsid w:val="00A326CA"/>
    <w:rsid w:val="00A40995"/>
    <w:rsid w:val="00A507D9"/>
    <w:rsid w:val="00A51A0E"/>
    <w:rsid w:val="00A51E81"/>
    <w:rsid w:val="00A52AAD"/>
    <w:rsid w:val="00A606E3"/>
    <w:rsid w:val="00A60EEB"/>
    <w:rsid w:val="00A71A91"/>
    <w:rsid w:val="00A723C5"/>
    <w:rsid w:val="00A7547E"/>
    <w:rsid w:val="00A7558A"/>
    <w:rsid w:val="00A7656D"/>
    <w:rsid w:val="00A81AFD"/>
    <w:rsid w:val="00AA4E70"/>
    <w:rsid w:val="00AB4920"/>
    <w:rsid w:val="00AB5435"/>
    <w:rsid w:val="00AB6683"/>
    <w:rsid w:val="00AB797D"/>
    <w:rsid w:val="00AD0BE8"/>
    <w:rsid w:val="00AE6392"/>
    <w:rsid w:val="00B05DBE"/>
    <w:rsid w:val="00B0612D"/>
    <w:rsid w:val="00B22EE5"/>
    <w:rsid w:val="00B314F0"/>
    <w:rsid w:val="00B34FA5"/>
    <w:rsid w:val="00B57BD8"/>
    <w:rsid w:val="00B60742"/>
    <w:rsid w:val="00B63FBC"/>
    <w:rsid w:val="00B71C5D"/>
    <w:rsid w:val="00B73885"/>
    <w:rsid w:val="00B73BB9"/>
    <w:rsid w:val="00B75AFA"/>
    <w:rsid w:val="00B7652A"/>
    <w:rsid w:val="00B86CCB"/>
    <w:rsid w:val="00B9204B"/>
    <w:rsid w:val="00B9367B"/>
    <w:rsid w:val="00B94E3C"/>
    <w:rsid w:val="00BA08E6"/>
    <w:rsid w:val="00BA0976"/>
    <w:rsid w:val="00BA1B72"/>
    <w:rsid w:val="00BA3F31"/>
    <w:rsid w:val="00BA6CAF"/>
    <w:rsid w:val="00BB57F7"/>
    <w:rsid w:val="00BC022B"/>
    <w:rsid w:val="00BC3167"/>
    <w:rsid w:val="00BC4C61"/>
    <w:rsid w:val="00BC595F"/>
    <w:rsid w:val="00BD10F6"/>
    <w:rsid w:val="00BD1164"/>
    <w:rsid w:val="00BD276D"/>
    <w:rsid w:val="00BD75A1"/>
    <w:rsid w:val="00BE1678"/>
    <w:rsid w:val="00BF149F"/>
    <w:rsid w:val="00BF3AC2"/>
    <w:rsid w:val="00BF3CE2"/>
    <w:rsid w:val="00BF486E"/>
    <w:rsid w:val="00C003A5"/>
    <w:rsid w:val="00C20FCF"/>
    <w:rsid w:val="00C46640"/>
    <w:rsid w:val="00C47B66"/>
    <w:rsid w:val="00C47FAD"/>
    <w:rsid w:val="00C53A15"/>
    <w:rsid w:val="00C53B8C"/>
    <w:rsid w:val="00C55F65"/>
    <w:rsid w:val="00C57F37"/>
    <w:rsid w:val="00C61879"/>
    <w:rsid w:val="00C61B01"/>
    <w:rsid w:val="00C63E3A"/>
    <w:rsid w:val="00C67607"/>
    <w:rsid w:val="00C715FB"/>
    <w:rsid w:val="00C77A71"/>
    <w:rsid w:val="00C82492"/>
    <w:rsid w:val="00C90D36"/>
    <w:rsid w:val="00C92718"/>
    <w:rsid w:val="00C9605D"/>
    <w:rsid w:val="00CA4E34"/>
    <w:rsid w:val="00CA797A"/>
    <w:rsid w:val="00CB30B0"/>
    <w:rsid w:val="00CD49D7"/>
    <w:rsid w:val="00CD7AE9"/>
    <w:rsid w:val="00CE408F"/>
    <w:rsid w:val="00CF0067"/>
    <w:rsid w:val="00CF22C1"/>
    <w:rsid w:val="00CF27B9"/>
    <w:rsid w:val="00CF45C2"/>
    <w:rsid w:val="00CF7517"/>
    <w:rsid w:val="00D02173"/>
    <w:rsid w:val="00D0490B"/>
    <w:rsid w:val="00D0692E"/>
    <w:rsid w:val="00D10FE8"/>
    <w:rsid w:val="00D231FA"/>
    <w:rsid w:val="00D26B4F"/>
    <w:rsid w:val="00D349CD"/>
    <w:rsid w:val="00D62731"/>
    <w:rsid w:val="00D630E4"/>
    <w:rsid w:val="00D6458C"/>
    <w:rsid w:val="00D65F66"/>
    <w:rsid w:val="00D70044"/>
    <w:rsid w:val="00D70B4C"/>
    <w:rsid w:val="00D757CF"/>
    <w:rsid w:val="00D81417"/>
    <w:rsid w:val="00D83702"/>
    <w:rsid w:val="00D84887"/>
    <w:rsid w:val="00D92F1F"/>
    <w:rsid w:val="00D97E88"/>
    <w:rsid w:val="00DA2709"/>
    <w:rsid w:val="00DA686B"/>
    <w:rsid w:val="00DB1B31"/>
    <w:rsid w:val="00DB4704"/>
    <w:rsid w:val="00DB6CD7"/>
    <w:rsid w:val="00DB7922"/>
    <w:rsid w:val="00DB7FF6"/>
    <w:rsid w:val="00DD4DE9"/>
    <w:rsid w:val="00DE3242"/>
    <w:rsid w:val="00DE4051"/>
    <w:rsid w:val="00DE4FEC"/>
    <w:rsid w:val="00DF484A"/>
    <w:rsid w:val="00DF4E8C"/>
    <w:rsid w:val="00DF6F93"/>
    <w:rsid w:val="00E00545"/>
    <w:rsid w:val="00E029E9"/>
    <w:rsid w:val="00E05C57"/>
    <w:rsid w:val="00E071B5"/>
    <w:rsid w:val="00E13264"/>
    <w:rsid w:val="00E14039"/>
    <w:rsid w:val="00E155AD"/>
    <w:rsid w:val="00E15616"/>
    <w:rsid w:val="00E17084"/>
    <w:rsid w:val="00E212A9"/>
    <w:rsid w:val="00E21471"/>
    <w:rsid w:val="00E24E85"/>
    <w:rsid w:val="00E33AC7"/>
    <w:rsid w:val="00E43A69"/>
    <w:rsid w:val="00E43DEA"/>
    <w:rsid w:val="00E5205A"/>
    <w:rsid w:val="00E53B45"/>
    <w:rsid w:val="00E668EA"/>
    <w:rsid w:val="00E6713E"/>
    <w:rsid w:val="00E72920"/>
    <w:rsid w:val="00E73CD7"/>
    <w:rsid w:val="00E762FF"/>
    <w:rsid w:val="00E770E3"/>
    <w:rsid w:val="00E83521"/>
    <w:rsid w:val="00E9407B"/>
    <w:rsid w:val="00E97F0B"/>
    <w:rsid w:val="00EA2FB5"/>
    <w:rsid w:val="00EC09AA"/>
    <w:rsid w:val="00EC146A"/>
    <w:rsid w:val="00EC6BEB"/>
    <w:rsid w:val="00EC6EB0"/>
    <w:rsid w:val="00EC770E"/>
    <w:rsid w:val="00ED0E68"/>
    <w:rsid w:val="00ED2C3B"/>
    <w:rsid w:val="00ED5499"/>
    <w:rsid w:val="00ED76BB"/>
    <w:rsid w:val="00EE4A57"/>
    <w:rsid w:val="00EE608B"/>
    <w:rsid w:val="00EF1A1A"/>
    <w:rsid w:val="00EF4B51"/>
    <w:rsid w:val="00EF4BC1"/>
    <w:rsid w:val="00F0221E"/>
    <w:rsid w:val="00F06FE3"/>
    <w:rsid w:val="00F1083A"/>
    <w:rsid w:val="00F11FDC"/>
    <w:rsid w:val="00F21709"/>
    <w:rsid w:val="00F24B5A"/>
    <w:rsid w:val="00F265D1"/>
    <w:rsid w:val="00F27904"/>
    <w:rsid w:val="00F315CF"/>
    <w:rsid w:val="00F35E6B"/>
    <w:rsid w:val="00F41FEC"/>
    <w:rsid w:val="00F43C99"/>
    <w:rsid w:val="00F47899"/>
    <w:rsid w:val="00F5457A"/>
    <w:rsid w:val="00F73F35"/>
    <w:rsid w:val="00F800B5"/>
    <w:rsid w:val="00F875E0"/>
    <w:rsid w:val="00FA058A"/>
    <w:rsid w:val="00FA09DB"/>
    <w:rsid w:val="00FA393A"/>
    <w:rsid w:val="00FA4554"/>
    <w:rsid w:val="00FA7164"/>
    <w:rsid w:val="00FB7E0B"/>
    <w:rsid w:val="00FC5229"/>
    <w:rsid w:val="00FC6CA7"/>
    <w:rsid w:val="00FD0B25"/>
    <w:rsid w:val="00FD71EB"/>
    <w:rsid w:val="00FD73CF"/>
    <w:rsid w:val="00FF2F89"/>
    <w:rsid w:val="00FF686D"/>
    <w:rsid w:val="00FF7A4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98F5C03"/>
  <w15:chartTrackingRefBased/>
  <w15:docId w15:val="{FE081C2C-B1DA-4146-8944-4CF7B0655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59E3"/>
    <w:pPr>
      <w:suppressAutoHyphens/>
      <w:spacing w:line="100" w:lineRule="atLeast"/>
      <w:textAlignment w:val="baseline"/>
    </w:pPr>
    <w:rPr>
      <w:kern w:val="1"/>
      <w:sz w:val="24"/>
      <w:lang w:eastAsia="ar-SA"/>
    </w:rPr>
  </w:style>
  <w:style w:type="paragraph" w:styleId="Ttulo1">
    <w:name w:val="heading 1"/>
    <w:basedOn w:val="Encabezado1"/>
    <w:next w:val="Textoindependiente"/>
    <w:link w:val="Ttulo1Car"/>
    <w:uiPriority w:val="9"/>
    <w:qFormat/>
    <w:rsid w:val="00D630E4"/>
    <w:pPr>
      <w:numPr>
        <w:numId w:val="32"/>
      </w:numPr>
      <w:outlineLvl w:val="0"/>
    </w:pPr>
    <w:rPr>
      <w:b/>
      <w:bCs/>
      <w:sz w:val="28"/>
      <w:szCs w:val="28"/>
    </w:rPr>
  </w:style>
  <w:style w:type="paragraph" w:styleId="Ttulo2">
    <w:name w:val="heading 2"/>
    <w:basedOn w:val="Encabezado1"/>
    <w:next w:val="Textoindependiente"/>
    <w:qFormat/>
    <w:pPr>
      <w:numPr>
        <w:ilvl w:val="1"/>
        <w:numId w:val="32"/>
      </w:numPr>
      <w:outlineLvl w:val="1"/>
    </w:pPr>
    <w:rPr>
      <w:b/>
      <w:bCs/>
      <w:i/>
      <w:iCs/>
      <w:sz w:val="28"/>
      <w:szCs w:val="28"/>
    </w:rPr>
  </w:style>
  <w:style w:type="paragraph" w:styleId="Ttulo3">
    <w:name w:val="heading 3"/>
    <w:basedOn w:val="Normal"/>
    <w:next w:val="Normal"/>
    <w:link w:val="Ttulo3Car"/>
    <w:uiPriority w:val="9"/>
    <w:qFormat/>
    <w:rsid w:val="00D630E4"/>
    <w:pPr>
      <w:keepNext/>
      <w:numPr>
        <w:ilvl w:val="2"/>
        <w:numId w:val="32"/>
      </w:numPr>
      <w:spacing w:before="240" w:after="60"/>
      <w:outlineLvl w:val="2"/>
    </w:pPr>
    <w:rPr>
      <w:rFonts w:ascii="Cambria" w:hAnsi="Cambria"/>
      <w:b/>
      <w:bCs/>
      <w:sz w:val="26"/>
      <w:szCs w:val="26"/>
    </w:rPr>
  </w:style>
  <w:style w:type="paragraph" w:styleId="Ttulo4">
    <w:name w:val="heading 4"/>
    <w:basedOn w:val="Normal"/>
    <w:next w:val="Normal"/>
    <w:qFormat/>
    <w:rsid w:val="00D630E4"/>
    <w:pPr>
      <w:keepNext/>
      <w:numPr>
        <w:ilvl w:val="3"/>
        <w:numId w:val="32"/>
      </w:numPr>
      <w:spacing w:before="240" w:after="60"/>
      <w:outlineLvl w:val="3"/>
    </w:pPr>
    <w:rPr>
      <w:b/>
      <w:bCs/>
      <w:sz w:val="28"/>
      <w:szCs w:val="28"/>
    </w:rPr>
  </w:style>
  <w:style w:type="paragraph" w:styleId="Ttulo5">
    <w:name w:val="heading 5"/>
    <w:basedOn w:val="Normal"/>
    <w:next w:val="Normal"/>
    <w:qFormat/>
    <w:rsid w:val="00D630E4"/>
    <w:pPr>
      <w:numPr>
        <w:ilvl w:val="4"/>
        <w:numId w:val="32"/>
      </w:numPr>
      <w:spacing w:before="240" w:after="60"/>
      <w:outlineLvl w:val="4"/>
    </w:pPr>
    <w:rPr>
      <w:b/>
      <w:bCs/>
      <w:i/>
      <w:iCs/>
      <w:sz w:val="26"/>
      <w:szCs w:val="26"/>
    </w:rPr>
  </w:style>
  <w:style w:type="paragraph" w:styleId="Ttulo6">
    <w:name w:val="heading 6"/>
    <w:basedOn w:val="Normal"/>
    <w:next w:val="Normal"/>
    <w:qFormat/>
    <w:rsid w:val="00D630E4"/>
    <w:pPr>
      <w:numPr>
        <w:ilvl w:val="5"/>
        <w:numId w:val="32"/>
      </w:numPr>
      <w:spacing w:before="240" w:after="60"/>
      <w:outlineLvl w:val="5"/>
    </w:pPr>
    <w:rPr>
      <w:b/>
      <w:bCs/>
      <w:sz w:val="22"/>
      <w:szCs w:val="22"/>
    </w:rPr>
  </w:style>
  <w:style w:type="paragraph" w:styleId="Ttulo7">
    <w:name w:val="heading 7"/>
    <w:basedOn w:val="Normal"/>
    <w:next w:val="Normal"/>
    <w:qFormat/>
    <w:rsid w:val="00D630E4"/>
    <w:pPr>
      <w:numPr>
        <w:ilvl w:val="6"/>
        <w:numId w:val="32"/>
      </w:numPr>
      <w:spacing w:before="240" w:after="60"/>
      <w:outlineLvl w:val="6"/>
    </w:pPr>
    <w:rPr>
      <w:szCs w:val="24"/>
    </w:rPr>
  </w:style>
  <w:style w:type="paragraph" w:styleId="Ttulo8">
    <w:name w:val="heading 8"/>
    <w:basedOn w:val="Normal"/>
    <w:next w:val="Normal"/>
    <w:qFormat/>
    <w:rsid w:val="00D630E4"/>
    <w:pPr>
      <w:numPr>
        <w:ilvl w:val="7"/>
        <w:numId w:val="32"/>
      </w:numPr>
      <w:spacing w:before="240" w:after="60"/>
      <w:outlineLvl w:val="7"/>
    </w:pPr>
    <w:rPr>
      <w:i/>
      <w:iCs/>
      <w:szCs w:val="24"/>
    </w:rPr>
  </w:style>
  <w:style w:type="paragraph" w:styleId="Ttulo9">
    <w:name w:val="heading 9"/>
    <w:basedOn w:val="Normal"/>
    <w:next w:val="Normal"/>
    <w:qFormat/>
    <w:rsid w:val="00D630E4"/>
    <w:pPr>
      <w:numPr>
        <w:ilvl w:val="8"/>
        <w:numId w:val="32"/>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Fuentedeprrafopredeter1">
    <w:name w:val="Fuente de párrafo predeter.1"/>
  </w:style>
  <w:style w:type="character" w:customStyle="1" w:styleId="WW8Num3z0">
    <w:name w:val="WW8Num3z0"/>
    <w:rPr>
      <w:rFonts w:ascii="Wingdings" w:hAnsi="Wingdings"/>
    </w:rPr>
  </w:style>
  <w:style w:type="character" w:customStyle="1" w:styleId="WW8Num4z0">
    <w:name w:val="WW8Num4z0"/>
    <w:rPr>
      <w:rFonts w:ascii="Symbol" w:hAnsi="Symbol"/>
    </w:rPr>
  </w:style>
  <w:style w:type="character" w:customStyle="1" w:styleId="WW8Num5z0">
    <w:name w:val="WW8Num5z0"/>
    <w:rPr>
      <w:rFonts w:ascii="Times New Roman" w:hAnsi="Times New Roman"/>
      <w:b w:val="0"/>
      <w:i w:val="0"/>
      <w:sz w:val="16"/>
    </w:rPr>
  </w:style>
  <w:style w:type="character" w:customStyle="1" w:styleId="WW8Num7z0">
    <w:name w:val="WW8Num7z0"/>
    <w:rPr>
      <w:rFonts w:ascii="Times New Roman" w:hAnsi="Times New Roman"/>
      <w:b w:val="0"/>
      <w:i w:val="0"/>
      <w:sz w:val="18"/>
    </w:rPr>
  </w:style>
  <w:style w:type="character" w:customStyle="1" w:styleId="WW8Num7z1">
    <w:name w:val="WW8Num7z1"/>
    <w:rPr>
      <w:sz w:val="24"/>
    </w:rPr>
  </w:style>
  <w:style w:type="character" w:customStyle="1" w:styleId="WW8Num8z0">
    <w:name w:val="WW8Num8z0"/>
    <w:rPr>
      <w:rFonts w:ascii="Times New Roman" w:hAnsi="Times New Roman"/>
      <w:b w:val="0"/>
      <w:i w:val="0"/>
      <w:sz w:val="16"/>
    </w:rPr>
  </w:style>
  <w:style w:type="character" w:customStyle="1" w:styleId="WW8Num9z0">
    <w:name w:val="WW8Num9z0"/>
    <w:rPr>
      <w:rFonts w:ascii="Times New Roman" w:hAnsi="Times New Roman"/>
      <w:b w:val="0"/>
      <w:i w:val="0"/>
      <w:sz w:val="16"/>
    </w:rPr>
  </w:style>
  <w:style w:type="character" w:customStyle="1" w:styleId="WW8Num10z0">
    <w:name w:val="WW8Num10z0"/>
    <w:rPr>
      <w:rFonts w:ascii="Times New Roman" w:hAnsi="Times New Roman"/>
      <w:b w:val="0"/>
      <w:i w:val="0"/>
      <w:sz w:val="16"/>
    </w:rPr>
  </w:style>
  <w:style w:type="character" w:customStyle="1" w:styleId="WW8Num11z0">
    <w:name w:val="WW8Num11z0"/>
    <w:rPr>
      <w:rFonts w:ascii="Times New Roman" w:hAnsi="Times New Roman"/>
      <w:b/>
      <w:i w:val="0"/>
      <w:sz w:val="20"/>
    </w:rPr>
  </w:style>
  <w:style w:type="character" w:customStyle="1" w:styleId="WW8Num11z1">
    <w:name w:val="WW8Num11z1"/>
    <w:rPr>
      <w:rFonts w:ascii="Times New Roman" w:hAnsi="Times New Roman"/>
      <w:b/>
      <w:i w:val="0"/>
      <w:sz w:val="18"/>
    </w:rPr>
  </w:style>
  <w:style w:type="character" w:customStyle="1" w:styleId="WW8Num12z0">
    <w:name w:val="WW8Num12z0"/>
    <w:rPr>
      <w:rFonts w:ascii="Times New Roman" w:hAnsi="Times New Roman"/>
      <w:b w:val="0"/>
      <w:i w:val="0"/>
      <w:sz w:val="18"/>
    </w:rPr>
  </w:style>
  <w:style w:type="character" w:customStyle="1" w:styleId="WW8Num12z3">
    <w:name w:val="WW8Num12z3"/>
    <w:rPr>
      <w:sz w:val="24"/>
    </w:rPr>
  </w:style>
  <w:style w:type="character" w:styleId="Hipervnculo">
    <w:name w:val="Hyperlink"/>
    <w:rPr>
      <w:color w:val="0000FF"/>
      <w:u w:val="single"/>
    </w:rPr>
  </w:style>
  <w:style w:type="character" w:styleId="Hipervnculovisitado">
    <w:name w:val="FollowedHyperlink"/>
    <w:rPr>
      <w:color w:val="800080"/>
      <w:u w:val="single"/>
    </w:rPr>
  </w:style>
  <w:style w:type="character" w:styleId="Nmerodepgina">
    <w:name w:val="page number"/>
    <w:rPr>
      <w:sz w:val="16"/>
    </w:rPr>
  </w:style>
  <w:style w:type="character" w:customStyle="1" w:styleId="Smbolodenotaalpie">
    <w:name w:val="Símbolo de nota al pie"/>
    <w:rPr>
      <w:position w:val="24"/>
      <w:sz w:val="16"/>
    </w:rPr>
  </w:style>
  <w:style w:type="character" w:customStyle="1" w:styleId="Vietas">
    <w:name w:val="Viñetas"/>
    <w:rPr>
      <w:rFonts w:ascii="OpenSymbol" w:eastAsia="OpenSymbol" w:hAnsi="OpenSymbol" w:cs="OpenSymbol"/>
    </w:rPr>
  </w:style>
  <w:style w:type="character" w:customStyle="1" w:styleId="Carcterdenumeracin">
    <w:name w:val="Carácter de numeración"/>
  </w:style>
  <w:style w:type="character" w:customStyle="1" w:styleId="EncabezadoCar">
    <w:name w:val="Encabezado Car"/>
    <w:basedOn w:val="Fuentedeprrafopredeter1"/>
  </w:style>
  <w:style w:type="character" w:customStyle="1" w:styleId="PiedepginaCar">
    <w:name w:val="Pie de página Car"/>
    <w:basedOn w:val="Fuentedeprrafopredeter1"/>
  </w:style>
  <w:style w:type="character" w:customStyle="1" w:styleId="WWCharLFO3LVL1">
    <w:name w:val="WW_CharLFO3LVL1"/>
    <w:rPr>
      <w:rFonts w:ascii="Wingdings" w:hAnsi="Wingdings"/>
    </w:rPr>
  </w:style>
  <w:style w:type="character" w:customStyle="1" w:styleId="WWCharLFO4LVL1">
    <w:name w:val="WW_CharLFO4LVL1"/>
    <w:rPr>
      <w:rFonts w:ascii="Symbol" w:hAnsi="Symbol"/>
    </w:rPr>
  </w:style>
  <w:style w:type="character" w:customStyle="1" w:styleId="WWCharLFO5LVL1">
    <w:name w:val="WW_CharLFO5LVL1"/>
    <w:rPr>
      <w:rFonts w:ascii="Times New Roman" w:hAnsi="Times New Roman"/>
      <w:b w:val="0"/>
      <w:i w:val="0"/>
      <w:sz w:val="16"/>
    </w:rPr>
  </w:style>
  <w:style w:type="character" w:customStyle="1" w:styleId="WWCharLFO7LVL1">
    <w:name w:val="WW_CharLFO7LVL1"/>
    <w:rPr>
      <w:rFonts w:ascii="Times New Roman" w:hAnsi="Times New Roman"/>
      <w:b w:val="0"/>
      <w:i w:val="0"/>
      <w:sz w:val="18"/>
    </w:rPr>
  </w:style>
  <w:style w:type="character" w:customStyle="1" w:styleId="WWCharLFO7LVL2">
    <w:name w:val="WW_CharLFO7LVL2"/>
    <w:rPr>
      <w:sz w:val="24"/>
    </w:rPr>
  </w:style>
  <w:style w:type="character" w:customStyle="1" w:styleId="WWCharLFO7LVL3">
    <w:name w:val="WW_CharLFO7LVL3"/>
    <w:rPr>
      <w:sz w:val="24"/>
    </w:rPr>
  </w:style>
  <w:style w:type="character" w:customStyle="1" w:styleId="WWCharLFO7LVL4">
    <w:name w:val="WW_CharLFO7LVL4"/>
    <w:rPr>
      <w:sz w:val="24"/>
    </w:rPr>
  </w:style>
  <w:style w:type="character" w:customStyle="1" w:styleId="WWCharLFO7LVL5">
    <w:name w:val="WW_CharLFO7LVL5"/>
    <w:rPr>
      <w:sz w:val="24"/>
    </w:rPr>
  </w:style>
  <w:style w:type="character" w:customStyle="1" w:styleId="WWCharLFO7LVL6">
    <w:name w:val="WW_CharLFO7LVL6"/>
    <w:rPr>
      <w:sz w:val="24"/>
    </w:rPr>
  </w:style>
  <w:style w:type="character" w:customStyle="1" w:styleId="WWCharLFO7LVL7">
    <w:name w:val="WW_CharLFO7LVL7"/>
    <w:rPr>
      <w:sz w:val="24"/>
    </w:rPr>
  </w:style>
  <w:style w:type="character" w:customStyle="1" w:styleId="WWCharLFO7LVL8">
    <w:name w:val="WW_CharLFO7LVL8"/>
    <w:rPr>
      <w:sz w:val="24"/>
    </w:rPr>
  </w:style>
  <w:style w:type="character" w:customStyle="1" w:styleId="WWCharLFO7LVL9">
    <w:name w:val="WW_CharLFO7LVL9"/>
    <w:rPr>
      <w:sz w:val="24"/>
    </w:rPr>
  </w:style>
  <w:style w:type="character" w:customStyle="1" w:styleId="WWCharLFO8LVL1">
    <w:name w:val="WW_CharLFO8LVL1"/>
    <w:rPr>
      <w:rFonts w:ascii="Times New Roman" w:hAnsi="Times New Roman"/>
      <w:b w:val="0"/>
      <w:i w:val="0"/>
      <w:sz w:val="16"/>
    </w:rPr>
  </w:style>
  <w:style w:type="character" w:customStyle="1" w:styleId="WWCharLFO9LVL1">
    <w:name w:val="WW_CharLFO9LVL1"/>
    <w:rPr>
      <w:rFonts w:ascii="Times New Roman" w:hAnsi="Times New Roman"/>
      <w:b w:val="0"/>
      <w:i w:val="0"/>
      <w:sz w:val="16"/>
    </w:rPr>
  </w:style>
  <w:style w:type="character" w:customStyle="1" w:styleId="WWCharLFO10LVL1">
    <w:name w:val="WW_CharLFO10LVL1"/>
    <w:rPr>
      <w:rFonts w:ascii="Times New Roman" w:hAnsi="Times New Roman"/>
      <w:b w:val="0"/>
      <w:i w:val="0"/>
      <w:sz w:val="16"/>
    </w:rPr>
  </w:style>
  <w:style w:type="character" w:customStyle="1" w:styleId="WWCharLFO11LVL1">
    <w:name w:val="WW_CharLFO11LVL1"/>
    <w:rPr>
      <w:rFonts w:ascii="Times New Roman" w:hAnsi="Times New Roman"/>
      <w:b/>
      <w:i w:val="0"/>
      <w:sz w:val="20"/>
    </w:rPr>
  </w:style>
  <w:style w:type="character" w:customStyle="1" w:styleId="WWCharLFO11LVL2">
    <w:name w:val="WW_CharLFO11LVL2"/>
    <w:rPr>
      <w:rFonts w:ascii="Times New Roman" w:hAnsi="Times New Roman"/>
      <w:b/>
      <w:i w:val="0"/>
      <w:sz w:val="18"/>
    </w:rPr>
  </w:style>
  <w:style w:type="character" w:customStyle="1" w:styleId="WWCharLFO12LVL1">
    <w:name w:val="WW_CharLFO12LVL1"/>
    <w:rPr>
      <w:rFonts w:ascii="Times New Roman" w:hAnsi="Times New Roman"/>
      <w:b w:val="0"/>
      <w:i w:val="0"/>
      <w:sz w:val="18"/>
    </w:rPr>
  </w:style>
  <w:style w:type="character" w:customStyle="1" w:styleId="WWCharLFO12LVL2">
    <w:name w:val="WW_CharLFO12LVL2"/>
    <w:rPr>
      <w:rFonts w:ascii="Times New Roman" w:hAnsi="Times New Roman"/>
      <w:b w:val="0"/>
      <w:i w:val="0"/>
      <w:sz w:val="18"/>
    </w:rPr>
  </w:style>
  <w:style w:type="character" w:customStyle="1" w:styleId="WWCharLFO12LVL3">
    <w:name w:val="WW_CharLFO12LVL3"/>
    <w:rPr>
      <w:rFonts w:ascii="Times New Roman" w:hAnsi="Times New Roman"/>
      <w:b w:val="0"/>
      <w:i w:val="0"/>
      <w:sz w:val="18"/>
    </w:rPr>
  </w:style>
  <w:style w:type="character" w:customStyle="1" w:styleId="WWCharLFO12LVL4">
    <w:name w:val="WW_CharLFO12LVL4"/>
    <w:rPr>
      <w:sz w:val="24"/>
    </w:rPr>
  </w:style>
  <w:style w:type="character" w:customStyle="1" w:styleId="WWCharLFO12LVL5">
    <w:name w:val="WW_CharLFO12LVL5"/>
    <w:rPr>
      <w:sz w:val="24"/>
    </w:rPr>
  </w:style>
  <w:style w:type="character" w:customStyle="1" w:styleId="WWCharLFO12LVL6">
    <w:name w:val="WW_CharLFO12LVL6"/>
    <w:rPr>
      <w:sz w:val="24"/>
    </w:rPr>
  </w:style>
  <w:style w:type="character" w:customStyle="1" w:styleId="WWCharLFO12LVL7">
    <w:name w:val="WW_CharLFO12LVL7"/>
    <w:rPr>
      <w:sz w:val="24"/>
    </w:rPr>
  </w:style>
  <w:style w:type="character" w:customStyle="1" w:styleId="WWCharLFO12LVL8">
    <w:name w:val="WW_CharLFO12LVL8"/>
    <w:rPr>
      <w:sz w:val="24"/>
    </w:rPr>
  </w:style>
  <w:style w:type="character" w:customStyle="1" w:styleId="WWCharLFO12LVL9">
    <w:name w:val="WW_CharLFO12LVL9"/>
    <w:rPr>
      <w:sz w:val="24"/>
    </w:rPr>
  </w:style>
  <w:style w:type="character" w:customStyle="1" w:styleId="WWCharLFO14LVL1">
    <w:name w:val="WW_CharLFO14LVL1"/>
    <w:rPr>
      <w:rFonts w:ascii="OpenSymbol" w:eastAsia="OpenSymbol" w:hAnsi="OpenSymbol" w:cs="OpenSymbol"/>
    </w:rPr>
  </w:style>
  <w:style w:type="character" w:customStyle="1" w:styleId="WWCharLFO14LVL2">
    <w:name w:val="WW_CharLFO14LVL2"/>
    <w:rPr>
      <w:rFonts w:ascii="OpenSymbol" w:eastAsia="OpenSymbol" w:hAnsi="OpenSymbol" w:cs="OpenSymbol"/>
    </w:rPr>
  </w:style>
  <w:style w:type="character" w:customStyle="1" w:styleId="WWCharLFO14LVL3">
    <w:name w:val="WW_CharLFO14LVL3"/>
    <w:rPr>
      <w:rFonts w:ascii="OpenSymbol" w:eastAsia="OpenSymbol" w:hAnsi="OpenSymbol" w:cs="OpenSymbol"/>
    </w:rPr>
  </w:style>
  <w:style w:type="character" w:customStyle="1" w:styleId="WWCharLFO14LVL4">
    <w:name w:val="WW_CharLFO14LVL4"/>
    <w:rPr>
      <w:rFonts w:ascii="OpenSymbol" w:eastAsia="OpenSymbol" w:hAnsi="OpenSymbol" w:cs="OpenSymbol"/>
    </w:rPr>
  </w:style>
  <w:style w:type="character" w:customStyle="1" w:styleId="WWCharLFO14LVL5">
    <w:name w:val="WW_CharLFO14LVL5"/>
    <w:rPr>
      <w:rFonts w:ascii="OpenSymbol" w:eastAsia="OpenSymbol" w:hAnsi="OpenSymbol" w:cs="OpenSymbol"/>
    </w:rPr>
  </w:style>
  <w:style w:type="character" w:customStyle="1" w:styleId="WWCharLFO14LVL6">
    <w:name w:val="WW_CharLFO14LVL6"/>
    <w:rPr>
      <w:rFonts w:ascii="OpenSymbol" w:eastAsia="OpenSymbol" w:hAnsi="OpenSymbol" w:cs="OpenSymbol"/>
    </w:rPr>
  </w:style>
  <w:style w:type="character" w:customStyle="1" w:styleId="WWCharLFO14LVL7">
    <w:name w:val="WW_CharLFO14LVL7"/>
    <w:rPr>
      <w:rFonts w:ascii="OpenSymbol" w:eastAsia="OpenSymbol" w:hAnsi="OpenSymbol" w:cs="OpenSymbol"/>
    </w:rPr>
  </w:style>
  <w:style w:type="character" w:customStyle="1" w:styleId="WWCharLFO14LVL8">
    <w:name w:val="WW_CharLFO14LVL8"/>
    <w:rPr>
      <w:rFonts w:ascii="OpenSymbol" w:eastAsia="OpenSymbol" w:hAnsi="OpenSymbol" w:cs="OpenSymbol"/>
    </w:rPr>
  </w:style>
  <w:style w:type="character" w:customStyle="1" w:styleId="WWCharLFO14LVL9">
    <w:name w:val="WW_CharLFO14LVL9"/>
    <w:rPr>
      <w:rFonts w:ascii="OpenSymbol" w:eastAsia="OpenSymbol" w:hAnsi="OpenSymbol" w:cs="OpenSymbol"/>
    </w:rPr>
  </w:style>
  <w:style w:type="character" w:customStyle="1" w:styleId="JENUITextoEnfatizado">
    <w:name w:val="[JENUI] Texto Enfatizado"/>
    <w:rPr>
      <w:rFonts w:eastAsia="Times New Roman" w:cs="Times New Roman"/>
      <w:i/>
      <w:iCs/>
      <w:sz w:val="20"/>
      <w:szCs w:val="20"/>
      <w:lang w:val="es-ES"/>
    </w:rPr>
  </w:style>
  <w:style w:type="character" w:styleId="Refdenotaalpie">
    <w:name w:val="footnote reference"/>
    <w:rPr>
      <w:vertAlign w:val="superscript"/>
    </w:rPr>
  </w:style>
  <w:style w:type="character" w:customStyle="1" w:styleId="JENUITextoURL">
    <w:name w:val="[JENUI] Texto URL"/>
    <w:rPr>
      <w:rFonts w:ascii="Courier New" w:eastAsia="Times New Roman" w:hAnsi="Courier New" w:cs="Times New Roman"/>
      <w:sz w:val="16"/>
      <w:szCs w:val="20"/>
    </w:rPr>
  </w:style>
  <w:style w:type="character" w:customStyle="1" w:styleId="JENUITextoNormal">
    <w:name w:val="[JENUI] Texto Normal"/>
    <w:rPr>
      <w:rFonts w:eastAsia="Times New Roman" w:cs="Times New Roman"/>
      <w:i w:val="0"/>
      <w:iCs/>
      <w:sz w:val="20"/>
      <w:szCs w:val="20"/>
      <w:lang w:val="es-ES"/>
    </w:rPr>
  </w:style>
  <w:style w:type="character" w:customStyle="1" w:styleId="JENUITextoIngls">
    <w:name w:val="[JENUI] Texto Inglés"/>
    <w:rPr>
      <w:rFonts w:eastAsia="Times New Roman" w:cs="Times New Roman"/>
      <w:i w:val="0"/>
      <w:iCs/>
      <w:sz w:val="20"/>
      <w:szCs w:val="20"/>
      <w:lang w:val="en-GB"/>
    </w:rPr>
  </w:style>
  <w:style w:type="character" w:customStyle="1" w:styleId="JENUITextoInglsEnfatizado">
    <w:name w:val="[JENUI] Texto Inglés Enfatizado"/>
    <w:rPr>
      <w:rFonts w:eastAsia="Times New Roman" w:cs="Times New Roman"/>
      <w:i/>
      <w:iCs/>
      <w:sz w:val="20"/>
      <w:szCs w:val="20"/>
      <w:lang w:val="en-GB"/>
    </w:rPr>
  </w:style>
  <w:style w:type="character" w:styleId="Refdenotaalfinal">
    <w:name w:val="endnote reference"/>
    <w:rPr>
      <w:vertAlign w:val="superscript"/>
    </w:rPr>
  </w:style>
  <w:style w:type="character" w:customStyle="1" w:styleId="Smbolodenotafinal">
    <w:name w:val="Símbolo de nota final"/>
  </w:style>
  <w:style w:type="paragraph" w:customStyle="1" w:styleId="Normal1">
    <w:name w:val="Normal1"/>
    <w:pPr>
      <w:widowControl w:val="0"/>
      <w:suppressAutoHyphens/>
      <w:spacing w:line="100" w:lineRule="atLeast"/>
      <w:textAlignment w:val="baseline"/>
    </w:pPr>
    <w:rPr>
      <w:rFonts w:eastAsia="DejaVu Sans" w:cs="DejaVu Sans"/>
      <w:kern w:val="1"/>
      <w:sz w:val="24"/>
      <w:szCs w:val="24"/>
      <w:lang w:val="gl-ES" w:eastAsia="ar-SA"/>
    </w:rPr>
  </w:style>
  <w:style w:type="paragraph" w:customStyle="1" w:styleId="Encabezado1">
    <w:name w:val="Encabezado1"/>
    <w:basedOn w:val="Normal1"/>
    <w:pPr>
      <w:tabs>
        <w:tab w:val="center" w:pos="4252"/>
        <w:tab w:val="right" w:pos="8504"/>
      </w:tabs>
    </w:pPr>
  </w:style>
  <w:style w:type="paragraph" w:styleId="Textoindependiente">
    <w:name w:val="Body Text"/>
    <w:basedOn w:val="Normal"/>
    <w:link w:val="TextoindependienteCar"/>
    <w:pPr>
      <w:spacing w:after="120"/>
    </w:pPr>
  </w:style>
  <w:style w:type="paragraph" w:styleId="Ttulo">
    <w:name w:val="Title"/>
    <w:basedOn w:val="Normal"/>
    <w:next w:val="Textoindependiente"/>
    <w:qFormat/>
    <w:pPr>
      <w:keepNext/>
      <w:spacing w:before="240" w:after="120"/>
    </w:pPr>
    <w:rPr>
      <w:rFonts w:ascii="Arial" w:eastAsia="DejaVu Sans" w:hAnsi="Arial" w:cs="DejaVu Sans"/>
      <w:sz w:val="28"/>
      <w:szCs w:val="28"/>
    </w:rPr>
  </w:style>
  <w:style w:type="paragraph" w:styleId="Subttulo">
    <w:name w:val="Subtitle"/>
    <w:basedOn w:val="Ttulo"/>
    <w:next w:val="Textoindependiente"/>
    <w:qFormat/>
    <w:pPr>
      <w:jc w:val="center"/>
    </w:pPr>
    <w:rPr>
      <w:i/>
      <w:iCs/>
    </w:rPr>
  </w:style>
  <w:style w:type="paragraph" w:styleId="Lista">
    <w:name w:val="List"/>
    <w:basedOn w:val="Textoindependiente"/>
  </w:style>
  <w:style w:type="paragraph" w:customStyle="1" w:styleId="Etiqueta">
    <w:name w:val="Etiqueta"/>
    <w:basedOn w:val="Normal"/>
    <w:pPr>
      <w:suppressLineNumbers/>
      <w:spacing w:before="120" w:after="120"/>
    </w:pPr>
    <w:rPr>
      <w:i/>
      <w:iCs/>
      <w:szCs w:val="24"/>
    </w:rPr>
  </w:style>
  <w:style w:type="paragraph" w:customStyle="1" w:styleId="ndice">
    <w:name w:val="Índice"/>
    <w:basedOn w:val="Normal"/>
    <w:pPr>
      <w:suppressLineNumbers/>
    </w:pPr>
  </w:style>
  <w:style w:type="paragraph" w:customStyle="1" w:styleId="Epgrafe1">
    <w:name w:val="Epígrafe1"/>
    <w:basedOn w:val="Normal"/>
    <w:next w:val="Normal"/>
    <w:pPr>
      <w:spacing w:before="120" w:after="120"/>
    </w:pPr>
    <w:rPr>
      <w:b/>
    </w:rPr>
  </w:style>
  <w:style w:type="paragraph" w:styleId="Encabezado">
    <w:name w:val="header"/>
    <w:basedOn w:val="Normal"/>
    <w:rPr>
      <w:b/>
      <w:sz w:val="16"/>
    </w:rPr>
  </w:style>
  <w:style w:type="paragraph" w:styleId="Piedepgina">
    <w:name w:val="footer"/>
    <w:basedOn w:val="Normal1"/>
    <w:pPr>
      <w:tabs>
        <w:tab w:val="center" w:pos="4252"/>
        <w:tab w:val="right" w:pos="8504"/>
      </w:tabs>
    </w:pPr>
  </w:style>
  <w:style w:type="paragraph" w:customStyle="1" w:styleId="JENUIAutor">
    <w:name w:val="[JENUI] Autor"/>
    <w:basedOn w:val="Normal"/>
    <w:next w:val="JENUIAutorAfiliacin"/>
    <w:pPr>
      <w:jc w:val="center"/>
    </w:pPr>
  </w:style>
  <w:style w:type="paragraph" w:customStyle="1" w:styleId="JENUIAutorAfiliacin">
    <w:name w:val="[JENUI] Autor Afiliación"/>
    <w:basedOn w:val="Normal"/>
    <w:pPr>
      <w:jc w:val="center"/>
    </w:pPr>
    <w:rPr>
      <w:sz w:val="20"/>
    </w:rPr>
  </w:style>
  <w:style w:type="paragraph" w:customStyle="1" w:styleId="JENUITtulo">
    <w:name w:val="[JENUI] Título"/>
    <w:basedOn w:val="Normal"/>
    <w:next w:val="JENUIAutor"/>
    <w:pPr>
      <w:spacing w:before="567" w:after="454"/>
      <w:jc w:val="center"/>
    </w:pPr>
    <w:rPr>
      <w:b/>
      <w:sz w:val="36"/>
    </w:rPr>
  </w:style>
  <w:style w:type="paragraph" w:customStyle="1" w:styleId="JENUINormal">
    <w:name w:val="[JENUI] Normal"/>
    <w:basedOn w:val="Normal"/>
    <w:link w:val="JENUINormalCar"/>
    <w:rsid w:val="007B7889"/>
    <w:pPr>
      <w:suppressAutoHyphens w:val="0"/>
      <w:ind w:firstLine="198"/>
      <w:jc w:val="both"/>
    </w:pPr>
    <w:rPr>
      <w:sz w:val="20"/>
    </w:rPr>
  </w:style>
  <w:style w:type="paragraph" w:customStyle="1" w:styleId="JENUITtulo1">
    <w:name w:val="[JENUI] Título 1"/>
    <w:basedOn w:val="Normal"/>
    <w:next w:val="JENUINormal"/>
    <w:rsid w:val="00BF3AC2"/>
    <w:pPr>
      <w:keepNext/>
      <w:numPr>
        <w:numId w:val="27"/>
      </w:numPr>
      <w:tabs>
        <w:tab w:val="clear" w:pos="360"/>
        <w:tab w:val="left" w:pos="431"/>
      </w:tabs>
      <w:spacing w:before="240" w:after="120"/>
      <w:outlineLvl w:val="0"/>
    </w:pPr>
    <w:rPr>
      <w:b/>
      <w:sz w:val="28"/>
    </w:rPr>
  </w:style>
  <w:style w:type="paragraph" w:customStyle="1" w:styleId="JENUITtulo2">
    <w:name w:val="[JENUI] Título 2"/>
    <w:basedOn w:val="JENUITtulo1"/>
    <w:next w:val="JENUINormal"/>
    <w:rsid w:val="00BF3AC2"/>
    <w:pPr>
      <w:numPr>
        <w:ilvl w:val="1"/>
      </w:numPr>
      <w:tabs>
        <w:tab w:val="clear" w:pos="431"/>
      </w:tabs>
      <w:spacing w:before="119" w:after="119"/>
      <w:outlineLvl w:val="1"/>
    </w:pPr>
    <w:rPr>
      <w:sz w:val="24"/>
    </w:rPr>
  </w:style>
  <w:style w:type="paragraph" w:customStyle="1" w:styleId="JENUITituloResumen">
    <w:name w:val="[JENUI] Titulo Resumen"/>
    <w:basedOn w:val="JENUINormal"/>
    <w:next w:val="JENUINormal"/>
    <w:rsid w:val="00D6458C"/>
    <w:pPr>
      <w:keepNext/>
      <w:suppressAutoHyphens/>
      <w:spacing w:after="119"/>
      <w:ind w:firstLine="0"/>
    </w:pPr>
    <w:rPr>
      <w:b/>
      <w:sz w:val="28"/>
    </w:rPr>
  </w:style>
  <w:style w:type="paragraph" w:customStyle="1" w:styleId="JENUILeyendaFigura">
    <w:name w:val="[JENUI] Leyenda Figura"/>
    <w:basedOn w:val="JENUINormal"/>
    <w:next w:val="JENUINormal"/>
    <w:pPr>
      <w:suppressAutoHyphens/>
      <w:spacing w:before="227" w:after="510"/>
      <w:ind w:left="851" w:right="142" w:hanging="709"/>
      <w:jc w:val="center"/>
    </w:pPr>
  </w:style>
  <w:style w:type="paragraph" w:styleId="Textonotapie">
    <w:name w:val="footnote text"/>
    <w:basedOn w:val="Normal"/>
    <w:rPr>
      <w:sz w:val="16"/>
    </w:rPr>
  </w:style>
  <w:style w:type="paragraph" w:customStyle="1" w:styleId="JENUIAlgoritmotexto">
    <w:name w:val="[JENUI] Algoritmo/texto"/>
    <w:basedOn w:val="JENUINormal"/>
    <w:pPr>
      <w:suppressAutoHyphens/>
    </w:pPr>
    <w:rPr>
      <w:rFonts w:ascii="Courier New" w:hAnsi="Courier New"/>
      <w:b/>
    </w:rPr>
  </w:style>
  <w:style w:type="paragraph" w:customStyle="1" w:styleId="JENUIListaVietasCont">
    <w:name w:val="[JENUI] Lista Viñetas Cont."/>
    <w:basedOn w:val="JENUINormal"/>
    <w:link w:val="JENUIListaVietasContCar"/>
    <w:rsid w:val="007B7889"/>
    <w:pPr>
      <w:numPr>
        <w:numId w:val="3"/>
      </w:numPr>
      <w:ind w:left="397" w:hanging="142"/>
    </w:pPr>
  </w:style>
  <w:style w:type="paragraph" w:customStyle="1" w:styleId="JENUINotapie">
    <w:name w:val="[JENUI] Nota pie"/>
    <w:basedOn w:val="JENUINormal"/>
    <w:rsid w:val="00B34FA5"/>
    <w:pPr>
      <w:ind w:firstLine="0"/>
    </w:pPr>
    <w:rPr>
      <w:sz w:val="16"/>
    </w:rPr>
  </w:style>
  <w:style w:type="paragraph" w:customStyle="1" w:styleId="JENUIAlgoritmo">
    <w:name w:val="[JENUI] Algoritmo"/>
    <w:basedOn w:val="JENUILeyendaFigura"/>
    <w:next w:val="JENUINormal"/>
    <w:pPr>
      <w:spacing w:before="0" w:after="0"/>
      <w:ind w:left="1134" w:right="0" w:hanging="992"/>
    </w:pPr>
  </w:style>
  <w:style w:type="paragraph" w:customStyle="1" w:styleId="JENUIEcuacin">
    <w:name w:val="[JENUI] Ecuación"/>
    <w:basedOn w:val="JENUIAlgoritmo"/>
    <w:next w:val="JENUINormal"/>
    <w:pPr>
      <w:ind w:left="284" w:hanging="284"/>
      <w:jc w:val="right"/>
    </w:pPr>
  </w:style>
  <w:style w:type="paragraph" w:customStyle="1" w:styleId="JENUILeyendaCuadro">
    <w:name w:val="[JENUI] Leyenda Cuadro"/>
    <w:basedOn w:val="JENUILeyendaFigura"/>
    <w:next w:val="JENUINormal"/>
  </w:style>
  <w:style w:type="paragraph" w:customStyle="1" w:styleId="JENUILeyendaFigura2lneas">
    <w:name w:val="[JENUI] Leyenda Figura/2 líneas"/>
    <w:basedOn w:val="JENUILeyendaFigura"/>
    <w:next w:val="JENUINormal"/>
    <w:pPr>
      <w:ind w:left="0" w:right="0" w:firstLine="0"/>
      <w:jc w:val="both"/>
    </w:pPr>
  </w:style>
  <w:style w:type="paragraph" w:customStyle="1" w:styleId="JENUIAlgoritmo2lneas">
    <w:name w:val="[JENUI] Algoritmo/2 líneas"/>
    <w:basedOn w:val="JENUIAlgoritmo"/>
    <w:next w:val="JENUINormal"/>
    <w:pPr>
      <w:jc w:val="both"/>
    </w:pPr>
  </w:style>
  <w:style w:type="paragraph" w:customStyle="1" w:styleId="JENUILeyendaCuadro2lneas">
    <w:name w:val="[JENUI] Leyenda Cuadro/2 líneas"/>
    <w:basedOn w:val="JENUILeyendaCuadro"/>
    <w:pPr>
      <w:jc w:val="both"/>
    </w:pPr>
  </w:style>
  <w:style w:type="paragraph" w:customStyle="1" w:styleId="Contenidodelatabla">
    <w:name w:val="Contenido de la tabla"/>
    <w:basedOn w:val="Normal"/>
    <w:pPr>
      <w:suppressLineNumbers/>
    </w:pPr>
  </w:style>
  <w:style w:type="paragraph" w:customStyle="1" w:styleId="Encabezadodelatabla">
    <w:name w:val="Encabezado de la tabla"/>
    <w:basedOn w:val="Contenidodelatabla"/>
    <w:pPr>
      <w:jc w:val="center"/>
    </w:pPr>
    <w:rPr>
      <w:b/>
      <w:bCs/>
    </w:rPr>
  </w:style>
  <w:style w:type="paragraph" w:customStyle="1" w:styleId="JENUIReferencias">
    <w:name w:val="[JENUI] Referencias"/>
    <w:basedOn w:val="JENUINormal"/>
    <w:rsid w:val="00887C13"/>
    <w:pPr>
      <w:ind w:firstLine="0"/>
    </w:pPr>
  </w:style>
  <w:style w:type="paragraph" w:customStyle="1" w:styleId="JENUINormalSinSangra">
    <w:name w:val="[JENUI] Normal Sin Sangría"/>
    <w:basedOn w:val="JENUINormal"/>
    <w:pPr>
      <w:ind w:firstLine="0"/>
    </w:pPr>
  </w:style>
  <w:style w:type="paragraph" w:customStyle="1" w:styleId="Contenidodelmarco">
    <w:name w:val="Contenido del marco"/>
    <w:basedOn w:val="Textoindependiente"/>
  </w:style>
  <w:style w:type="paragraph" w:customStyle="1" w:styleId="JENUIListaVietasInicio">
    <w:name w:val="[JENUI] Lista Viñetas Inicio"/>
    <w:basedOn w:val="JENUIListaVietasCont"/>
    <w:rsid w:val="007B7889"/>
    <w:pPr>
      <w:spacing w:before="79"/>
    </w:pPr>
  </w:style>
  <w:style w:type="paragraph" w:customStyle="1" w:styleId="JENUIListaVietasFin">
    <w:name w:val="[JENUI] Lista Viñetas Fin"/>
    <w:basedOn w:val="JENUIListaVietasCont"/>
    <w:link w:val="JENUIListaVietasFinCar"/>
    <w:rsid w:val="007B7889"/>
    <w:pPr>
      <w:spacing w:after="79"/>
    </w:pPr>
  </w:style>
  <w:style w:type="paragraph" w:customStyle="1" w:styleId="JENUIListaNumeradaCont">
    <w:name w:val="[JENUI] Lista Numerada Cont."/>
    <w:basedOn w:val="JENUINormal"/>
    <w:rsid w:val="004B1F0C"/>
    <w:pPr>
      <w:numPr>
        <w:numId w:val="21"/>
      </w:numPr>
      <w:ind w:left="397" w:hanging="142"/>
    </w:pPr>
  </w:style>
  <w:style w:type="paragraph" w:customStyle="1" w:styleId="JENUIListaNumeradaInicio">
    <w:name w:val="[JENUI] Lista Numerada Inicio"/>
    <w:basedOn w:val="JENUIListaNumeradaCont"/>
    <w:next w:val="JENUIListaNumeradaCont"/>
    <w:rsid w:val="008C238B"/>
    <w:pPr>
      <w:spacing w:before="79"/>
    </w:pPr>
  </w:style>
  <w:style w:type="paragraph" w:customStyle="1" w:styleId="JENUIListaNumeradaFin">
    <w:name w:val="[JENUI] Lista Numerada Fin"/>
    <w:basedOn w:val="JENUIListaNumeradaCont"/>
    <w:rsid w:val="008C238B"/>
    <w:pPr>
      <w:spacing w:after="79"/>
    </w:pPr>
  </w:style>
  <w:style w:type="paragraph" w:customStyle="1" w:styleId="JENUIAutorE-mail">
    <w:name w:val="[JENUI] Autor E-mail"/>
    <w:basedOn w:val="JENUIAutor"/>
    <w:rsid w:val="00B9204B"/>
    <w:pPr>
      <w:spacing w:after="170"/>
    </w:pPr>
    <w:rPr>
      <w:rFonts w:ascii="Courier New" w:hAnsi="Courier New"/>
      <w:sz w:val="18"/>
    </w:rPr>
  </w:style>
  <w:style w:type="paragraph" w:styleId="Textonotaalfinal">
    <w:name w:val="endnote text"/>
    <w:basedOn w:val="Normal"/>
    <w:link w:val="TextonotaalfinalCar"/>
    <w:uiPriority w:val="99"/>
    <w:semiHidden/>
    <w:unhideWhenUsed/>
    <w:rsid w:val="00B34FA5"/>
    <w:rPr>
      <w:sz w:val="20"/>
    </w:rPr>
  </w:style>
  <w:style w:type="character" w:customStyle="1" w:styleId="TextonotaalfinalCar">
    <w:name w:val="Texto nota al final Car"/>
    <w:link w:val="Textonotaalfinal"/>
    <w:uiPriority w:val="99"/>
    <w:semiHidden/>
    <w:rsid w:val="00B34FA5"/>
    <w:rPr>
      <w:kern w:val="1"/>
      <w:lang w:eastAsia="ar-SA"/>
    </w:rPr>
  </w:style>
  <w:style w:type="paragraph" w:styleId="HTMLconformatoprevio">
    <w:name w:val="HTML Preformatted"/>
    <w:basedOn w:val="Normal"/>
    <w:link w:val="HTMLconformatoprevioCar"/>
    <w:uiPriority w:val="99"/>
    <w:unhideWhenUsed/>
    <w:rsid w:val="007C53F4"/>
    <w:rPr>
      <w:rFonts w:ascii="Courier New" w:hAnsi="Courier New" w:cs="Courier New"/>
      <w:sz w:val="20"/>
    </w:rPr>
  </w:style>
  <w:style w:type="character" w:customStyle="1" w:styleId="TextoindependienteCar">
    <w:name w:val="Texto independiente Car"/>
    <w:link w:val="Textoindependiente"/>
    <w:rsid w:val="007C53F4"/>
    <w:rPr>
      <w:kern w:val="1"/>
      <w:sz w:val="24"/>
      <w:lang w:eastAsia="ar-SA"/>
    </w:rPr>
  </w:style>
  <w:style w:type="character" w:customStyle="1" w:styleId="HTMLconformatoprevioCar">
    <w:name w:val="HTML con formato previo Car"/>
    <w:link w:val="HTMLconformatoprevio"/>
    <w:uiPriority w:val="99"/>
    <w:rsid w:val="007C53F4"/>
    <w:rPr>
      <w:rFonts w:ascii="Courier New" w:hAnsi="Courier New" w:cs="Courier New"/>
      <w:kern w:val="1"/>
      <w:lang w:eastAsia="ar-SA"/>
    </w:rPr>
  </w:style>
  <w:style w:type="character" w:customStyle="1" w:styleId="Ttulo3Car">
    <w:name w:val="Título 3 Car"/>
    <w:link w:val="Ttulo3"/>
    <w:uiPriority w:val="9"/>
    <w:rsid w:val="00D630E4"/>
    <w:rPr>
      <w:rFonts w:ascii="Cambria" w:hAnsi="Cambria"/>
      <w:b/>
      <w:bCs/>
      <w:kern w:val="1"/>
      <w:sz w:val="26"/>
      <w:szCs w:val="26"/>
      <w:lang w:val="es-ES" w:eastAsia="ar-SA"/>
    </w:rPr>
  </w:style>
  <w:style w:type="paragraph" w:customStyle="1" w:styleId="JENUITtuloNoNumerado">
    <w:name w:val="[JENUI] Título No Numerado"/>
    <w:basedOn w:val="JENUITituloResumen"/>
    <w:next w:val="JENUINormalSinSangra"/>
    <w:rsid w:val="00D6458C"/>
    <w:pPr>
      <w:spacing w:before="238"/>
    </w:pPr>
  </w:style>
  <w:style w:type="paragraph" w:customStyle="1" w:styleId="JENUITtuloReferencias">
    <w:name w:val="[JENUI] Título Referencias"/>
    <w:basedOn w:val="JENUITtuloNoNumerado"/>
    <w:next w:val="JENUIReferencias"/>
    <w:rsid w:val="00813FF0"/>
  </w:style>
  <w:style w:type="paragraph" w:styleId="NormalWeb">
    <w:name w:val="Normal (Web)"/>
    <w:basedOn w:val="Normal"/>
    <w:uiPriority w:val="99"/>
    <w:rsid w:val="00813FF0"/>
    <w:pPr>
      <w:suppressAutoHyphens w:val="0"/>
      <w:spacing w:before="100" w:beforeAutospacing="1" w:after="119" w:line="240" w:lineRule="auto"/>
      <w:textAlignment w:val="auto"/>
    </w:pPr>
    <w:rPr>
      <w:kern w:val="0"/>
      <w:szCs w:val="24"/>
      <w:lang w:eastAsia="es-ES"/>
    </w:rPr>
  </w:style>
  <w:style w:type="character" w:customStyle="1" w:styleId="JENUINormalCar">
    <w:name w:val="[JENUI] Normal Car"/>
    <w:link w:val="JENUINormal"/>
    <w:rsid w:val="00B63FBC"/>
    <w:rPr>
      <w:kern w:val="1"/>
      <w:lang w:val="es-ES" w:eastAsia="ar-SA" w:bidi="ar-SA"/>
    </w:rPr>
  </w:style>
  <w:style w:type="character" w:customStyle="1" w:styleId="JENUIListaVietasContCar">
    <w:name w:val="[JENUI] Lista Viñetas Cont. Car"/>
    <w:link w:val="JENUIListaVietasCont"/>
    <w:rsid w:val="00B63FBC"/>
    <w:rPr>
      <w:kern w:val="1"/>
      <w:lang w:val="es-ES" w:eastAsia="ar-SA" w:bidi="ar-SA"/>
    </w:rPr>
  </w:style>
  <w:style w:type="character" w:customStyle="1" w:styleId="JENUIListaVietasFinCar">
    <w:name w:val="[JENUI] Lista Viñetas Fin Car"/>
    <w:link w:val="JENUIListaVietasFin"/>
    <w:rsid w:val="00B63FBC"/>
    <w:rPr>
      <w:kern w:val="1"/>
      <w:lang w:val="es-ES" w:eastAsia="ar-SA" w:bidi="ar-SA"/>
    </w:rPr>
  </w:style>
  <w:style w:type="character" w:customStyle="1" w:styleId="Mencinsinresolver1">
    <w:name w:val="Mención sin resolver1"/>
    <w:uiPriority w:val="99"/>
    <w:semiHidden/>
    <w:unhideWhenUsed/>
    <w:rsid w:val="00E5205A"/>
    <w:rPr>
      <w:color w:val="605E5C"/>
      <w:shd w:val="clear" w:color="auto" w:fill="E1DFDD"/>
    </w:rPr>
  </w:style>
  <w:style w:type="character" w:styleId="Textodelmarcadordeposicin">
    <w:name w:val="Placeholder Text"/>
    <w:uiPriority w:val="99"/>
    <w:semiHidden/>
    <w:rsid w:val="001C65D4"/>
    <w:rPr>
      <w:color w:val="808080"/>
    </w:rPr>
  </w:style>
  <w:style w:type="character" w:customStyle="1" w:styleId="Ttulo1Car">
    <w:name w:val="Título 1 Car"/>
    <w:link w:val="Ttulo1"/>
    <w:uiPriority w:val="9"/>
    <w:rsid w:val="003967C3"/>
    <w:rPr>
      <w:rFonts w:eastAsia="DejaVu Sans" w:cs="DejaVu Sans"/>
      <w:b/>
      <w:bCs/>
      <w:kern w:val="1"/>
      <w:sz w:val="28"/>
      <w:szCs w:val="28"/>
      <w:lang w:val="gl-ES" w:eastAsia="ar-SA"/>
    </w:rPr>
  </w:style>
  <w:style w:type="table" w:styleId="Tablaconcuadrcula">
    <w:name w:val="Table Grid"/>
    <w:basedOn w:val="Tablanormal"/>
    <w:uiPriority w:val="39"/>
    <w:rsid w:val="00A14A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263C74"/>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63C74"/>
    <w:rPr>
      <w:rFonts w:ascii="Segoe UI" w:hAnsi="Segoe UI" w:cs="Segoe UI"/>
      <w:kern w:val="1"/>
      <w:sz w:val="18"/>
      <w:szCs w:val="18"/>
      <w:lang w:eastAsia="ar-SA"/>
    </w:rPr>
  </w:style>
  <w:style w:type="character" w:styleId="Refdecomentario">
    <w:name w:val="annotation reference"/>
    <w:basedOn w:val="Fuentedeprrafopredeter"/>
    <w:uiPriority w:val="99"/>
    <w:semiHidden/>
    <w:unhideWhenUsed/>
    <w:rsid w:val="00190A13"/>
    <w:rPr>
      <w:sz w:val="16"/>
      <w:szCs w:val="16"/>
    </w:rPr>
  </w:style>
  <w:style w:type="paragraph" w:styleId="Textocomentario">
    <w:name w:val="annotation text"/>
    <w:basedOn w:val="Normal"/>
    <w:link w:val="TextocomentarioCar"/>
    <w:uiPriority w:val="99"/>
    <w:semiHidden/>
    <w:unhideWhenUsed/>
    <w:rsid w:val="00190A13"/>
    <w:pPr>
      <w:spacing w:line="240" w:lineRule="auto"/>
    </w:pPr>
    <w:rPr>
      <w:sz w:val="20"/>
    </w:rPr>
  </w:style>
  <w:style w:type="character" w:customStyle="1" w:styleId="TextocomentarioCar">
    <w:name w:val="Texto comentario Car"/>
    <w:basedOn w:val="Fuentedeprrafopredeter"/>
    <w:link w:val="Textocomentario"/>
    <w:uiPriority w:val="99"/>
    <w:semiHidden/>
    <w:rsid w:val="00190A13"/>
    <w:rPr>
      <w:kern w:val="1"/>
      <w:lang w:eastAsia="ar-SA"/>
    </w:rPr>
  </w:style>
  <w:style w:type="paragraph" w:styleId="Asuntodelcomentario">
    <w:name w:val="annotation subject"/>
    <w:basedOn w:val="Textocomentario"/>
    <w:next w:val="Textocomentario"/>
    <w:link w:val="AsuntodelcomentarioCar"/>
    <w:uiPriority w:val="99"/>
    <w:semiHidden/>
    <w:unhideWhenUsed/>
    <w:rsid w:val="00190A13"/>
    <w:rPr>
      <w:b/>
      <w:bCs/>
    </w:rPr>
  </w:style>
  <w:style w:type="character" w:customStyle="1" w:styleId="AsuntodelcomentarioCar">
    <w:name w:val="Asunto del comentario Car"/>
    <w:basedOn w:val="TextocomentarioCar"/>
    <w:link w:val="Asuntodelcomentario"/>
    <w:uiPriority w:val="99"/>
    <w:semiHidden/>
    <w:rsid w:val="00190A13"/>
    <w:rPr>
      <w:b/>
      <w:bCs/>
      <w:kern w:val="1"/>
      <w:lang w:eastAsia="ar-SA"/>
    </w:rPr>
  </w:style>
  <w:style w:type="paragraph" w:styleId="Descripcin">
    <w:name w:val="caption"/>
    <w:basedOn w:val="Normal"/>
    <w:next w:val="Normal"/>
    <w:uiPriority w:val="35"/>
    <w:unhideWhenUsed/>
    <w:qFormat/>
    <w:rsid w:val="00D92F1F"/>
    <w:pPr>
      <w:spacing w:after="200" w:line="240" w:lineRule="auto"/>
    </w:pPr>
    <w:rPr>
      <w:i/>
      <w:iCs/>
      <w:color w:val="44546A" w:themeColor="text2"/>
      <w:sz w:val="18"/>
      <w:szCs w:val="18"/>
    </w:rPr>
  </w:style>
  <w:style w:type="paragraph" w:styleId="Revisin">
    <w:name w:val="Revision"/>
    <w:hidden/>
    <w:uiPriority w:val="99"/>
    <w:semiHidden/>
    <w:rsid w:val="0007301C"/>
    <w:rPr>
      <w:kern w:val="1"/>
      <w:sz w:val="24"/>
      <w:lang w:eastAsia="ar-SA"/>
    </w:rPr>
  </w:style>
  <w:style w:type="paragraph" w:styleId="Bibliografa">
    <w:name w:val="Bibliography"/>
    <w:basedOn w:val="Normal"/>
    <w:next w:val="Normal"/>
    <w:uiPriority w:val="37"/>
    <w:unhideWhenUsed/>
    <w:rsid w:val="006A1D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6510822">
      <w:bodyDiv w:val="1"/>
      <w:marLeft w:val="0"/>
      <w:marRight w:val="0"/>
      <w:marTop w:val="0"/>
      <w:marBottom w:val="0"/>
      <w:divBdr>
        <w:top w:val="none" w:sz="0" w:space="0" w:color="auto"/>
        <w:left w:val="none" w:sz="0" w:space="0" w:color="auto"/>
        <w:bottom w:val="none" w:sz="0" w:space="0" w:color="auto"/>
        <w:right w:val="none" w:sz="0" w:space="0" w:color="auto"/>
      </w:divBdr>
    </w:div>
    <w:div w:id="587157555">
      <w:bodyDiv w:val="1"/>
      <w:marLeft w:val="0"/>
      <w:marRight w:val="0"/>
      <w:marTop w:val="0"/>
      <w:marBottom w:val="0"/>
      <w:divBdr>
        <w:top w:val="none" w:sz="0" w:space="0" w:color="auto"/>
        <w:left w:val="none" w:sz="0" w:space="0" w:color="auto"/>
        <w:bottom w:val="none" w:sz="0" w:space="0" w:color="auto"/>
        <w:right w:val="none" w:sz="0" w:space="0" w:color="auto"/>
      </w:divBdr>
    </w:div>
    <w:div w:id="618799166">
      <w:bodyDiv w:val="1"/>
      <w:marLeft w:val="0"/>
      <w:marRight w:val="0"/>
      <w:marTop w:val="0"/>
      <w:marBottom w:val="0"/>
      <w:divBdr>
        <w:top w:val="none" w:sz="0" w:space="0" w:color="auto"/>
        <w:left w:val="none" w:sz="0" w:space="0" w:color="auto"/>
        <w:bottom w:val="none" w:sz="0" w:space="0" w:color="auto"/>
        <w:right w:val="none" w:sz="0" w:space="0" w:color="auto"/>
      </w:divBdr>
    </w:div>
    <w:div w:id="809516635">
      <w:bodyDiv w:val="1"/>
      <w:marLeft w:val="0"/>
      <w:marRight w:val="0"/>
      <w:marTop w:val="0"/>
      <w:marBottom w:val="0"/>
      <w:divBdr>
        <w:top w:val="none" w:sz="0" w:space="0" w:color="auto"/>
        <w:left w:val="none" w:sz="0" w:space="0" w:color="auto"/>
        <w:bottom w:val="none" w:sz="0" w:space="0" w:color="auto"/>
        <w:right w:val="none" w:sz="0" w:space="0" w:color="auto"/>
      </w:divBdr>
    </w:div>
    <w:div w:id="886797735">
      <w:bodyDiv w:val="1"/>
      <w:marLeft w:val="0"/>
      <w:marRight w:val="0"/>
      <w:marTop w:val="0"/>
      <w:marBottom w:val="0"/>
      <w:divBdr>
        <w:top w:val="none" w:sz="0" w:space="0" w:color="auto"/>
        <w:left w:val="none" w:sz="0" w:space="0" w:color="auto"/>
        <w:bottom w:val="none" w:sz="0" w:space="0" w:color="auto"/>
        <w:right w:val="none" w:sz="0" w:space="0" w:color="auto"/>
      </w:divBdr>
    </w:div>
    <w:div w:id="930821969">
      <w:bodyDiv w:val="1"/>
      <w:marLeft w:val="0"/>
      <w:marRight w:val="0"/>
      <w:marTop w:val="0"/>
      <w:marBottom w:val="0"/>
      <w:divBdr>
        <w:top w:val="none" w:sz="0" w:space="0" w:color="auto"/>
        <w:left w:val="none" w:sz="0" w:space="0" w:color="auto"/>
        <w:bottom w:val="none" w:sz="0" w:space="0" w:color="auto"/>
        <w:right w:val="none" w:sz="0" w:space="0" w:color="auto"/>
      </w:divBdr>
    </w:div>
    <w:div w:id="1144391689">
      <w:bodyDiv w:val="1"/>
      <w:marLeft w:val="0"/>
      <w:marRight w:val="0"/>
      <w:marTop w:val="0"/>
      <w:marBottom w:val="0"/>
      <w:divBdr>
        <w:top w:val="none" w:sz="0" w:space="0" w:color="auto"/>
        <w:left w:val="none" w:sz="0" w:space="0" w:color="auto"/>
        <w:bottom w:val="none" w:sz="0" w:space="0" w:color="auto"/>
        <w:right w:val="none" w:sz="0" w:space="0" w:color="auto"/>
      </w:divBdr>
    </w:div>
    <w:div w:id="1178155975">
      <w:bodyDiv w:val="1"/>
      <w:marLeft w:val="0"/>
      <w:marRight w:val="0"/>
      <w:marTop w:val="0"/>
      <w:marBottom w:val="0"/>
      <w:divBdr>
        <w:top w:val="none" w:sz="0" w:space="0" w:color="auto"/>
        <w:left w:val="none" w:sz="0" w:space="0" w:color="auto"/>
        <w:bottom w:val="none" w:sz="0" w:space="0" w:color="auto"/>
        <w:right w:val="none" w:sz="0" w:space="0" w:color="auto"/>
      </w:divBdr>
    </w:div>
    <w:div w:id="1216117932">
      <w:bodyDiv w:val="1"/>
      <w:marLeft w:val="0"/>
      <w:marRight w:val="0"/>
      <w:marTop w:val="0"/>
      <w:marBottom w:val="0"/>
      <w:divBdr>
        <w:top w:val="none" w:sz="0" w:space="0" w:color="auto"/>
        <w:left w:val="none" w:sz="0" w:space="0" w:color="auto"/>
        <w:bottom w:val="none" w:sz="0" w:space="0" w:color="auto"/>
        <w:right w:val="none" w:sz="0" w:space="0" w:color="auto"/>
      </w:divBdr>
    </w:div>
    <w:div w:id="1296909937">
      <w:bodyDiv w:val="1"/>
      <w:marLeft w:val="0"/>
      <w:marRight w:val="0"/>
      <w:marTop w:val="0"/>
      <w:marBottom w:val="0"/>
      <w:divBdr>
        <w:top w:val="none" w:sz="0" w:space="0" w:color="auto"/>
        <w:left w:val="none" w:sz="0" w:space="0" w:color="auto"/>
        <w:bottom w:val="none" w:sz="0" w:space="0" w:color="auto"/>
        <w:right w:val="none" w:sz="0" w:space="0" w:color="auto"/>
      </w:divBdr>
    </w:div>
    <w:div w:id="1330330952">
      <w:bodyDiv w:val="1"/>
      <w:marLeft w:val="0"/>
      <w:marRight w:val="0"/>
      <w:marTop w:val="0"/>
      <w:marBottom w:val="0"/>
      <w:divBdr>
        <w:top w:val="none" w:sz="0" w:space="0" w:color="auto"/>
        <w:left w:val="none" w:sz="0" w:space="0" w:color="auto"/>
        <w:bottom w:val="none" w:sz="0" w:space="0" w:color="auto"/>
        <w:right w:val="none" w:sz="0" w:space="0" w:color="auto"/>
      </w:divBdr>
    </w:div>
    <w:div w:id="1430000730">
      <w:bodyDiv w:val="1"/>
      <w:marLeft w:val="0"/>
      <w:marRight w:val="0"/>
      <w:marTop w:val="0"/>
      <w:marBottom w:val="0"/>
      <w:divBdr>
        <w:top w:val="none" w:sz="0" w:space="0" w:color="auto"/>
        <w:left w:val="none" w:sz="0" w:space="0" w:color="auto"/>
        <w:bottom w:val="none" w:sz="0" w:space="0" w:color="auto"/>
        <w:right w:val="none" w:sz="0" w:space="0" w:color="auto"/>
      </w:divBdr>
      <w:divsChild>
        <w:div w:id="1978949806">
          <w:marLeft w:val="640"/>
          <w:marRight w:val="0"/>
          <w:marTop w:val="0"/>
          <w:marBottom w:val="0"/>
          <w:divBdr>
            <w:top w:val="none" w:sz="0" w:space="0" w:color="auto"/>
            <w:left w:val="none" w:sz="0" w:space="0" w:color="auto"/>
            <w:bottom w:val="none" w:sz="0" w:space="0" w:color="auto"/>
            <w:right w:val="none" w:sz="0" w:space="0" w:color="auto"/>
          </w:divBdr>
        </w:div>
        <w:div w:id="252520776">
          <w:marLeft w:val="640"/>
          <w:marRight w:val="0"/>
          <w:marTop w:val="0"/>
          <w:marBottom w:val="0"/>
          <w:divBdr>
            <w:top w:val="none" w:sz="0" w:space="0" w:color="auto"/>
            <w:left w:val="none" w:sz="0" w:space="0" w:color="auto"/>
            <w:bottom w:val="none" w:sz="0" w:space="0" w:color="auto"/>
            <w:right w:val="none" w:sz="0" w:space="0" w:color="auto"/>
          </w:divBdr>
        </w:div>
        <w:div w:id="851993325">
          <w:marLeft w:val="640"/>
          <w:marRight w:val="0"/>
          <w:marTop w:val="0"/>
          <w:marBottom w:val="0"/>
          <w:divBdr>
            <w:top w:val="none" w:sz="0" w:space="0" w:color="auto"/>
            <w:left w:val="none" w:sz="0" w:space="0" w:color="auto"/>
            <w:bottom w:val="none" w:sz="0" w:space="0" w:color="auto"/>
            <w:right w:val="none" w:sz="0" w:space="0" w:color="auto"/>
          </w:divBdr>
        </w:div>
      </w:divsChild>
    </w:div>
    <w:div w:id="1505898256">
      <w:bodyDiv w:val="1"/>
      <w:marLeft w:val="0"/>
      <w:marRight w:val="0"/>
      <w:marTop w:val="0"/>
      <w:marBottom w:val="0"/>
      <w:divBdr>
        <w:top w:val="none" w:sz="0" w:space="0" w:color="auto"/>
        <w:left w:val="none" w:sz="0" w:space="0" w:color="auto"/>
        <w:bottom w:val="none" w:sz="0" w:space="0" w:color="auto"/>
        <w:right w:val="none" w:sz="0" w:space="0" w:color="auto"/>
      </w:divBdr>
    </w:div>
    <w:div w:id="1563979939">
      <w:bodyDiv w:val="1"/>
      <w:marLeft w:val="0"/>
      <w:marRight w:val="0"/>
      <w:marTop w:val="0"/>
      <w:marBottom w:val="0"/>
      <w:divBdr>
        <w:top w:val="none" w:sz="0" w:space="0" w:color="auto"/>
        <w:left w:val="none" w:sz="0" w:space="0" w:color="auto"/>
        <w:bottom w:val="none" w:sz="0" w:space="0" w:color="auto"/>
        <w:right w:val="none" w:sz="0" w:space="0" w:color="auto"/>
      </w:divBdr>
    </w:div>
    <w:div w:id="1767724190">
      <w:bodyDiv w:val="1"/>
      <w:marLeft w:val="0"/>
      <w:marRight w:val="0"/>
      <w:marTop w:val="0"/>
      <w:marBottom w:val="0"/>
      <w:divBdr>
        <w:top w:val="none" w:sz="0" w:space="0" w:color="auto"/>
        <w:left w:val="none" w:sz="0" w:space="0" w:color="auto"/>
        <w:bottom w:val="none" w:sz="0" w:space="0" w:color="auto"/>
        <w:right w:val="none" w:sz="0" w:space="0" w:color="auto"/>
      </w:divBdr>
    </w:div>
    <w:div w:id="1918973011">
      <w:bodyDiv w:val="1"/>
      <w:marLeft w:val="0"/>
      <w:marRight w:val="0"/>
      <w:marTop w:val="0"/>
      <w:marBottom w:val="0"/>
      <w:divBdr>
        <w:top w:val="none" w:sz="0" w:space="0" w:color="auto"/>
        <w:left w:val="none" w:sz="0" w:space="0" w:color="auto"/>
        <w:bottom w:val="none" w:sz="0" w:space="0" w:color="auto"/>
        <w:right w:val="none" w:sz="0" w:space="0" w:color="auto"/>
      </w:divBdr>
    </w:div>
    <w:div w:id="2129548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uvrcorrectoresdetextos.com/post/20-consejos-b%C3%A1sicos-de-estilo-para-tesis" TargetMode="External"/><Relationship Id="rId1" Type="http://schemas.openxmlformats.org/officeDocument/2006/relationships/hyperlink" Target="https://www.fundeu.es/consulta/descendente-descendiente/"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finance.yahoo.com/" TargetMode="External"/><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microsoft.com/office/2016/09/relationships/commentsIds" Target="commentsIds.xml"/><Relationship Id="rId22" Type="http://schemas.openxmlformats.org/officeDocument/2006/relationships/image" Target="media/image1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59B2938E-EA83-41FA-8778-F747E77664D6}"/>
      </w:docPartPr>
      <w:docPartBody>
        <w:p w:rsidR="00E1535D" w:rsidRDefault="006B3972">
          <w:r w:rsidRPr="0045515C">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DejaVu Sans">
    <w:altName w:val="Yu Gothic"/>
    <w:charset w:val="80"/>
    <w:family w:val="auto"/>
    <w:pitch w:val="variable"/>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3972"/>
    <w:rsid w:val="00071DAB"/>
    <w:rsid w:val="003540F2"/>
    <w:rsid w:val="00354179"/>
    <w:rsid w:val="006B3972"/>
    <w:rsid w:val="006C703B"/>
    <w:rsid w:val="007A2A46"/>
    <w:rsid w:val="00A511A1"/>
    <w:rsid w:val="00BB2A7C"/>
    <w:rsid w:val="00D7275E"/>
    <w:rsid w:val="00E1535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uiPriority w:val="99"/>
    <w:semiHidden/>
    <w:rsid w:val="00BB2A7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C5F164-622D-4E01-BFD1-74FE60239C14}">
  <we:reference id="wa104382081" version="1.46.0.0" store="es-HN" storeType="OMEX"/>
  <we:alternateReferences>
    <we:reference id="WA104382081" version="1.46.0.0" store="" storeType="OMEX"/>
  </we:alternateReferences>
  <we:properties>
    <we:property name="MENDELEY_CITATIONS" value="[{&quot;citationID&quot;:&quot;MENDELEY_CITATION_cbd73196-dd41-429d-ac91-90754111e1dd&quot;,&quot;properties&quot;:{&quot;noteIndex&quot;:0},&quot;isEdited&quot;:false,&quot;manualOverride&quot;:{&quot;isManuallyOverridden&quot;:false,&quot;citeprocText&quot;:&quot;[1]&quot;,&quot;manualOverrideText&quot;:&quot;&quot;},&quot;citationTag&quot;:&quot;MENDELEY_CITATION_v3_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&quot;,&quot;citationItems&quot;:[{&quot;id&quot;:&quot;001fd7e1-cb75-3678-9896-3f1aac582733&quot;,&quot;itemData&quot;:{&quot;type&quot;:&quot;article-journal&quot;,&quot;id&quot;:&quot;001fd7e1-cb75-3678-9896-3f1aac582733&quot;,&quot;title&quot;:&quot;The Vanishing Gradient Problem During Learning Recurrent Neural Nets and Problem Solutions&quot;,&quot;author&quot;:[{&quot;family&quot;:&quot;Sepp Hochreiter&quot;,&quot;given&quot;:&quot;&quot;,&quot;parse-names&quot;:false,&quot;dropping-particle&quot;:&quot;&quot;,&quot;non-dropping-particle&quot;:&quot;&quot;}],&quot;container-title&quot;:&quot;International Journal of Uncertainty, Fuzziness and Knowledge-Based Systems&quot;,&quot;issued&quot;:{&quot;date-parts&quot;:[[1998]]},&quot;page&quot;:&quot;107-116&quot;,&quot;issue&quot;:&quot;02&quot;,&quot;volume&quot;:&quot;06&quot;,&quot;container-title-short&quot;:&quot;&quot;},&quot;isTemporary&quot;:false}]},{&quot;citationID&quot;:&quot;MENDELEY_CITATION_979b3e40-8ab5-4393-9bae-053a791af5dc&quot;,&quot;properties&quot;:{&quot;noteIndex&quot;:0},&quot;isEdited&quot;:false,&quot;manualOverride&quot;:{&quot;isManuallyOverridden&quot;:false,&quot;citeprocText&quot;:&quot;[2]&quot;,&quot;manualOverrideText&quot;:&quot;&quot;},&quot;citationTag&quot;:&quot;MENDELEY_CITATION_v3_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&quot;,&quot;citationItems&quot;:[{&quot;id&quot;:&quot;72ded148-3849-3727-be1b-346108ce4183&quot;,&quot;itemData&quot;:{&quot;type&quot;:&quot;article-journal&quot;,&quot;id&quot;:&quot;72ded148-3849-3727-be1b-346108ce4183&quot;,&quot;title&quot;:&quot;Revisiting Small Batch Training for Deep Neural Networks&quot;,&quot;author&quot;:[{&quot;family&quot;:&quot;Masters&quot;,&quot;given&quot;:&quot;Dominic&quot;,&quot;parse-names&quot;:false,&quot;dropping-particle&quot;:&quot;&quot;,&quot;non-dropping-particle&quot;:&quot;&quot;},{&quot;family&quot;:&quot;Luschi&quot;,&quot;given&quot;:&quot;Carlo&quot;,&quot;parse-names&quot;:false,&quot;dropping-particle&quot;:&quot;&quot;,&quot;non-dropping-particle&quot;:&quot;&quot;}],&quot;URL&quot;:&quot;http://arxiv.org/abs/1804.07612&quot;,&quot;issued&quot;:{&quot;date-parts&quot;:[[2018,4,20]]},&quot;abstract&quot;:&quot;Modern deep neural network training is typically based on mini-batch stochastic gradient optimization. While the use of large mini-batches increases the available computational parallelism, small batch training has been shown to provide improved generalization performance and allows a significantly smaller memory footprint, which might also be exploited to improve machine throughput. In this paper, we review common assumptions on learning rate scaling and training duration, as a basis for an experimental comparison of test performance for different mini-batch sizes. We adopt a learning rate that corresponds to a constant average weight update per gradient calculation (i.e., per unit cost of computation), and point out that this results in a variance of the weight updates that increases linearly with the mini-batch size $m$. The collected experimental results for the CIFAR-10, CIFAR-100 and ImageNet datasets show that increasing the mini-batch size progressively reduces the range of learning rates that provide stable convergence and acceptable test performance. On the other hand, small mini-batch sizes provide more up-to-date gradient calculations, which yields more stable and reliable training. The best performance has been consistently obtained for mini-batch sizes between $m = 2$ and $m = 32$, which contrasts with recent work advocating the use of mini-batch sizes in the thousands.&quot;,&quot;container-title-short&quot;:&quot;&quot;},&quot;isTemporary&quot;:false}]}]"/>
    <we:property name="MENDELEY_CITATIONS_STYLE" value="{&quot;id&quot;:&quot;https://www.zotero.org/styles/ieee&quot;,&quot;title&quot;:&quot;IEEE&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0ACA402-3A0E-49CD-9962-6DB5DB9960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8</Pages>
  <Words>6164</Words>
  <Characters>33905</Characters>
  <Application>Microsoft Office Word</Application>
  <DocSecurity>0</DocSecurity>
  <Lines>282</Lines>
  <Paragraphs>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lantilla de JENUI 2013</vt:lpstr>
      <vt:lpstr>Plantilla de JENUI 2013</vt:lpstr>
    </vt:vector>
  </TitlesOfParts>
  <Company>UJI</Company>
  <LinksUpToDate>false</LinksUpToDate>
  <CharactersWithSpaces>39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de JENUI 2013</dc:title>
  <dc:subject/>
  <dc:creator>José Manuel Badía, Merche Marqués</dc:creator>
  <cp:keywords/>
  <cp:lastModifiedBy>Daniel Ramos Hoogwout</cp:lastModifiedBy>
  <cp:revision>47</cp:revision>
  <cp:lastPrinted>2022-05-17T16:45:00Z</cp:lastPrinted>
  <dcterms:created xsi:type="dcterms:W3CDTF">2022-06-25T15:47:00Z</dcterms:created>
  <dcterms:modified xsi:type="dcterms:W3CDTF">2022-07-04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American Psychological Association</vt:lpwstr>
  </property>
  <property fmtid="{D5CDD505-2E9C-101B-9397-08002B2CF9AE}" pid="3" name="ZOTERO_PREF_1">
    <vt:lpwstr>&lt;data data-version="3" zotero-version="6.0.9"&gt;&lt;session id="8xGOXEWE"/&gt;&lt;style id="http://www.zotero.org/styles/ieee"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